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65279;<?xml version="1.0" encoding="utf-8" standalone="yes"?><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dgm="http://schemas.openxmlformats.org/drawingml/2006/diagram" xmlns:a14="http://schemas.microsoft.com/office/drawing/2010/main" xmlns:a16="http://schemas.microsoft.com/office/drawing/2014/main" mc:Ignorable="w14 w15 w16se w16cid w16 w16cex w16sdtdh wp14">
  <w:body>
    <w:p w:rsidR="00397BB4" w:rsidRDefault="00397BB4" w14:paraId="2418EB80" w14:textId="231C304C"/>
    <w:sdt>
      <w:sdtPr>
        <w:id w:val="-1091540035"/>
        <w:docPartObj>
          <w:docPartGallery w:val="Cover Pages"/>
          <w:docPartUnique/>
        </w:docPartObj>
      </w:sdtPr>
      <w:sdtContent>
        <w:commentRangeStart w:displacedByCustomXml="prev" w:id="0"/>
        <w:commentRangeEnd w:displacedByCustomXml="prev" w:id="0"/>
        <w:p w:rsidR="00B90FEB" w:rsidRDefault="00B65149" w14:paraId="6F732583" w14:textId="5F429C9B">
          <w:r>
            <w:commentReference w:id="0"/>
          </w:r>
        </w:p>
      </w:sdtContent>
    </w:sdt>
    <w:p w:rsidR="00C05EF8" w:rsidP="00C05EF8" w:rsidRDefault="00C05EF8" w14:paraId="545F8397" w14:textId="77777777">
      <w:pPr>
        <w:spacing w:after="0" w:line="360" w:lineRule="auto"/>
        <w:jc w:val="center"/>
        <w:rPr>
          <w:lang w:val="es-ES"/>
        </w:rPr>
      </w:pPr>
      <w:r w:rsidRPr="00C05EF8">
        <w:rPr>
          <w:lang w:val="es-ES"/>
        </w:rPr>
        <w:t>PROYECTO SITP</w:t>
      </w:r>
      <w:r>
        <w:rPr>
          <w:lang w:val="es-ES"/>
        </w:rPr>
        <w:t xml:space="preserve"> </w:t>
      </w:r>
    </w:p>
    <w:p w:rsidR="00264792" w:rsidP="00C05EF8" w:rsidRDefault="00C05EF8" w14:paraId="6075FA1A" w14:textId="59C4222A">
      <w:pPr>
        <w:spacing w:after="0" w:line="360" w:lineRule="auto"/>
        <w:jc w:val="center"/>
        <w:rPr>
          <w:lang w:val="es-ES"/>
        </w:rPr>
      </w:pPr>
      <w:r w:rsidRPr="00C05EF8">
        <w:rPr>
          <w:lang w:val="es-ES"/>
        </w:rPr>
        <w:t>INFRACCIONES EN EL SITP</w:t>
      </w:r>
    </w:p>
    <w:p w:rsidRPr="0022383E" w:rsidR="00C05EF8" w:rsidP="00264792" w:rsidRDefault="00C05EF8" w14:paraId="46362892" w14:textId="77777777">
      <w:pPr>
        <w:spacing w:line="480" w:lineRule="auto"/>
        <w:jc w:val="center"/>
        <w:rPr>
          <w:lang w:val="es-ES"/>
        </w:rPr>
      </w:pPr>
    </w:p>
    <w:p w:rsidRPr="0022383E" w:rsidR="00264792" w:rsidP="00264792" w:rsidRDefault="00264792" w14:paraId="29089C86" w14:textId="77777777">
      <w:pPr>
        <w:spacing w:line="480" w:lineRule="auto"/>
        <w:jc w:val="center"/>
        <w:rPr>
          <w:lang w:val="es-ES"/>
        </w:rPr>
      </w:pPr>
    </w:p>
    <w:p w:rsidRPr="0022383E" w:rsidR="00264792" w:rsidP="00264792" w:rsidRDefault="00264792" w14:paraId="4A699BCB" w14:textId="77777777">
      <w:pPr>
        <w:spacing w:line="480" w:lineRule="auto"/>
        <w:jc w:val="center"/>
        <w:rPr>
          <w:lang w:val="es-ES"/>
        </w:rPr>
      </w:pPr>
    </w:p>
    <w:p w:rsidRPr="0022383E" w:rsidR="00264792" w:rsidP="00264792" w:rsidRDefault="00264792" w14:paraId="508A8FCA" w14:textId="77777777">
      <w:pPr>
        <w:spacing w:line="480" w:lineRule="auto"/>
        <w:jc w:val="center"/>
        <w:rPr>
          <w:lang w:val="es-ES"/>
        </w:rPr>
      </w:pPr>
    </w:p>
    <w:p w:rsidRPr="0022383E" w:rsidR="00264792" w:rsidP="00264792" w:rsidRDefault="00264792" w14:paraId="6EBB1870" w14:textId="77777777">
      <w:pPr>
        <w:spacing w:line="480" w:lineRule="auto"/>
        <w:jc w:val="center"/>
        <w:rPr>
          <w:lang w:val="es-ES"/>
        </w:rPr>
      </w:pPr>
    </w:p>
    <w:p w:rsidRPr="0022383E" w:rsidR="00264792" w:rsidP="00264792" w:rsidRDefault="00264792" w14:paraId="598545A0" w14:textId="77777777">
      <w:pPr>
        <w:spacing w:line="480" w:lineRule="auto"/>
        <w:jc w:val="center"/>
        <w:rPr>
          <w:lang w:val="es-ES"/>
        </w:rPr>
      </w:pPr>
    </w:p>
    <w:p w:rsidRPr="0022383E" w:rsidR="00264792" w:rsidP="00264792" w:rsidRDefault="00264792" w14:paraId="68CCFF69" w14:textId="77777777">
      <w:pPr>
        <w:spacing w:line="480" w:lineRule="auto"/>
        <w:jc w:val="center"/>
        <w:rPr>
          <w:lang w:val="es-ES"/>
        </w:rPr>
      </w:pPr>
    </w:p>
    <w:p w:rsidRPr="0022383E" w:rsidR="00264792" w:rsidP="00264792" w:rsidRDefault="00264792" w14:paraId="1B6F5BC1" w14:textId="77777777">
      <w:pPr>
        <w:spacing w:line="480" w:lineRule="auto"/>
        <w:jc w:val="center"/>
        <w:rPr>
          <w:lang w:val="es-ES"/>
        </w:rPr>
      </w:pPr>
    </w:p>
    <w:p w:rsidRPr="0022383E" w:rsidR="00264792" w:rsidP="00264792" w:rsidRDefault="00264792" w14:paraId="1A1FB137" w14:textId="77777777">
      <w:pPr>
        <w:spacing w:line="480" w:lineRule="auto"/>
        <w:jc w:val="center"/>
        <w:rPr>
          <w:lang w:val="es-ES"/>
        </w:rPr>
      </w:pPr>
    </w:p>
    <w:p w:rsidR="00C05EF8" w:rsidP="00FF51F9" w:rsidRDefault="00C05EF8" w14:paraId="52F9ACFE" w14:textId="77777777">
      <w:pPr>
        <w:spacing w:line="0" w:lineRule="atLeast"/>
        <w:jc w:val="center"/>
        <w:rPr>
          <w:lang w:val="es-ES"/>
        </w:rPr>
      </w:pPr>
      <w:r w:rsidRPr="00C05EF8">
        <w:rPr>
          <w:lang w:val="es-ES"/>
        </w:rPr>
        <w:t>Juan Carlos Morales Monguí</w:t>
      </w:r>
    </w:p>
    <w:p w:rsidR="00FF51F9" w:rsidP="00FF51F9" w:rsidRDefault="00FF51F9" w14:paraId="6AF7394B" w14:textId="77777777">
      <w:pPr>
        <w:spacing w:line="0" w:lineRule="atLeast"/>
        <w:jc w:val="center"/>
        <w:rPr>
          <w:lang w:val="es-ES"/>
        </w:rPr>
      </w:pPr>
      <w:proofErr w:type="spellStart"/>
      <w:r w:rsidRPr="00FF51F9">
        <w:rPr>
          <w:lang w:val="es-ES"/>
        </w:rPr>
        <w:t>Nidian</w:t>
      </w:r>
      <w:proofErr w:type="spellEnd"/>
      <w:r w:rsidRPr="00FF51F9">
        <w:rPr>
          <w:lang w:val="es-ES"/>
        </w:rPr>
        <w:t xml:space="preserve"> Andrea Abella Vergara </w:t>
      </w:r>
    </w:p>
    <w:p w:rsidR="00C05EF8" w:rsidP="00FF51F9" w:rsidRDefault="00FF51F9" w14:paraId="1D07F302" w14:textId="4A99023A">
      <w:pPr>
        <w:spacing w:line="0" w:lineRule="atLeast"/>
        <w:jc w:val="center"/>
        <w:rPr>
          <w:lang w:val="es-ES"/>
        </w:rPr>
      </w:pPr>
      <w:r w:rsidRPr="00FF51F9">
        <w:rPr>
          <w:lang w:val="es-ES"/>
        </w:rPr>
        <w:t xml:space="preserve">Paola Alejandra Cruz Verdugo                                       </w:t>
      </w:r>
      <w:r w:rsidRPr="00C05EF8" w:rsidR="00C05EF8">
        <w:rPr>
          <w:lang w:val="es-ES"/>
        </w:rPr>
        <w:t xml:space="preserve">                               </w:t>
      </w:r>
    </w:p>
    <w:p w:rsidRPr="0022383E" w:rsidR="00264792" w:rsidP="00264792" w:rsidRDefault="00FF51F9" w14:paraId="05E3969C" w14:textId="2B3ED013">
      <w:pPr>
        <w:spacing w:line="480" w:lineRule="auto"/>
        <w:jc w:val="center"/>
        <w:rPr>
          <w:lang w:val="es-ES"/>
        </w:rPr>
      </w:pPr>
      <w:r>
        <w:rPr>
          <w:lang w:val="es-ES"/>
        </w:rPr>
        <w:t>Noviembre</w:t>
      </w:r>
      <w:r w:rsidRPr="0022383E" w:rsidR="00264792">
        <w:rPr>
          <w:lang w:val="es-ES"/>
        </w:rPr>
        <w:t xml:space="preserve"> 2021.</w:t>
      </w:r>
    </w:p>
    <w:p w:rsidRPr="0022383E" w:rsidR="00264792" w:rsidP="00264792" w:rsidRDefault="00264792" w14:paraId="071593A6" w14:textId="77777777">
      <w:pPr>
        <w:spacing w:line="480" w:lineRule="auto"/>
        <w:jc w:val="center"/>
        <w:rPr>
          <w:lang w:val="es-ES"/>
        </w:rPr>
      </w:pPr>
    </w:p>
    <w:p w:rsidR="00664125" w:rsidP="00664125" w:rsidRDefault="00664125" w14:paraId="10010FA2" w14:textId="5E2E5812">
      <w:pPr>
        <w:spacing w:line="480" w:lineRule="auto"/>
        <w:jc w:val="center"/>
        <w:rPr>
          <w:lang w:val="es-ES"/>
        </w:rPr>
      </w:pPr>
      <w:r w:rsidRPr="00664125">
        <w:rPr>
          <w:lang w:val="es-ES"/>
        </w:rPr>
        <w:t>Fundación Universitaria</w:t>
      </w:r>
      <w:r>
        <w:rPr>
          <w:lang w:val="es-ES"/>
        </w:rPr>
        <w:t xml:space="preserve"> </w:t>
      </w:r>
      <w:r w:rsidRPr="00664125">
        <w:rPr>
          <w:lang w:val="es-ES"/>
        </w:rPr>
        <w:t>Konrad Lorenz</w:t>
      </w:r>
    </w:p>
    <w:p w:rsidRPr="00664125" w:rsidR="00D7467C" w:rsidP="00664125" w:rsidRDefault="00D7467C" w14:paraId="742CAC5C" w14:textId="31D95046">
      <w:pPr>
        <w:spacing w:line="480" w:lineRule="auto"/>
        <w:jc w:val="center"/>
        <w:rPr>
          <w:lang w:val="es-ES"/>
        </w:rPr>
      </w:pPr>
      <w:r>
        <w:rPr>
          <w:lang w:val="es-ES"/>
        </w:rPr>
        <w:t xml:space="preserve">Presentado al </w:t>
      </w:r>
      <w:r w:rsidR="00247EBE">
        <w:rPr>
          <w:lang w:val="es-ES"/>
        </w:rPr>
        <w:t xml:space="preserve">profesor: </w:t>
      </w:r>
      <w:r w:rsidRPr="00D97979" w:rsidR="00D97979">
        <w:rPr>
          <w:lang w:val="es-ES"/>
        </w:rPr>
        <w:t xml:space="preserve">Camilo Eduardo </w:t>
      </w:r>
      <w:proofErr w:type="spellStart"/>
      <w:r w:rsidRPr="00D97979" w:rsidR="00D97979">
        <w:rPr>
          <w:lang w:val="es-ES"/>
        </w:rPr>
        <w:t>Matson</w:t>
      </w:r>
      <w:proofErr w:type="spellEnd"/>
      <w:r w:rsidRPr="00D97979" w:rsidR="00D97979">
        <w:rPr>
          <w:lang w:val="es-ES"/>
        </w:rPr>
        <w:t xml:space="preserve"> Hernández</w:t>
      </w:r>
    </w:p>
    <w:p w:rsidRPr="0022383E" w:rsidR="00264792" w:rsidP="00664125" w:rsidRDefault="00664125" w14:paraId="3884A086" w14:textId="7C175734">
      <w:pPr>
        <w:spacing w:line="480" w:lineRule="auto"/>
        <w:jc w:val="center"/>
        <w:rPr>
          <w:lang w:val="es-ES"/>
        </w:rPr>
      </w:pPr>
      <w:r>
        <w:rPr>
          <w:lang w:val="es-ES"/>
        </w:rPr>
        <w:t>Bogotá</w:t>
      </w:r>
    </w:p>
    <w:p w:rsidR="00264792" w:rsidP="00EE3F7D" w:rsidRDefault="00A855B5" w14:paraId="137DA249" w14:textId="1E16D6F3">
      <w:pPr>
        <w:spacing w:line="480" w:lineRule="auto"/>
        <w:jc w:val="center"/>
        <w:rPr>
          <w:rFonts w:cs="Times New Roman" w:eastAsiaTheme="majorEastAsia"/>
          <w:b/>
          <w:bCs/>
          <w:color w:val="000000" w:themeColor="text1"/>
          <w:sz w:val="24"/>
          <w:szCs w:val="24"/>
        </w:rPr>
      </w:pPr>
      <w:r>
        <w:rPr>
          <w:lang w:val="es-ES"/>
        </w:rPr>
        <w:t>Gesti</w:t>
      </w:r>
      <w:r w:rsidR="00EE3F7D">
        <w:rPr>
          <w:lang w:val="es-ES"/>
        </w:rPr>
        <w:t>ó</w:t>
      </w:r>
      <w:r>
        <w:rPr>
          <w:lang w:val="es-ES"/>
        </w:rPr>
        <w:t xml:space="preserve">n Estratégica de </w:t>
      </w:r>
      <w:r w:rsidR="00EE3F7D">
        <w:rPr>
          <w:lang w:val="es-ES"/>
        </w:rPr>
        <w:t>Proyecto</w:t>
      </w:r>
      <w:r w:rsidRPr="0022383E" w:rsidR="00264792">
        <w:rPr>
          <w:lang w:val="es-ES"/>
        </w:rPr>
        <w:br w:type="page"/>
      </w:r>
    </w:p>
    <w:p w:rsidR="00E36086" w:rsidP="00C37FB9" w:rsidRDefault="00E90B96" w14:paraId="048D5F0F" w14:textId="6DD8067C">
      <w:pPr>
        <w:jc w:val="both"/>
        <w:rPr>
          <w:rFonts w:cs="Times New Roman" w:eastAsiaTheme="majorEastAsia"/>
          <w:b/>
          <w:bCs/>
          <w:color w:val="000000" w:themeColor="text1"/>
          <w:sz w:val="24"/>
          <w:szCs w:val="24"/>
        </w:rPr>
      </w:pPr>
      <w:proofErr w:type="spellStart"/>
      <w:r w:rsidRPr="00C37FB9">
        <w:rPr>
          <w:rFonts w:cs="Times New Roman" w:eastAsiaTheme="majorEastAsia"/>
          <w:b/>
          <w:bCs/>
          <w:color w:val="000000" w:themeColor="text1"/>
          <w:sz w:val="24"/>
          <w:szCs w:val="24"/>
        </w:rPr>
        <w:t>Abstract</w:t>
      </w:r>
      <w:proofErr w:type="spellEnd"/>
      <w:r w:rsidRPr="00C37FB9">
        <w:rPr>
          <w:rFonts w:cs="Times New Roman" w:eastAsiaTheme="majorEastAsia"/>
          <w:b/>
          <w:bCs/>
          <w:color w:val="000000" w:themeColor="text1"/>
          <w:sz w:val="24"/>
          <w:szCs w:val="24"/>
        </w:rPr>
        <w:t xml:space="preserve"> </w:t>
      </w:r>
    </w:p>
    <w:p w:rsidR="008F1435" w:rsidP="00C37FB9" w:rsidRDefault="008F1435" w14:paraId="642BC900" w14:textId="77777777">
      <w:pPr>
        <w:jc w:val="both"/>
        <w:rPr>
          <w:rFonts w:cs="Times New Roman"/>
        </w:rPr>
      </w:pPr>
    </w:p>
    <w:p w:rsidRPr="00C37FB9" w:rsidR="00B90FEB" w:rsidP="00C37FB9" w:rsidRDefault="008F1435" w14:paraId="59A5D077" w14:textId="56D1992A">
      <w:pPr>
        <w:jc w:val="both"/>
        <w:rPr>
          <w:rFonts w:cs="Times New Roman"/>
        </w:rPr>
      </w:pPr>
      <w:r>
        <w:rPr>
          <w:rFonts w:cs="Times New Roman"/>
        </w:rPr>
        <w:t>E</w:t>
      </w:r>
      <w:r w:rsidRPr="00C37FB9" w:rsidR="00B90FEB">
        <w:rPr>
          <w:rFonts w:cs="Times New Roman"/>
        </w:rPr>
        <w:t>l propósito de esta investigación es comprender las infracciones</w:t>
      </w:r>
      <w:r w:rsidR="00484083">
        <w:rPr>
          <w:rFonts w:cs="Times New Roman"/>
        </w:rPr>
        <w:t xml:space="preserve"> más frecuentes</w:t>
      </w:r>
      <w:r w:rsidRPr="00C37FB9" w:rsidR="00B90FEB">
        <w:rPr>
          <w:rFonts w:cs="Times New Roman"/>
        </w:rPr>
        <w:t xml:space="preserve"> </w:t>
      </w:r>
      <w:r>
        <w:rPr>
          <w:rFonts w:cs="Times New Roman"/>
        </w:rPr>
        <w:t xml:space="preserve">que se cometen </w:t>
      </w:r>
      <w:r w:rsidR="005C0200">
        <w:rPr>
          <w:rFonts w:cs="Times New Roman"/>
        </w:rPr>
        <w:t xml:space="preserve">en el </w:t>
      </w:r>
      <w:r w:rsidR="00B53164">
        <w:rPr>
          <w:rFonts w:cs="Times New Roman"/>
        </w:rPr>
        <w:t xml:space="preserve">Sistema Integrado de Transporte </w:t>
      </w:r>
      <w:r w:rsidR="005C0200">
        <w:rPr>
          <w:rFonts w:cs="Times New Roman"/>
        </w:rPr>
        <w:t>SITP</w:t>
      </w:r>
      <w:r w:rsidRPr="00C37FB9" w:rsidR="00B90FEB">
        <w:rPr>
          <w:rFonts w:cs="Times New Roman"/>
        </w:rPr>
        <w:t xml:space="preserve">. Para ello se cuenta con datos de infracciones acaecidas </w:t>
      </w:r>
      <w:r w:rsidR="005C0200">
        <w:rPr>
          <w:rFonts w:cs="Times New Roman"/>
        </w:rPr>
        <w:t xml:space="preserve">en </w:t>
      </w:r>
      <w:r w:rsidR="00424640">
        <w:rPr>
          <w:rFonts w:cs="Times New Roman"/>
        </w:rPr>
        <w:t>2019, 2020 y primer semestre del 2021</w:t>
      </w:r>
      <w:r w:rsidRPr="00C37FB9" w:rsidR="00B90FEB">
        <w:rPr>
          <w:rFonts w:cs="Times New Roman"/>
        </w:rPr>
        <w:t xml:space="preserve"> estas son evidenciadas directamente por personal en vía o por los centros de monitoreo de esta operación, las cuales se registran en el Sistema SAE-Operador.</w:t>
      </w:r>
    </w:p>
    <w:p w:rsidR="0046257A" w:rsidP="00C37FB9" w:rsidRDefault="00CB293A" w14:paraId="09C20C5E" w14:textId="70C54631">
      <w:pPr>
        <w:jc w:val="both"/>
        <w:rPr>
          <w:rFonts w:cs="Times New Roman"/>
        </w:rPr>
      </w:pPr>
      <w:r w:rsidRPr="00C37FB9">
        <w:rPr>
          <w:rFonts w:cs="Times New Roman"/>
        </w:rPr>
        <w:t xml:space="preserve">La metodología usada en este proyecto es CRISP-DM, </w:t>
      </w:r>
      <w:r w:rsidRPr="00C37FB9" w:rsidR="008533C1">
        <w:rPr>
          <w:rFonts w:cs="Times New Roman"/>
        </w:rPr>
        <w:t>esta</w:t>
      </w:r>
      <w:r w:rsidRPr="00C37FB9" w:rsidR="00E745D4">
        <w:rPr>
          <w:rFonts w:cs="Times New Roman"/>
        </w:rPr>
        <w:t xml:space="preserve"> </w:t>
      </w:r>
      <w:r w:rsidRPr="00C37FB9" w:rsidR="008533C1">
        <w:rPr>
          <w:rFonts w:cs="Times New Roman"/>
        </w:rPr>
        <w:t xml:space="preserve">nos da los parámetros para identificar todas las fases </w:t>
      </w:r>
      <w:r w:rsidRPr="00C37FB9" w:rsidR="00E745D4">
        <w:rPr>
          <w:rFonts w:cs="Times New Roman"/>
        </w:rPr>
        <w:t>que se requieren para llegar a la solución del problema,</w:t>
      </w:r>
      <w:r w:rsidRPr="00C37FB9" w:rsidR="00E71C4B">
        <w:rPr>
          <w:rFonts w:cs="Times New Roman"/>
        </w:rPr>
        <w:t xml:space="preserve"> </w:t>
      </w:r>
      <w:r w:rsidRPr="00C37FB9" w:rsidR="0046257A">
        <w:rPr>
          <w:rFonts w:cs="Times New Roman"/>
        </w:rPr>
        <w:t>iniciando por entender el negocio hasta despliegue del modelo</w:t>
      </w:r>
      <w:r w:rsidR="003C2927">
        <w:rPr>
          <w:rFonts w:cs="Times New Roman"/>
        </w:rPr>
        <w:t xml:space="preserve"> descriptivo</w:t>
      </w:r>
      <w:r w:rsidRPr="00C37FB9" w:rsidR="0046257A">
        <w:rPr>
          <w:rFonts w:cs="Times New Roman"/>
        </w:rPr>
        <w:t>.</w:t>
      </w:r>
    </w:p>
    <w:p w:rsidRPr="00E94649" w:rsidR="000E1E76" w:rsidP="00C37FB9" w:rsidRDefault="000E1E76" w14:paraId="4EC0FDA6" w14:textId="3A00D8C5">
      <w:pPr>
        <w:jc w:val="both"/>
        <w:rPr>
          <w:rFonts w:cs="Times New Roman"/>
          <w:sz w:val="20"/>
          <w:szCs w:val="20"/>
        </w:rPr>
      </w:pPr>
    </w:p>
    <w:p w:rsidR="000E1E76" w:rsidRDefault="000E1E76" w14:paraId="717C5489" w14:textId="77777777">
      <w:pPr>
        <w:rPr>
          <w:rFonts w:cs="Times New Roman"/>
          <w:sz w:val="24"/>
          <w:szCs w:val="24"/>
        </w:rPr>
      </w:pPr>
      <w:r>
        <w:rPr>
          <w:rFonts w:cs="Times New Roman"/>
          <w:sz w:val="24"/>
          <w:szCs w:val="24"/>
        </w:rPr>
        <w:br w:type="page"/>
      </w:r>
    </w:p>
    <w:sdt>
      <w:sdtPr>
        <w:rPr>
          <w:rFonts w:asciiTheme="minorHAnsi" w:hAnsiTheme="minorHAnsi" w:eastAsiaTheme="minorHAnsi" w:cstheme="minorBidi"/>
          <w:color w:val="auto"/>
          <w:sz w:val="22"/>
          <w:szCs w:val="22"/>
          <w:lang w:val="es-ES" w:eastAsia="en-US"/>
        </w:rPr>
        <w:id w:val="317620105"/>
        <w:docPartObj>
          <w:docPartGallery w:val="Table of Contents"/>
          <w:docPartUnique/>
        </w:docPartObj>
      </w:sdtPr>
      <w:sdtEndPr>
        <w:rPr>
          <w:rFonts w:ascii="Times New Roman" w:hAnsi="Times New Roman"/>
          <w:b/>
          <w:bCs/>
        </w:rPr>
      </w:sdtEndPr>
      <w:sdtContent>
        <w:p w:rsidRPr="00B42ECE" w:rsidR="006A114A" w:rsidRDefault="006A114A" w14:paraId="58F3F703" w14:textId="31A7B27D">
          <w:pPr>
            <w:pStyle w:val="TOCHeading"/>
            <w:rPr>
              <w:rFonts w:ascii="Times New Roman" w:hAnsi="Times New Roman" w:cs="Times New Roman"/>
              <w:color w:val="000000" w:themeColor="text1"/>
              <w:sz w:val="22"/>
              <w:szCs w:val="22"/>
            </w:rPr>
          </w:pPr>
          <w:r w:rsidRPr="00B42ECE">
            <w:rPr>
              <w:rFonts w:ascii="Times New Roman" w:hAnsi="Times New Roman" w:cs="Times New Roman"/>
              <w:color w:val="000000" w:themeColor="text1"/>
              <w:sz w:val="22"/>
              <w:szCs w:val="22"/>
              <w:lang w:val="es-ES"/>
            </w:rPr>
            <w:t>Contenido</w:t>
          </w:r>
        </w:p>
        <w:p w:rsidR="005D6E92" w:rsidRDefault="006A114A" w14:paraId="1C01E91B" w14:textId="7FFC1EC0">
          <w:pPr>
            <w:pStyle w:val="TOC1"/>
            <w:tabs>
              <w:tab w:val="right" w:leader="dot" w:pos="8828"/>
            </w:tabs>
            <w:rPr>
              <w:rFonts w:asciiTheme="minorHAnsi" w:hAnsiTheme="minorHAnsi" w:eastAsiaTheme="minorEastAsia"/>
              <w:noProof/>
              <w:lang w:eastAsia="es-CO"/>
            </w:rPr>
          </w:pPr>
          <w:r w:rsidRPr="00B42ECE">
            <w:rPr>
              <w:rFonts w:cs="Times New Roman"/>
            </w:rPr>
            <w:fldChar w:fldCharType="begin"/>
          </w:r>
          <w:r w:rsidRPr="00B42ECE">
            <w:rPr>
              <w:rFonts w:cs="Times New Roman"/>
            </w:rPr>
            <w:instrText xml:space="preserve"> TOC \o "1-3" \h \z \u </w:instrText>
          </w:r>
          <w:r w:rsidRPr="00B42ECE">
            <w:rPr>
              <w:rFonts w:cs="Times New Roman"/>
            </w:rPr>
            <w:fldChar w:fldCharType="separate"/>
          </w:r>
          <w:hyperlink w:history="1" w:anchor="_Toc88514148">
            <w:r w:rsidRPr="00E814FD" w:rsidR="005D6E92">
              <w:rPr>
                <w:rStyle w:val="Hyperlink"/>
                <w:noProof/>
              </w:rPr>
              <w:t>Capítulo 1</w:t>
            </w:r>
            <w:r w:rsidR="005D6E92">
              <w:rPr>
                <w:noProof/>
                <w:webHidden/>
              </w:rPr>
              <w:tab/>
            </w:r>
            <w:r w:rsidR="005D6E92">
              <w:rPr>
                <w:noProof/>
                <w:webHidden/>
              </w:rPr>
              <w:fldChar w:fldCharType="begin"/>
            </w:r>
            <w:r w:rsidR="005D6E92">
              <w:rPr>
                <w:noProof/>
                <w:webHidden/>
              </w:rPr>
              <w:instrText xml:space="preserve"> PAGEREF _Toc88514148 \h </w:instrText>
            </w:r>
            <w:r w:rsidR="005D6E92">
              <w:rPr>
                <w:noProof/>
                <w:webHidden/>
              </w:rPr>
            </w:r>
            <w:r w:rsidR="005D6E92">
              <w:rPr>
                <w:noProof/>
                <w:webHidden/>
              </w:rPr>
              <w:fldChar w:fldCharType="separate"/>
            </w:r>
            <w:r w:rsidR="005D6E92">
              <w:rPr>
                <w:noProof/>
                <w:webHidden/>
              </w:rPr>
              <w:t>3</w:t>
            </w:r>
            <w:r w:rsidR="005D6E92">
              <w:rPr>
                <w:noProof/>
                <w:webHidden/>
              </w:rPr>
              <w:fldChar w:fldCharType="end"/>
            </w:r>
          </w:hyperlink>
        </w:p>
        <w:p w:rsidR="005D6E92" w:rsidRDefault="005D6E92" w14:paraId="10587D77" w14:textId="1919CF50">
          <w:pPr>
            <w:pStyle w:val="TOC2"/>
            <w:tabs>
              <w:tab w:val="right" w:leader="dot" w:pos="8828"/>
            </w:tabs>
            <w:rPr>
              <w:rFonts w:asciiTheme="minorHAnsi" w:hAnsiTheme="minorHAnsi" w:eastAsiaTheme="minorEastAsia"/>
              <w:noProof/>
              <w:lang w:eastAsia="es-CO"/>
            </w:rPr>
          </w:pPr>
          <w:hyperlink w:history="1" w:anchor="_Toc88514149">
            <w:r w:rsidRPr="00E814FD">
              <w:rPr>
                <w:rStyle w:val="Hyperlink"/>
                <w:noProof/>
              </w:rPr>
              <w:t>Justificación del problema</w:t>
            </w:r>
            <w:r>
              <w:rPr>
                <w:noProof/>
                <w:webHidden/>
              </w:rPr>
              <w:tab/>
            </w:r>
            <w:r>
              <w:rPr>
                <w:noProof/>
                <w:webHidden/>
              </w:rPr>
              <w:fldChar w:fldCharType="begin"/>
            </w:r>
            <w:r>
              <w:rPr>
                <w:noProof/>
                <w:webHidden/>
              </w:rPr>
              <w:instrText xml:space="preserve"> PAGEREF _Toc88514149 \h </w:instrText>
            </w:r>
            <w:r>
              <w:rPr>
                <w:noProof/>
                <w:webHidden/>
              </w:rPr>
            </w:r>
            <w:r>
              <w:rPr>
                <w:noProof/>
                <w:webHidden/>
              </w:rPr>
              <w:fldChar w:fldCharType="separate"/>
            </w:r>
            <w:r>
              <w:rPr>
                <w:noProof/>
                <w:webHidden/>
              </w:rPr>
              <w:t>3</w:t>
            </w:r>
            <w:r>
              <w:rPr>
                <w:noProof/>
                <w:webHidden/>
              </w:rPr>
              <w:fldChar w:fldCharType="end"/>
            </w:r>
          </w:hyperlink>
        </w:p>
        <w:p w:rsidR="005D6E92" w:rsidRDefault="005D6E92" w14:paraId="2DD1EABD" w14:textId="0CB35351">
          <w:pPr>
            <w:pStyle w:val="TOC2"/>
            <w:tabs>
              <w:tab w:val="right" w:leader="dot" w:pos="8828"/>
            </w:tabs>
            <w:rPr>
              <w:rFonts w:asciiTheme="minorHAnsi" w:hAnsiTheme="minorHAnsi" w:eastAsiaTheme="minorEastAsia"/>
              <w:noProof/>
              <w:lang w:eastAsia="es-CO"/>
            </w:rPr>
          </w:pPr>
          <w:hyperlink w:history="1" w:anchor="_Toc88514150">
            <w:r w:rsidRPr="00E814FD">
              <w:rPr>
                <w:rStyle w:val="Hyperlink"/>
                <w:noProof/>
              </w:rPr>
              <w:t>Marco Teórico</w:t>
            </w:r>
            <w:r>
              <w:rPr>
                <w:noProof/>
                <w:webHidden/>
              </w:rPr>
              <w:tab/>
            </w:r>
            <w:r>
              <w:rPr>
                <w:noProof/>
                <w:webHidden/>
              </w:rPr>
              <w:fldChar w:fldCharType="begin"/>
            </w:r>
            <w:r>
              <w:rPr>
                <w:noProof/>
                <w:webHidden/>
              </w:rPr>
              <w:instrText xml:space="preserve"> PAGEREF _Toc88514150 \h </w:instrText>
            </w:r>
            <w:r>
              <w:rPr>
                <w:noProof/>
                <w:webHidden/>
              </w:rPr>
            </w:r>
            <w:r>
              <w:rPr>
                <w:noProof/>
                <w:webHidden/>
              </w:rPr>
              <w:fldChar w:fldCharType="separate"/>
            </w:r>
            <w:r>
              <w:rPr>
                <w:noProof/>
                <w:webHidden/>
              </w:rPr>
              <w:t>4</w:t>
            </w:r>
            <w:r>
              <w:rPr>
                <w:noProof/>
                <w:webHidden/>
              </w:rPr>
              <w:fldChar w:fldCharType="end"/>
            </w:r>
          </w:hyperlink>
        </w:p>
        <w:p w:rsidR="005D6E92" w:rsidRDefault="005D6E92" w14:paraId="69272A73" w14:textId="22017A1B">
          <w:pPr>
            <w:pStyle w:val="TOC2"/>
            <w:tabs>
              <w:tab w:val="right" w:leader="dot" w:pos="8828"/>
            </w:tabs>
            <w:rPr>
              <w:rFonts w:asciiTheme="minorHAnsi" w:hAnsiTheme="minorHAnsi" w:eastAsiaTheme="minorEastAsia"/>
              <w:noProof/>
              <w:lang w:eastAsia="es-CO"/>
            </w:rPr>
          </w:pPr>
          <w:hyperlink w:history="1" w:anchor="_Toc88514151">
            <w:r w:rsidRPr="00E814FD">
              <w:rPr>
                <w:rStyle w:val="Hyperlink"/>
                <w:noProof/>
              </w:rPr>
              <w:t>Objetivo General</w:t>
            </w:r>
            <w:r>
              <w:rPr>
                <w:noProof/>
                <w:webHidden/>
              </w:rPr>
              <w:tab/>
            </w:r>
            <w:r>
              <w:rPr>
                <w:noProof/>
                <w:webHidden/>
              </w:rPr>
              <w:fldChar w:fldCharType="begin"/>
            </w:r>
            <w:r>
              <w:rPr>
                <w:noProof/>
                <w:webHidden/>
              </w:rPr>
              <w:instrText xml:space="preserve"> PAGEREF _Toc88514151 \h </w:instrText>
            </w:r>
            <w:r>
              <w:rPr>
                <w:noProof/>
                <w:webHidden/>
              </w:rPr>
            </w:r>
            <w:r>
              <w:rPr>
                <w:noProof/>
                <w:webHidden/>
              </w:rPr>
              <w:fldChar w:fldCharType="separate"/>
            </w:r>
            <w:r>
              <w:rPr>
                <w:noProof/>
                <w:webHidden/>
              </w:rPr>
              <w:t>5</w:t>
            </w:r>
            <w:r>
              <w:rPr>
                <w:noProof/>
                <w:webHidden/>
              </w:rPr>
              <w:fldChar w:fldCharType="end"/>
            </w:r>
          </w:hyperlink>
        </w:p>
        <w:p w:rsidR="005D6E92" w:rsidRDefault="005D6E92" w14:paraId="1E947D28" w14:textId="588CCA4B">
          <w:pPr>
            <w:pStyle w:val="TOC2"/>
            <w:tabs>
              <w:tab w:val="right" w:leader="dot" w:pos="8828"/>
            </w:tabs>
            <w:rPr>
              <w:rFonts w:asciiTheme="minorHAnsi" w:hAnsiTheme="minorHAnsi" w:eastAsiaTheme="minorEastAsia"/>
              <w:noProof/>
              <w:lang w:eastAsia="es-CO"/>
            </w:rPr>
          </w:pPr>
          <w:hyperlink w:history="1" w:anchor="_Toc88514152">
            <w:r w:rsidRPr="00E814FD">
              <w:rPr>
                <w:rStyle w:val="Hyperlink"/>
                <w:noProof/>
              </w:rPr>
              <w:t>Alcance</w:t>
            </w:r>
            <w:r>
              <w:rPr>
                <w:noProof/>
                <w:webHidden/>
              </w:rPr>
              <w:tab/>
            </w:r>
            <w:r>
              <w:rPr>
                <w:noProof/>
                <w:webHidden/>
              </w:rPr>
              <w:fldChar w:fldCharType="begin"/>
            </w:r>
            <w:r>
              <w:rPr>
                <w:noProof/>
                <w:webHidden/>
              </w:rPr>
              <w:instrText xml:space="preserve"> PAGEREF _Toc88514152 \h </w:instrText>
            </w:r>
            <w:r>
              <w:rPr>
                <w:noProof/>
                <w:webHidden/>
              </w:rPr>
            </w:r>
            <w:r>
              <w:rPr>
                <w:noProof/>
                <w:webHidden/>
              </w:rPr>
              <w:fldChar w:fldCharType="separate"/>
            </w:r>
            <w:r>
              <w:rPr>
                <w:noProof/>
                <w:webHidden/>
              </w:rPr>
              <w:t>5</w:t>
            </w:r>
            <w:r>
              <w:rPr>
                <w:noProof/>
                <w:webHidden/>
              </w:rPr>
              <w:fldChar w:fldCharType="end"/>
            </w:r>
          </w:hyperlink>
        </w:p>
        <w:p w:rsidR="005D6E92" w:rsidRDefault="005D6E92" w14:paraId="41923947" w14:textId="102B1D53">
          <w:pPr>
            <w:pStyle w:val="TOC1"/>
            <w:tabs>
              <w:tab w:val="right" w:leader="dot" w:pos="8828"/>
            </w:tabs>
            <w:rPr>
              <w:rFonts w:asciiTheme="minorHAnsi" w:hAnsiTheme="minorHAnsi" w:eastAsiaTheme="minorEastAsia"/>
              <w:noProof/>
              <w:lang w:eastAsia="es-CO"/>
            </w:rPr>
          </w:pPr>
          <w:hyperlink w:history="1" w:anchor="_Toc88514153">
            <w:r w:rsidRPr="00E814FD">
              <w:rPr>
                <w:rStyle w:val="Hyperlink"/>
                <w:noProof/>
              </w:rPr>
              <w:t>Capítulo 2</w:t>
            </w:r>
            <w:r>
              <w:rPr>
                <w:noProof/>
                <w:webHidden/>
              </w:rPr>
              <w:tab/>
            </w:r>
            <w:r>
              <w:rPr>
                <w:noProof/>
                <w:webHidden/>
              </w:rPr>
              <w:fldChar w:fldCharType="begin"/>
            </w:r>
            <w:r>
              <w:rPr>
                <w:noProof/>
                <w:webHidden/>
              </w:rPr>
              <w:instrText xml:space="preserve"> PAGEREF _Toc88514153 \h </w:instrText>
            </w:r>
            <w:r>
              <w:rPr>
                <w:noProof/>
                <w:webHidden/>
              </w:rPr>
            </w:r>
            <w:r>
              <w:rPr>
                <w:noProof/>
                <w:webHidden/>
              </w:rPr>
              <w:fldChar w:fldCharType="separate"/>
            </w:r>
            <w:r>
              <w:rPr>
                <w:noProof/>
                <w:webHidden/>
              </w:rPr>
              <w:t>6</w:t>
            </w:r>
            <w:r>
              <w:rPr>
                <w:noProof/>
                <w:webHidden/>
              </w:rPr>
              <w:fldChar w:fldCharType="end"/>
            </w:r>
          </w:hyperlink>
        </w:p>
        <w:p w:rsidR="005D6E92" w:rsidRDefault="005D6E92" w14:paraId="21AC3927" w14:textId="1E47B3E1">
          <w:pPr>
            <w:pStyle w:val="TOC2"/>
            <w:tabs>
              <w:tab w:val="right" w:leader="dot" w:pos="8828"/>
            </w:tabs>
            <w:rPr>
              <w:rFonts w:asciiTheme="minorHAnsi" w:hAnsiTheme="minorHAnsi" w:eastAsiaTheme="minorEastAsia"/>
              <w:noProof/>
              <w:lang w:eastAsia="es-CO"/>
            </w:rPr>
          </w:pPr>
          <w:hyperlink w:history="1" w:anchor="_Toc88514154">
            <w:r w:rsidRPr="00E814FD">
              <w:rPr>
                <w:rStyle w:val="Hyperlink"/>
                <w:noProof/>
              </w:rPr>
              <w:t>Minería de datos</w:t>
            </w:r>
            <w:r>
              <w:rPr>
                <w:noProof/>
                <w:webHidden/>
              </w:rPr>
              <w:tab/>
            </w:r>
            <w:r>
              <w:rPr>
                <w:noProof/>
                <w:webHidden/>
              </w:rPr>
              <w:fldChar w:fldCharType="begin"/>
            </w:r>
            <w:r>
              <w:rPr>
                <w:noProof/>
                <w:webHidden/>
              </w:rPr>
              <w:instrText xml:space="preserve"> PAGEREF _Toc88514154 \h </w:instrText>
            </w:r>
            <w:r>
              <w:rPr>
                <w:noProof/>
                <w:webHidden/>
              </w:rPr>
            </w:r>
            <w:r>
              <w:rPr>
                <w:noProof/>
                <w:webHidden/>
              </w:rPr>
              <w:fldChar w:fldCharType="separate"/>
            </w:r>
            <w:r>
              <w:rPr>
                <w:noProof/>
                <w:webHidden/>
              </w:rPr>
              <w:t>6</w:t>
            </w:r>
            <w:r>
              <w:rPr>
                <w:noProof/>
                <w:webHidden/>
              </w:rPr>
              <w:fldChar w:fldCharType="end"/>
            </w:r>
          </w:hyperlink>
        </w:p>
        <w:p w:rsidR="005D6E92" w:rsidRDefault="005D6E92" w14:paraId="67195745" w14:textId="7E24D03D">
          <w:pPr>
            <w:pStyle w:val="TOC3"/>
            <w:tabs>
              <w:tab w:val="right" w:leader="dot" w:pos="8828"/>
            </w:tabs>
            <w:rPr>
              <w:rFonts w:asciiTheme="minorHAnsi" w:hAnsiTheme="minorHAnsi" w:eastAsiaTheme="minorEastAsia"/>
              <w:noProof/>
              <w:lang w:eastAsia="es-CO"/>
            </w:rPr>
          </w:pPr>
          <w:hyperlink w:history="1" w:anchor="_Toc88514155">
            <w:r w:rsidRPr="00E814FD">
              <w:rPr>
                <w:rStyle w:val="Hyperlink"/>
                <w:noProof/>
              </w:rPr>
              <w:t>EDT-WBS del proyecto</w:t>
            </w:r>
            <w:r>
              <w:rPr>
                <w:noProof/>
                <w:webHidden/>
              </w:rPr>
              <w:tab/>
            </w:r>
            <w:r>
              <w:rPr>
                <w:noProof/>
                <w:webHidden/>
              </w:rPr>
              <w:fldChar w:fldCharType="begin"/>
            </w:r>
            <w:r>
              <w:rPr>
                <w:noProof/>
                <w:webHidden/>
              </w:rPr>
              <w:instrText xml:space="preserve"> PAGEREF _Toc88514155 \h </w:instrText>
            </w:r>
            <w:r>
              <w:rPr>
                <w:noProof/>
                <w:webHidden/>
              </w:rPr>
            </w:r>
            <w:r>
              <w:rPr>
                <w:noProof/>
                <w:webHidden/>
              </w:rPr>
              <w:fldChar w:fldCharType="separate"/>
            </w:r>
            <w:r>
              <w:rPr>
                <w:noProof/>
                <w:webHidden/>
              </w:rPr>
              <w:t>6</w:t>
            </w:r>
            <w:r>
              <w:rPr>
                <w:noProof/>
                <w:webHidden/>
              </w:rPr>
              <w:fldChar w:fldCharType="end"/>
            </w:r>
          </w:hyperlink>
        </w:p>
        <w:p w:rsidR="005D6E92" w:rsidRDefault="005D6E92" w14:paraId="5235E48E" w14:textId="07CDE722">
          <w:pPr>
            <w:pStyle w:val="TOC2"/>
            <w:tabs>
              <w:tab w:val="right" w:leader="dot" w:pos="8828"/>
            </w:tabs>
            <w:rPr>
              <w:rFonts w:asciiTheme="minorHAnsi" w:hAnsiTheme="minorHAnsi" w:eastAsiaTheme="minorEastAsia"/>
              <w:noProof/>
              <w:lang w:eastAsia="es-CO"/>
            </w:rPr>
          </w:pPr>
          <w:hyperlink w:history="1" w:anchor="_Toc88514156">
            <w:r w:rsidRPr="00E814FD">
              <w:rPr>
                <w:rStyle w:val="Hyperlink"/>
                <w:noProof/>
              </w:rPr>
              <w:t>Diagrama de Arquitectura de aplicaciones y fuentes del proyecto</w:t>
            </w:r>
            <w:r>
              <w:rPr>
                <w:noProof/>
                <w:webHidden/>
              </w:rPr>
              <w:tab/>
            </w:r>
            <w:r>
              <w:rPr>
                <w:noProof/>
                <w:webHidden/>
              </w:rPr>
              <w:fldChar w:fldCharType="begin"/>
            </w:r>
            <w:r>
              <w:rPr>
                <w:noProof/>
                <w:webHidden/>
              </w:rPr>
              <w:instrText xml:space="preserve"> PAGEREF _Toc88514156 \h </w:instrText>
            </w:r>
            <w:r>
              <w:rPr>
                <w:noProof/>
                <w:webHidden/>
              </w:rPr>
            </w:r>
            <w:r>
              <w:rPr>
                <w:noProof/>
                <w:webHidden/>
              </w:rPr>
              <w:fldChar w:fldCharType="separate"/>
            </w:r>
            <w:r>
              <w:rPr>
                <w:noProof/>
                <w:webHidden/>
              </w:rPr>
              <w:t>7</w:t>
            </w:r>
            <w:r>
              <w:rPr>
                <w:noProof/>
                <w:webHidden/>
              </w:rPr>
              <w:fldChar w:fldCharType="end"/>
            </w:r>
          </w:hyperlink>
        </w:p>
        <w:p w:rsidR="005D6E92" w:rsidRDefault="005D6E92" w14:paraId="788E0A67" w14:textId="5B502168">
          <w:pPr>
            <w:pStyle w:val="TOC2"/>
            <w:tabs>
              <w:tab w:val="right" w:leader="dot" w:pos="8828"/>
            </w:tabs>
            <w:rPr>
              <w:rFonts w:asciiTheme="minorHAnsi" w:hAnsiTheme="minorHAnsi" w:eastAsiaTheme="minorEastAsia"/>
              <w:noProof/>
              <w:lang w:eastAsia="es-CO"/>
            </w:rPr>
          </w:pPr>
          <w:hyperlink w:history="1" w:anchor="_Toc88514157">
            <w:r w:rsidRPr="00E814FD">
              <w:rPr>
                <w:rStyle w:val="Hyperlink"/>
                <w:noProof/>
              </w:rPr>
              <w:t>Entendimiento del Negocio</w:t>
            </w:r>
            <w:r>
              <w:rPr>
                <w:noProof/>
                <w:webHidden/>
              </w:rPr>
              <w:tab/>
            </w:r>
            <w:r>
              <w:rPr>
                <w:noProof/>
                <w:webHidden/>
              </w:rPr>
              <w:fldChar w:fldCharType="begin"/>
            </w:r>
            <w:r>
              <w:rPr>
                <w:noProof/>
                <w:webHidden/>
              </w:rPr>
              <w:instrText xml:space="preserve"> PAGEREF _Toc88514157 \h </w:instrText>
            </w:r>
            <w:r>
              <w:rPr>
                <w:noProof/>
                <w:webHidden/>
              </w:rPr>
            </w:r>
            <w:r>
              <w:rPr>
                <w:noProof/>
                <w:webHidden/>
              </w:rPr>
              <w:fldChar w:fldCharType="separate"/>
            </w:r>
            <w:r>
              <w:rPr>
                <w:noProof/>
                <w:webHidden/>
              </w:rPr>
              <w:t>7</w:t>
            </w:r>
            <w:r>
              <w:rPr>
                <w:noProof/>
                <w:webHidden/>
              </w:rPr>
              <w:fldChar w:fldCharType="end"/>
            </w:r>
          </w:hyperlink>
        </w:p>
        <w:p w:rsidR="005D6E92" w:rsidRDefault="005D6E92" w14:paraId="7C32040E" w14:textId="2C258BD5">
          <w:pPr>
            <w:pStyle w:val="TOC3"/>
            <w:tabs>
              <w:tab w:val="right" w:leader="dot" w:pos="8828"/>
            </w:tabs>
            <w:rPr>
              <w:rFonts w:asciiTheme="minorHAnsi" w:hAnsiTheme="minorHAnsi" w:eastAsiaTheme="minorEastAsia"/>
              <w:noProof/>
              <w:lang w:eastAsia="es-CO"/>
            </w:rPr>
          </w:pPr>
          <w:hyperlink w:history="1" w:anchor="_Toc88514158">
            <w:r w:rsidRPr="00E814FD">
              <w:rPr>
                <w:rStyle w:val="Hyperlink"/>
                <w:rFonts w:cs="Times New Roman"/>
                <w:noProof/>
              </w:rPr>
              <w:t>Resumen recolección de Infracciones</w:t>
            </w:r>
            <w:r>
              <w:rPr>
                <w:noProof/>
                <w:webHidden/>
              </w:rPr>
              <w:tab/>
            </w:r>
            <w:r>
              <w:rPr>
                <w:noProof/>
                <w:webHidden/>
              </w:rPr>
              <w:fldChar w:fldCharType="begin"/>
            </w:r>
            <w:r>
              <w:rPr>
                <w:noProof/>
                <w:webHidden/>
              </w:rPr>
              <w:instrText xml:space="preserve"> PAGEREF _Toc88514158 \h </w:instrText>
            </w:r>
            <w:r>
              <w:rPr>
                <w:noProof/>
                <w:webHidden/>
              </w:rPr>
            </w:r>
            <w:r>
              <w:rPr>
                <w:noProof/>
                <w:webHidden/>
              </w:rPr>
              <w:fldChar w:fldCharType="separate"/>
            </w:r>
            <w:r>
              <w:rPr>
                <w:noProof/>
                <w:webHidden/>
              </w:rPr>
              <w:t>7</w:t>
            </w:r>
            <w:r>
              <w:rPr>
                <w:noProof/>
                <w:webHidden/>
              </w:rPr>
              <w:fldChar w:fldCharType="end"/>
            </w:r>
          </w:hyperlink>
        </w:p>
        <w:p w:rsidR="005D6E92" w:rsidRDefault="005D6E92" w14:paraId="25D289FE" w14:textId="43208C68">
          <w:pPr>
            <w:pStyle w:val="TOC2"/>
            <w:tabs>
              <w:tab w:val="right" w:leader="dot" w:pos="8828"/>
            </w:tabs>
            <w:rPr>
              <w:rFonts w:asciiTheme="minorHAnsi" w:hAnsiTheme="minorHAnsi" w:eastAsiaTheme="minorEastAsia"/>
              <w:noProof/>
              <w:lang w:eastAsia="es-CO"/>
            </w:rPr>
          </w:pPr>
          <w:hyperlink w:history="1" w:anchor="_Toc88514159">
            <w:r w:rsidRPr="00E814FD">
              <w:rPr>
                <w:rStyle w:val="Hyperlink"/>
                <w:noProof/>
              </w:rPr>
              <w:t>Entendimiento de los datos</w:t>
            </w:r>
            <w:r>
              <w:rPr>
                <w:noProof/>
                <w:webHidden/>
              </w:rPr>
              <w:tab/>
            </w:r>
            <w:r>
              <w:rPr>
                <w:noProof/>
                <w:webHidden/>
              </w:rPr>
              <w:fldChar w:fldCharType="begin"/>
            </w:r>
            <w:r>
              <w:rPr>
                <w:noProof/>
                <w:webHidden/>
              </w:rPr>
              <w:instrText xml:space="preserve"> PAGEREF _Toc88514159 \h </w:instrText>
            </w:r>
            <w:r>
              <w:rPr>
                <w:noProof/>
                <w:webHidden/>
              </w:rPr>
            </w:r>
            <w:r>
              <w:rPr>
                <w:noProof/>
                <w:webHidden/>
              </w:rPr>
              <w:fldChar w:fldCharType="separate"/>
            </w:r>
            <w:r>
              <w:rPr>
                <w:noProof/>
                <w:webHidden/>
              </w:rPr>
              <w:t>8</w:t>
            </w:r>
            <w:r>
              <w:rPr>
                <w:noProof/>
                <w:webHidden/>
              </w:rPr>
              <w:fldChar w:fldCharType="end"/>
            </w:r>
          </w:hyperlink>
        </w:p>
        <w:p w:rsidR="005D6E92" w:rsidRDefault="005D6E92" w14:paraId="1904A753" w14:textId="0082B6FE">
          <w:pPr>
            <w:pStyle w:val="TOC2"/>
            <w:tabs>
              <w:tab w:val="right" w:leader="dot" w:pos="8828"/>
            </w:tabs>
            <w:rPr>
              <w:rFonts w:asciiTheme="minorHAnsi" w:hAnsiTheme="minorHAnsi" w:eastAsiaTheme="minorEastAsia"/>
              <w:noProof/>
              <w:lang w:eastAsia="es-CO"/>
            </w:rPr>
          </w:pPr>
          <w:hyperlink w:history="1" w:anchor="_Toc88514160">
            <w:r w:rsidRPr="00E814FD">
              <w:rPr>
                <w:rStyle w:val="Hyperlink"/>
                <w:noProof/>
              </w:rPr>
              <w:t>Resumen de la base del SITP</w:t>
            </w:r>
            <w:r>
              <w:rPr>
                <w:noProof/>
                <w:webHidden/>
              </w:rPr>
              <w:tab/>
            </w:r>
            <w:r>
              <w:rPr>
                <w:noProof/>
                <w:webHidden/>
              </w:rPr>
              <w:fldChar w:fldCharType="begin"/>
            </w:r>
            <w:r>
              <w:rPr>
                <w:noProof/>
                <w:webHidden/>
              </w:rPr>
              <w:instrText xml:space="preserve"> PAGEREF _Toc88514160 \h </w:instrText>
            </w:r>
            <w:r>
              <w:rPr>
                <w:noProof/>
                <w:webHidden/>
              </w:rPr>
            </w:r>
            <w:r>
              <w:rPr>
                <w:noProof/>
                <w:webHidden/>
              </w:rPr>
              <w:fldChar w:fldCharType="separate"/>
            </w:r>
            <w:r>
              <w:rPr>
                <w:noProof/>
                <w:webHidden/>
              </w:rPr>
              <w:t>8</w:t>
            </w:r>
            <w:r>
              <w:rPr>
                <w:noProof/>
                <w:webHidden/>
              </w:rPr>
              <w:fldChar w:fldCharType="end"/>
            </w:r>
          </w:hyperlink>
        </w:p>
        <w:p w:rsidR="005D6E92" w:rsidRDefault="005D6E92" w14:paraId="6293CAA8" w14:textId="2F22417F">
          <w:pPr>
            <w:pStyle w:val="TOC2"/>
            <w:tabs>
              <w:tab w:val="right" w:leader="dot" w:pos="8828"/>
            </w:tabs>
            <w:rPr>
              <w:rFonts w:asciiTheme="minorHAnsi" w:hAnsiTheme="minorHAnsi" w:eastAsiaTheme="minorEastAsia"/>
              <w:noProof/>
              <w:lang w:eastAsia="es-CO"/>
            </w:rPr>
          </w:pPr>
          <w:hyperlink w:history="1" w:anchor="_Toc88514161">
            <w:r w:rsidRPr="00E814FD">
              <w:rPr>
                <w:rStyle w:val="Hyperlink"/>
                <w:noProof/>
              </w:rPr>
              <w:t>Análisis univariado</w:t>
            </w:r>
            <w:r>
              <w:rPr>
                <w:noProof/>
                <w:webHidden/>
              </w:rPr>
              <w:tab/>
            </w:r>
            <w:r>
              <w:rPr>
                <w:noProof/>
                <w:webHidden/>
              </w:rPr>
              <w:fldChar w:fldCharType="begin"/>
            </w:r>
            <w:r>
              <w:rPr>
                <w:noProof/>
                <w:webHidden/>
              </w:rPr>
              <w:instrText xml:space="preserve"> PAGEREF _Toc88514161 \h </w:instrText>
            </w:r>
            <w:r>
              <w:rPr>
                <w:noProof/>
                <w:webHidden/>
              </w:rPr>
            </w:r>
            <w:r>
              <w:rPr>
                <w:noProof/>
                <w:webHidden/>
              </w:rPr>
              <w:fldChar w:fldCharType="separate"/>
            </w:r>
            <w:r>
              <w:rPr>
                <w:noProof/>
                <w:webHidden/>
              </w:rPr>
              <w:t>8</w:t>
            </w:r>
            <w:r>
              <w:rPr>
                <w:noProof/>
                <w:webHidden/>
              </w:rPr>
              <w:fldChar w:fldCharType="end"/>
            </w:r>
          </w:hyperlink>
        </w:p>
        <w:p w:rsidR="005D6E92" w:rsidRDefault="005D6E92" w14:paraId="5AD26F03" w14:textId="4EF5BE5C">
          <w:pPr>
            <w:pStyle w:val="TOC2"/>
            <w:tabs>
              <w:tab w:val="right" w:leader="dot" w:pos="8828"/>
            </w:tabs>
            <w:rPr>
              <w:rFonts w:asciiTheme="minorHAnsi" w:hAnsiTheme="minorHAnsi" w:eastAsiaTheme="minorEastAsia"/>
              <w:noProof/>
              <w:lang w:eastAsia="es-CO"/>
            </w:rPr>
          </w:pPr>
          <w:hyperlink w:history="1" w:anchor="_Toc88514162">
            <w:r w:rsidRPr="00E814FD">
              <w:rPr>
                <w:rStyle w:val="Hyperlink"/>
                <w:rFonts w:eastAsia="Times New Roman"/>
                <w:noProof/>
              </w:rPr>
              <w:t>Preparación de los datos</w:t>
            </w:r>
            <w:r>
              <w:rPr>
                <w:noProof/>
                <w:webHidden/>
              </w:rPr>
              <w:tab/>
            </w:r>
            <w:r>
              <w:rPr>
                <w:noProof/>
                <w:webHidden/>
              </w:rPr>
              <w:fldChar w:fldCharType="begin"/>
            </w:r>
            <w:r>
              <w:rPr>
                <w:noProof/>
                <w:webHidden/>
              </w:rPr>
              <w:instrText xml:space="preserve"> PAGEREF _Toc88514162 \h </w:instrText>
            </w:r>
            <w:r>
              <w:rPr>
                <w:noProof/>
                <w:webHidden/>
              </w:rPr>
            </w:r>
            <w:r>
              <w:rPr>
                <w:noProof/>
                <w:webHidden/>
              </w:rPr>
              <w:fldChar w:fldCharType="separate"/>
            </w:r>
            <w:r>
              <w:rPr>
                <w:noProof/>
                <w:webHidden/>
              </w:rPr>
              <w:t>3</w:t>
            </w:r>
            <w:r>
              <w:rPr>
                <w:noProof/>
                <w:webHidden/>
              </w:rPr>
              <w:fldChar w:fldCharType="end"/>
            </w:r>
          </w:hyperlink>
        </w:p>
        <w:p w:rsidR="005D6E92" w:rsidRDefault="005D6E92" w14:paraId="55F9BA14" w14:textId="667B7820">
          <w:pPr>
            <w:pStyle w:val="TOC2"/>
            <w:tabs>
              <w:tab w:val="right" w:leader="dot" w:pos="8828"/>
            </w:tabs>
            <w:rPr>
              <w:rFonts w:asciiTheme="minorHAnsi" w:hAnsiTheme="minorHAnsi" w:eastAsiaTheme="minorEastAsia"/>
              <w:noProof/>
              <w:lang w:eastAsia="es-CO"/>
            </w:rPr>
          </w:pPr>
          <w:hyperlink w:history="1" w:anchor="_Toc88514163">
            <w:r w:rsidRPr="00E814FD">
              <w:rPr>
                <w:rStyle w:val="Hyperlink"/>
                <w:noProof/>
                <w:lang w:eastAsia="es-CO"/>
              </w:rPr>
              <w:t>Box-plot, Kilómetros Programados por empresa</w:t>
            </w:r>
            <w:r>
              <w:rPr>
                <w:noProof/>
                <w:webHidden/>
              </w:rPr>
              <w:tab/>
            </w:r>
            <w:r>
              <w:rPr>
                <w:noProof/>
                <w:webHidden/>
              </w:rPr>
              <w:fldChar w:fldCharType="begin"/>
            </w:r>
            <w:r>
              <w:rPr>
                <w:noProof/>
                <w:webHidden/>
              </w:rPr>
              <w:instrText xml:space="preserve"> PAGEREF _Toc88514163 \h </w:instrText>
            </w:r>
            <w:r>
              <w:rPr>
                <w:noProof/>
                <w:webHidden/>
              </w:rPr>
            </w:r>
            <w:r>
              <w:rPr>
                <w:noProof/>
                <w:webHidden/>
              </w:rPr>
              <w:fldChar w:fldCharType="separate"/>
            </w:r>
            <w:r>
              <w:rPr>
                <w:noProof/>
                <w:webHidden/>
              </w:rPr>
              <w:t>0</w:t>
            </w:r>
            <w:r>
              <w:rPr>
                <w:noProof/>
                <w:webHidden/>
              </w:rPr>
              <w:fldChar w:fldCharType="end"/>
            </w:r>
          </w:hyperlink>
        </w:p>
        <w:p w:rsidR="005D6E92" w:rsidRDefault="005D6E92" w14:paraId="686471FF" w14:textId="624B8B35">
          <w:pPr>
            <w:pStyle w:val="TOC2"/>
            <w:tabs>
              <w:tab w:val="right" w:leader="dot" w:pos="8828"/>
            </w:tabs>
            <w:rPr>
              <w:rFonts w:asciiTheme="minorHAnsi" w:hAnsiTheme="minorHAnsi" w:eastAsiaTheme="minorEastAsia"/>
              <w:noProof/>
              <w:lang w:eastAsia="es-CO"/>
            </w:rPr>
          </w:pPr>
          <w:hyperlink w:history="1" w:anchor="_Toc88514164">
            <w:r w:rsidRPr="00E814FD">
              <w:rPr>
                <w:rStyle w:val="Hyperlink"/>
                <w:noProof/>
              </w:rPr>
              <w:t>Box-plot, Kilómetros Ejecutados por empresa</w:t>
            </w:r>
            <w:r>
              <w:rPr>
                <w:noProof/>
                <w:webHidden/>
              </w:rPr>
              <w:tab/>
            </w:r>
            <w:r>
              <w:rPr>
                <w:noProof/>
                <w:webHidden/>
              </w:rPr>
              <w:fldChar w:fldCharType="begin"/>
            </w:r>
            <w:r>
              <w:rPr>
                <w:noProof/>
                <w:webHidden/>
              </w:rPr>
              <w:instrText xml:space="preserve"> PAGEREF _Toc88514164 \h </w:instrText>
            </w:r>
            <w:r>
              <w:rPr>
                <w:noProof/>
                <w:webHidden/>
              </w:rPr>
            </w:r>
            <w:r>
              <w:rPr>
                <w:noProof/>
                <w:webHidden/>
              </w:rPr>
              <w:fldChar w:fldCharType="separate"/>
            </w:r>
            <w:r>
              <w:rPr>
                <w:noProof/>
                <w:webHidden/>
              </w:rPr>
              <w:t>1</w:t>
            </w:r>
            <w:r>
              <w:rPr>
                <w:noProof/>
                <w:webHidden/>
              </w:rPr>
              <w:fldChar w:fldCharType="end"/>
            </w:r>
          </w:hyperlink>
        </w:p>
        <w:p w:rsidR="005D6E92" w:rsidRDefault="005D6E92" w14:paraId="70763094" w14:textId="3BFDFC20">
          <w:pPr>
            <w:pStyle w:val="TOC2"/>
            <w:tabs>
              <w:tab w:val="right" w:leader="dot" w:pos="8828"/>
            </w:tabs>
            <w:rPr>
              <w:rFonts w:asciiTheme="minorHAnsi" w:hAnsiTheme="minorHAnsi" w:eastAsiaTheme="minorEastAsia"/>
              <w:noProof/>
              <w:lang w:eastAsia="es-CO"/>
            </w:rPr>
          </w:pPr>
          <w:hyperlink w:history="1" w:anchor="_Toc88514165">
            <w:r w:rsidRPr="00E814FD">
              <w:rPr>
                <w:rStyle w:val="Hyperlink"/>
                <w:noProof/>
              </w:rPr>
              <w:t>Cronograma del proyecto</w:t>
            </w:r>
            <w:r>
              <w:rPr>
                <w:noProof/>
                <w:webHidden/>
              </w:rPr>
              <w:tab/>
            </w:r>
            <w:r>
              <w:rPr>
                <w:noProof/>
                <w:webHidden/>
              </w:rPr>
              <w:fldChar w:fldCharType="begin"/>
            </w:r>
            <w:r>
              <w:rPr>
                <w:noProof/>
                <w:webHidden/>
              </w:rPr>
              <w:instrText xml:space="preserve"> PAGEREF _Toc88514165 \h </w:instrText>
            </w:r>
            <w:r>
              <w:rPr>
                <w:noProof/>
                <w:webHidden/>
              </w:rPr>
            </w:r>
            <w:r>
              <w:rPr>
                <w:noProof/>
                <w:webHidden/>
              </w:rPr>
              <w:fldChar w:fldCharType="separate"/>
            </w:r>
            <w:r>
              <w:rPr>
                <w:noProof/>
                <w:webHidden/>
              </w:rPr>
              <w:t>1</w:t>
            </w:r>
            <w:r>
              <w:rPr>
                <w:noProof/>
                <w:webHidden/>
              </w:rPr>
              <w:fldChar w:fldCharType="end"/>
            </w:r>
          </w:hyperlink>
        </w:p>
        <w:p w:rsidR="005D6E92" w:rsidRDefault="005D6E92" w14:paraId="0132A205" w14:textId="6307658D">
          <w:pPr>
            <w:pStyle w:val="TOC1"/>
            <w:tabs>
              <w:tab w:val="right" w:leader="dot" w:pos="8828"/>
            </w:tabs>
            <w:rPr>
              <w:rFonts w:asciiTheme="minorHAnsi" w:hAnsiTheme="minorHAnsi" w:eastAsiaTheme="minorEastAsia"/>
              <w:noProof/>
              <w:lang w:eastAsia="es-CO"/>
            </w:rPr>
          </w:pPr>
          <w:hyperlink w:history="1" w:anchor="_Toc88514166">
            <w:r w:rsidRPr="00E814FD">
              <w:rPr>
                <w:rStyle w:val="Hyperlink"/>
                <w:noProof/>
                <w:lang w:val="es-ES"/>
              </w:rPr>
              <w:t>Historia de los datos y visualización</w:t>
            </w:r>
            <w:r>
              <w:rPr>
                <w:noProof/>
                <w:webHidden/>
              </w:rPr>
              <w:tab/>
            </w:r>
            <w:r>
              <w:rPr>
                <w:noProof/>
                <w:webHidden/>
              </w:rPr>
              <w:fldChar w:fldCharType="begin"/>
            </w:r>
            <w:r>
              <w:rPr>
                <w:noProof/>
                <w:webHidden/>
              </w:rPr>
              <w:instrText xml:space="preserve"> PAGEREF _Toc88514166 \h </w:instrText>
            </w:r>
            <w:r>
              <w:rPr>
                <w:noProof/>
                <w:webHidden/>
              </w:rPr>
            </w:r>
            <w:r>
              <w:rPr>
                <w:noProof/>
                <w:webHidden/>
              </w:rPr>
              <w:fldChar w:fldCharType="separate"/>
            </w:r>
            <w:r>
              <w:rPr>
                <w:noProof/>
                <w:webHidden/>
              </w:rPr>
              <w:t>2</w:t>
            </w:r>
            <w:r>
              <w:rPr>
                <w:noProof/>
                <w:webHidden/>
              </w:rPr>
              <w:fldChar w:fldCharType="end"/>
            </w:r>
          </w:hyperlink>
        </w:p>
        <w:p w:rsidR="005D6E92" w:rsidRDefault="005D6E92" w14:paraId="0E7E3DDC" w14:textId="4E61B225">
          <w:pPr>
            <w:pStyle w:val="TOC2"/>
            <w:tabs>
              <w:tab w:val="right" w:leader="dot" w:pos="8828"/>
            </w:tabs>
            <w:rPr>
              <w:rFonts w:asciiTheme="minorHAnsi" w:hAnsiTheme="minorHAnsi" w:eastAsiaTheme="minorEastAsia"/>
              <w:noProof/>
              <w:lang w:eastAsia="es-CO"/>
            </w:rPr>
          </w:pPr>
          <w:hyperlink w:history="1" w:anchor="_Toc88514167">
            <w:r w:rsidRPr="00E814FD">
              <w:rPr>
                <w:rStyle w:val="Hyperlink"/>
                <w:noProof/>
              </w:rPr>
              <w:t>Modelo Entidad Relación utilizado en Power BI:</w:t>
            </w:r>
            <w:r>
              <w:rPr>
                <w:noProof/>
                <w:webHidden/>
              </w:rPr>
              <w:tab/>
            </w:r>
            <w:r>
              <w:rPr>
                <w:noProof/>
                <w:webHidden/>
              </w:rPr>
              <w:fldChar w:fldCharType="begin"/>
            </w:r>
            <w:r>
              <w:rPr>
                <w:noProof/>
                <w:webHidden/>
              </w:rPr>
              <w:instrText xml:space="preserve"> PAGEREF _Toc88514167 \h </w:instrText>
            </w:r>
            <w:r>
              <w:rPr>
                <w:noProof/>
                <w:webHidden/>
              </w:rPr>
            </w:r>
            <w:r>
              <w:rPr>
                <w:noProof/>
                <w:webHidden/>
              </w:rPr>
              <w:fldChar w:fldCharType="separate"/>
            </w:r>
            <w:r>
              <w:rPr>
                <w:noProof/>
                <w:webHidden/>
              </w:rPr>
              <w:t>2</w:t>
            </w:r>
            <w:r>
              <w:rPr>
                <w:noProof/>
                <w:webHidden/>
              </w:rPr>
              <w:fldChar w:fldCharType="end"/>
            </w:r>
          </w:hyperlink>
        </w:p>
        <w:p w:rsidR="005D6E92" w:rsidRDefault="005D6E92" w14:paraId="1C17E290" w14:textId="15FA16F7">
          <w:pPr>
            <w:pStyle w:val="TOC2"/>
            <w:tabs>
              <w:tab w:val="right" w:leader="dot" w:pos="8828"/>
            </w:tabs>
            <w:rPr>
              <w:rFonts w:asciiTheme="minorHAnsi" w:hAnsiTheme="minorHAnsi" w:eastAsiaTheme="minorEastAsia"/>
              <w:noProof/>
              <w:lang w:eastAsia="es-CO"/>
            </w:rPr>
          </w:pPr>
          <w:hyperlink w:history="1" w:anchor="_Toc88514168">
            <w:r w:rsidRPr="00E814FD">
              <w:rPr>
                <w:rStyle w:val="Hyperlink"/>
                <w:noProof/>
              </w:rPr>
              <w:t>Visualización Power BI</w:t>
            </w:r>
            <w:r>
              <w:rPr>
                <w:noProof/>
                <w:webHidden/>
              </w:rPr>
              <w:tab/>
            </w:r>
            <w:r>
              <w:rPr>
                <w:noProof/>
                <w:webHidden/>
              </w:rPr>
              <w:fldChar w:fldCharType="begin"/>
            </w:r>
            <w:r>
              <w:rPr>
                <w:noProof/>
                <w:webHidden/>
              </w:rPr>
              <w:instrText xml:space="preserve"> PAGEREF _Toc88514168 \h </w:instrText>
            </w:r>
            <w:r>
              <w:rPr>
                <w:noProof/>
                <w:webHidden/>
              </w:rPr>
            </w:r>
            <w:r>
              <w:rPr>
                <w:noProof/>
                <w:webHidden/>
              </w:rPr>
              <w:fldChar w:fldCharType="separate"/>
            </w:r>
            <w:r>
              <w:rPr>
                <w:noProof/>
                <w:webHidden/>
              </w:rPr>
              <w:t>2</w:t>
            </w:r>
            <w:r>
              <w:rPr>
                <w:noProof/>
                <w:webHidden/>
              </w:rPr>
              <w:fldChar w:fldCharType="end"/>
            </w:r>
          </w:hyperlink>
        </w:p>
        <w:p w:rsidR="005D6E92" w:rsidRDefault="005D6E92" w14:paraId="5B5B71C9" w14:textId="716A35F8">
          <w:pPr>
            <w:pStyle w:val="TOC1"/>
            <w:tabs>
              <w:tab w:val="right" w:leader="dot" w:pos="8828"/>
            </w:tabs>
            <w:rPr>
              <w:rFonts w:asciiTheme="minorHAnsi" w:hAnsiTheme="minorHAnsi" w:eastAsiaTheme="minorEastAsia"/>
              <w:noProof/>
              <w:lang w:eastAsia="es-CO"/>
            </w:rPr>
          </w:pPr>
          <w:hyperlink w:history="1" w:anchor="_Toc88514169">
            <w:r w:rsidRPr="00E814FD">
              <w:rPr>
                <w:rStyle w:val="Hyperlink"/>
                <w:noProof/>
              </w:rPr>
              <w:t>Conclusiones</w:t>
            </w:r>
            <w:r>
              <w:rPr>
                <w:noProof/>
                <w:webHidden/>
              </w:rPr>
              <w:tab/>
            </w:r>
            <w:r>
              <w:rPr>
                <w:noProof/>
                <w:webHidden/>
              </w:rPr>
              <w:fldChar w:fldCharType="begin"/>
            </w:r>
            <w:r>
              <w:rPr>
                <w:noProof/>
                <w:webHidden/>
              </w:rPr>
              <w:instrText xml:space="preserve"> PAGEREF _Toc88514169 \h </w:instrText>
            </w:r>
            <w:r>
              <w:rPr>
                <w:noProof/>
                <w:webHidden/>
              </w:rPr>
            </w:r>
            <w:r>
              <w:rPr>
                <w:noProof/>
                <w:webHidden/>
              </w:rPr>
              <w:fldChar w:fldCharType="separate"/>
            </w:r>
            <w:r>
              <w:rPr>
                <w:noProof/>
                <w:webHidden/>
              </w:rPr>
              <w:t>14</w:t>
            </w:r>
            <w:r>
              <w:rPr>
                <w:noProof/>
                <w:webHidden/>
              </w:rPr>
              <w:fldChar w:fldCharType="end"/>
            </w:r>
          </w:hyperlink>
        </w:p>
        <w:p w:rsidR="005D6E92" w:rsidRDefault="005D6E92" w14:paraId="5E290871" w14:textId="67CAC119">
          <w:pPr>
            <w:pStyle w:val="TOC1"/>
            <w:tabs>
              <w:tab w:val="right" w:leader="dot" w:pos="8828"/>
            </w:tabs>
            <w:rPr>
              <w:rFonts w:asciiTheme="minorHAnsi" w:hAnsiTheme="minorHAnsi" w:eastAsiaTheme="minorEastAsia"/>
              <w:noProof/>
              <w:lang w:eastAsia="es-CO"/>
            </w:rPr>
          </w:pPr>
          <w:hyperlink w:history="1" w:anchor="_Toc88514170">
            <w:r w:rsidRPr="00E814FD">
              <w:rPr>
                <w:rStyle w:val="Hyperlink"/>
                <w:noProof/>
                <w:lang w:val="es-ES"/>
              </w:rPr>
              <w:t>Lista de referencias</w:t>
            </w:r>
            <w:r>
              <w:rPr>
                <w:noProof/>
                <w:webHidden/>
              </w:rPr>
              <w:tab/>
            </w:r>
            <w:r>
              <w:rPr>
                <w:noProof/>
                <w:webHidden/>
              </w:rPr>
              <w:fldChar w:fldCharType="begin"/>
            </w:r>
            <w:r>
              <w:rPr>
                <w:noProof/>
                <w:webHidden/>
              </w:rPr>
              <w:instrText xml:space="preserve"> PAGEREF _Toc88514170 \h </w:instrText>
            </w:r>
            <w:r>
              <w:rPr>
                <w:noProof/>
                <w:webHidden/>
              </w:rPr>
            </w:r>
            <w:r>
              <w:rPr>
                <w:noProof/>
                <w:webHidden/>
              </w:rPr>
              <w:fldChar w:fldCharType="separate"/>
            </w:r>
            <w:r>
              <w:rPr>
                <w:noProof/>
                <w:webHidden/>
              </w:rPr>
              <w:t>15</w:t>
            </w:r>
            <w:r>
              <w:rPr>
                <w:noProof/>
                <w:webHidden/>
              </w:rPr>
              <w:fldChar w:fldCharType="end"/>
            </w:r>
          </w:hyperlink>
        </w:p>
        <w:p w:rsidR="006A114A" w:rsidRDefault="006A114A" w14:paraId="22581BA3" w14:textId="6735C618">
          <w:r w:rsidRPr="00B42ECE">
            <w:rPr>
              <w:rFonts w:cs="Times New Roman"/>
              <w:b/>
              <w:bCs/>
              <w:lang w:val="es-ES"/>
            </w:rPr>
            <w:fldChar w:fldCharType="end"/>
          </w:r>
        </w:p>
      </w:sdtContent>
    </w:sdt>
    <w:p w:rsidR="001920FA" w:rsidP="002149BC" w:rsidRDefault="001920FA" w14:paraId="563432CA" w14:textId="2D389D2D">
      <w:pPr>
        <w:pStyle w:val="Heading1"/>
      </w:pPr>
    </w:p>
    <w:p w:rsidR="001C4DB5" w:rsidP="001C4DB5" w:rsidRDefault="001C4DB5" w14:paraId="609E5F99" w14:textId="36C64E05"/>
    <w:p w:rsidR="00C37FB4" w:rsidRDefault="00C37FB4" w14:paraId="51774D89" w14:textId="77777777">
      <w:pPr>
        <w:rPr>
          <w:rFonts w:eastAsiaTheme="majorEastAsia" w:cstheme="majorBidi"/>
          <w:b/>
          <w:color w:val="000000" w:themeColor="text1"/>
          <w:sz w:val="24"/>
          <w:szCs w:val="32"/>
        </w:rPr>
      </w:pPr>
      <w:r>
        <w:br w:type="page"/>
      </w:r>
    </w:p>
    <w:p w:rsidR="00FD3218" w:rsidP="00FD3218" w:rsidRDefault="001C4DB5" w14:paraId="0D4ED7FF" w14:textId="435AAEF3">
      <w:pPr>
        <w:pStyle w:val="Heading1"/>
      </w:pPr>
      <w:bookmarkStart w:name="_Toc88514148" w:id="1"/>
      <w:r w:rsidRPr="00FD3218">
        <w:t xml:space="preserve">Capítulo </w:t>
      </w:r>
      <w:r w:rsidRPr="00FD3218" w:rsidR="00913304">
        <w:t>1</w:t>
      </w:r>
      <w:bookmarkEnd w:id="1"/>
      <w:r w:rsidRPr="00FD3218">
        <w:t xml:space="preserve"> </w:t>
      </w:r>
    </w:p>
    <w:p w:rsidRPr="00FD3218" w:rsidR="00FD3218" w:rsidP="00FD3218" w:rsidRDefault="00FD3218" w14:paraId="08F68775" w14:textId="77777777"/>
    <w:p w:rsidR="0008408B" w:rsidP="00FD3218" w:rsidRDefault="001C4DB5" w14:paraId="6EE9CA28" w14:textId="57021D1F">
      <w:pPr>
        <w:pStyle w:val="Heading2"/>
      </w:pPr>
      <w:bookmarkStart w:name="_Toc88514149" w:id="2"/>
      <w:r>
        <w:t>Justificación</w:t>
      </w:r>
      <w:r w:rsidR="001C0F2A">
        <w:t xml:space="preserve"> del problema</w:t>
      </w:r>
      <w:bookmarkEnd w:id="2"/>
    </w:p>
    <w:p w:rsidRPr="002075A5" w:rsidR="002075A5" w:rsidP="002075A5" w:rsidRDefault="002075A5" w14:paraId="26C8D5FB" w14:textId="77777777"/>
    <w:p w:rsidRPr="002518A6" w:rsidR="001F45D9" w:rsidP="00DD6239" w:rsidRDefault="0048759B" w14:paraId="5DAFEEBD" w14:textId="47CAB1B5">
      <w:pPr>
        <w:jc w:val="both"/>
      </w:pPr>
      <w:r>
        <w:rPr>
          <w:rFonts w:cs="Times New Roman"/>
        </w:rPr>
        <w:t xml:space="preserve">En el SITP </w:t>
      </w:r>
      <w:r w:rsidR="00DA712E">
        <w:rPr>
          <w:rFonts w:cs="Times New Roman"/>
        </w:rPr>
        <w:t xml:space="preserve">se refleja una problemática por el gran número de infracciones cometidas a </w:t>
      </w:r>
      <w:r w:rsidR="000D4E13">
        <w:rPr>
          <w:rFonts w:cs="Times New Roman"/>
        </w:rPr>
        <w:t xml:space="preserve">diario, </w:t>
      </w:r>
      <w:r w:rsidR="00C25F74">
        <w:rPr>
          <w:rFonts w:cs="Times New Roman"/>
        </w:rPr>
        <w:t xml:space="preserve">por lo cual se </w:t>
      </w:r>
      <w:r w:rsidR="00083E17">
        <w:rPr>
          <w:rFonts w:cs="Times New Roman"/>
        </w:rPr>
        <w:t>realizará</w:t>
      </w:r>
      <w:r w:rsidR="00C25F74">
        <w:rPr>
          <w:rFonts w:cs="Times New Roman"/>
        </w:rPr>
        <w:t xml:space="preserve"> </w:t>
      </w:r>
      <w:r w:rsidR="002222BF">
        <w:rPr>
          <w:rFonts w:cs="Times New Roman"/>
        </w:rPr>
        <w:t>un análisis que nos ayude a co</w:t>
      </w:r>
      <w:r w:rsidRPr="00C37FB9" w:rsidR="002075A5">
        <w:rPr>
          <w:rFonts w:cs="Times New Roman"/>
        </w:rPr>
        <w:t>mprender las infracciones</w:t>
      </w:r>
      <w:r w:rsidR="002075A5">
        <w:rPr>
          <w:rFonts w:cs="Times New Roman"/>
        </w:rPr>
        <w:t xml:space="preserve"> más frecuentes</w:t>
      </w:r>
      <w:r w:rsidRPr="00C37FB9" w:rsidR="002075A5">
        <w:rPr>
          <w:rFonts w:cs="Times New Roman"/>
        </w:rPr>
        <w:t xml:space="preserve"> </w:t>
      </w:r>
      <w:r w:rsidR="002075A5">
        <w:rPr>
          <w:rFonts w:cs="Times New Roman"/>
        </w:rPr>
        <w:t>que se cometen en el Sistema</w:t>
      </w:r>
      <w:r w:rsidR="0072685F">
        <w:rPr>
          <w:rFonts w:cs="Times New Roman"/>
        </w:rPr>
        <w:t xml:space="preserve"> Integrado de Transporte Publico</w:t>
      </w:r>
      <w:r w:rsidR="002075A5">
        <w:rPr>
          <w:rFonts w:cs="Times New Roman"/>
        </w:rPr>
        <w:t xml:space="preserve">, esto con el fin de poder identificar </w:t>
      </w:r>
      <w:r w:rsidR="002F291A">
        <w:rPr>
          <w:rFonts w:cs="Times New Roman"/>
        </w:rPr>
        <w:t xml:space="preserve">comportamientos o patrones </w:t>
      </w:r>
      <w:r w:rsidR="00634354">
        <w:rPr>
          <w:rFonts w:cs="Times New Roman"/>
        </w:rPr>
        <w:t xml:space="preserve">que </w:t>
      </w:r>
      <w:r w:rsidR="00380981">
        <w:rPr>
          <w:rFonts w:cs="Times New Roman"/>
        </w:rPr>
        <w:t xml:space="preserve">ayuden </w:t>
      </w:r>
      <w:r w:rsidR="00050189">
        <w:rPr>
          <w:rFonts w:cs="Times New Roman"/>
        </w:rPr>
        <w:t>a</w:t>
      </w:r>
      <w:r w:rsidR="008613A4">
        <w:rPr>
          <w:rFonts w:cs="Times New Roman"/>
        </w:rPr>
        <w:t xml:space="preserve"> </w:t>
      </w:r>
      <w:r w:rsidR="00E113CC">
        <w:rPr>
          <w:rFonts w:cs="Times New Roman"/>
        </w:rPr>
        <w:t xml:space="preserve">disminuir </w:t>
      </w:r>
      <w:r w:rsidR="00DE01C1">
        <w:rPr>
          <w:rFonts w:cs="Times New Roman"/>
        </w:rPr>
        <w:t>las</w:t>
      </w:r>
      <w:r w:rsidR="00F14861">
        <w:rPr>
          <w:rFonts w:cs="Times New Roman"/>
        </w:rPr>
        <w:t xml:space="preserve"> infracciones </w:t>
      </w:r>
      <w:r w:rsidR="004223E1">
        <w:rPr>
          <w:rFonts w:cs="Times New Roman"/>
        </w:rPr>
        <w:t>más</w:t>
      </w:r>
      <w:r w:rsidR="00DE01C1">
        <w:rPr>
          <w:rFonts w:cs="Times New Roman"/>
        </w:rPr>
        <w:t xml:space="preserve"> </w:t>
      </w:r>
      <w:r w:rsidR="00D1477E">
        <w:rPr>
          <w:rFonts w:cs="Times New Roman"/>
        </w:rPr>
        <w:t>significativas</w:t>
      </w:r>
      <w:r w:rsidR="00C315FD">
        <w:rPr>
          <w:rFonts w:cs="Times New Roman"/>
        </w:rPr>
        <w:t>, adicional ver si hay</w:t>
      </w:r>
      <w:r w:rsidR="00A23783">
        <w:rPr>
          <w:rFonts w:cs="Times New Roman"/>
        </w:rPr>
        <w:t xml:space="preserve"> algún</w:t>
      </w:r>
      <w:r w:rsidR="00C315FD">
        <w:rPr>
          <w:rFonts w:cs="Times New Roman"/>
        </w:rPr>
        <w:t xml:space="preserve"> comportamiento </w:t>
      </w:r>
      <w:r w:rsidR="00A23783">
        <w:rPr>
          <w:rFonts w:cs="Times New Roman"/>
        </w:rPr>
        <w:t>atípico</w:t>
      </w:r>
      <w:r w:rsidR="0075250E">
        <w:rPr>
          <w:rFonts w:cs="Times New Roman"/>
        </w:rPr>
        <w:t xml:space="preserve"> en los periodos que componen</w:t>
      </w:r>
      <w:r w:rsidR="00A23783">
        <w:rPr>
          <w:rFonts w:cs="Times New Roman"/>
        </w:rPr>
        <w:t xml:space="preserve"> la pandemia del </w:t>
      </w:r>
      <w:proofErr w:type="spellStart"/>
      <w:r w:rsidR="00DE7734">
        <w:rPr>
          <w:rFonts w:cs="Times New Roman"/>
        </w:rPr>
        <w:t>C</w:t>
      </w:r>
      <w:r w:rsidR="00A23783">
        <w:rPr>
          <w:rFonts w:cs="Times New Roman"/>
        </w:rPr>
        <w:t>ovid</w:t>
      </w:r>
      <w:proofErr w:type="spellEnd"/>
      <w:r w:rsidR="00A23783">
        <w:rPr>
          <w:rFonts w:cs="Times New Roman"/>
        </w:rPr>
        <w:t xml:space="preserve"> 19</w:t>
      </w:r>
      <w:r w:rsidR="00DE7734">
        <w:rPr>
          <w:rFonts w:cs="Times New Roman"/>
        </w:rPr>
        <w:t>.</w:t>
      </w:r>
    </w:p>
    <w:p w:rsidRPr="007B6C18" w:rsidR="002518A6" w:rsidP="002518A6" w:rsidRDefault="002518A6" w14:paraId="287D12D5" w14:textId="77777777">
      <w:pPr>
        <w:jc w:val="both"/>
        <w:rPr>
          <w:rFonts w:cs="Times New Roman"/>
        </w:rPr>
      </w:pPr>
      <w:r w:rsidRPr="007B6C18">
        <w:rPr>
          <w:rFonts w:cs="Times New Roman"/>
        </w:rPr>
        <w:t>Este documento avanza en dos líneas principales:</w:t>
      </w:r>
    </w:p>
    <w:p w:rsidRPr="007B6C18" w:rsidR="002518A6" w:rsidP="002518A6" w:rsidRDefault="002518A6" w14:paraId="614848EC" w14:textId="53A15D7C">
      <w:pPr>
        <w:pStyle w:val="ListParagraph"/>
        <w:numPr>
          <w:ilvl w:val="0"/>
          <w:numId w:val="10"/>
        </w:numPr>
        <w:jc w:val="both"/>
        <w:rPr>
          <w:rFonts w:cs="Times New Roman"/>
          <w:sz w:val="22"/>
          <w:szCs w:val="22"/>
        </w:rPr>
      </w:pPr>
      <w:r w:rsidRPr="007B6C18">
        <w:rPr>
          <w:rFonts w:cs="Times New Roman"/>
          <w:sz w:val="22"/>
          <w:szCs w:val="22"/>
        </w:rPr>
        <w:t>Conocer desde la analítica lo relacionado con las infracciones incurridas durante este periodo que abarca desde enero de</w:t>
      </w:r>
      <w:r w:rsidR="00D1477E">
        <w:rPr>
          <w:rFonts w:cs="Times New Roman"/>
          <w:sz w:val="22"/>
          <w:szCs w:val="22"/>
        </w:rPr>
        <w:t>l</w:t>
      </w:r>
      <w:r w:rsidRPr="007B6C18">
        <w:rPr>
          <w:rFonts w:cs="Times New Roman"/>
          <w:sz w:val="22"/>
          <w:szCs w:val="22"/>
        </w:rPr>
        <w:t xml:space="preserve"> 2019 hasta junio de 2021.</w:t>
      </w:r>
    </w:p>
    <w:p w:rsidRPr="00016082" w:rsidR="0063178C" w:rsidP="005D6E92" w:rsidRDefault="002518A6" w14:paraId="01479EC0" w14:textId="20F78B22">
      <w:pPr>
        <w:pStyle w:val="ListParagraph"/>
        <w:numPr>
          <w:ilvl w:val="0"/>
          <w:numId w:val="10"/>
        </w:numPr>
        <w:jc w:val="both"/>
      </w:pPr>
      <w:r w:rsidRPr="00016082">
        <w:rPr>
          <w:rFonts w:cs="Times New Roman"/>
          <w:sz w:val="22"/>
          <w:szCs w:val="22"/>
        </w:rPr>
        <w:t xml:space="preserve">Enfrentar el reto de </w:t>
      </w:r>
      <w:r w:rsidRPr="00016082" w:rsidR="00016082">
        <w:rPr>
          <w:rFonts w:cs="Times New Roman"/>
          <w:sz w:val="22"/>
          <w:szCs w:val="22"/>
        </w:rPr>
        <w:t>identificar patrones que nos ayuden a disminuir las mimas</w:t>
      </w:r>
      <w:r w:rsidR="00016082">
        <w:rPr>
          <w:rFonts w:cs="Times New Roman"/>
          <w:sz w:val="22"/>
          <w:szCs w:val="22"/>
        </w:rPr>
        <w:t>.</w:t>
      </w:r>
    </w:p>
    <w:p w:rsidR="00016082" w:rsidP="00016082" w:rsidRDefault="00016082" w14:paraId="4E5FD01A" w14:textId="77777777">
      <w:pPr>
        <w:pStyle w:val="ListParagraph"/>
        <w:jc w:val="both"/>
      </w:pPr>
    </w:p>
    <w:p w:rsidR="000919FC" w:rsidP="00646B8A" w:rsidRDefault="000919FC" w14:paraId="109D2FF4" w14:textId="77777777">
      <w:pPr>
        <w:jc w:val="both"/>
        <w:rPr>
          <w:rFonts w:cs="Times New Roman"/>
        </w:rPr>
      </w:pPr>
      <w:commentRangeStart w:id="3"/>
    </w:p>
    <w:p w:rsidRPr="00646B8A" w:rsidR="000919FC" w:rsidP="00646B8A" w:rsidRDefault="000919FC" w14:paraId="2AA5EC76" w14:textId="77777777">
      <w:pPr>
        <w:jc w:val="both"/>
        <w:rPr>
          <w:rFonts w:cs="Times New Roman"/>
        </w:rPr>
      </w:pPr>
    </w:p>
    <w:commentRangeEnd w:id="3"/>
    <w:p w:rsidRPr="00B42ECE" w:rsidR="00646B8A" w:rsidP="00674634" w:rsidRDefault="00646B8A" w14:paraId="2C7AD4C5" w14:textId="77777777">
      <w:pPr>
        <w:jc w:val="both"/>
        <w:rPr>
          <w:rFonts w:cs="Times New Roman"/>
        </w:rPr>
      </w:pPr>
      <w:r>
        <w:commentReference w:id="3"/>
      </w:r>
    </w:p>
    <w:p w:rsidR="002A44EC" w:rsidRDefault="002A44EC" w14:paraId="74145B25" w14:textId="4BF99267">
      <w:pPr>
        <w:rPr>
          <w:rFonts w:ascii="Arial Narrow" w:hAnsi="Arial Narrow"/>
          <w:sz w:val="24"/>
          <w:szCs w:val="24"/>
        </w:rPr>
      </w:pPr>
      <w:r>
        <w:rPr>
          <w:rFonts w:ascii="Arial Narrow" w:hAnsi="Arial Narrow"/>
          <w:sz w:val="24"/>
          <w:szCs w:val="24"/>
        </w:rPr>
        <w:br w:type="page"/>
      </w:r>
    </w:p>
    <w:p w:rsidR="002A44EC" w:rsidP="002A44EC" w:rsidRDefault="002A44EC" w14:paraId="7BD72952" w14:textId="74B74B8C">
      <w:pPr>
        <w:pStyle w:val="Heading2"/>
      </w:pPr>
      <w:bookmarkStart w:name="_Toc88514150" w:id="4"/>
      <w:commentRangeStart w:id="5"/>
      <w:r>
        <w:t>Marco Teórico</w:t>
      </w:r>
      <w:commentRangeEnd w:id="5"/>
      <w:r>
        <w:commentReference w:id="5"/>
      </w:r>
      <w:bookmarkEnd w:id="4"/>
    </w:p>
    <w:p w:rsidRPr="00A12D8A" w:rsidR="00A12D8A" w:rsidP="00A12D8A" w:rsidRDefault="00A12D8A" w14:paraId="4D55D2E8" w14:textId="77777777"/>
    <w:p w:rsidR="002A44EC" w:rsidP="002A44EC" w:rsidRDefault="00A12D8A" w14:paraId="08591C6A" w14:textId="63EC0BB0">
      <w:pPr>
        <w:spacing w:after="0"/>
        <w:jc w:val="both"/>
        <w:rPr>
          <w:rFonts w:cs="Times New Roman"/>
          <w:lang w:val="es-ES"/>
        </w:rPr>
      </w:pPr>
      <w:r w:rsidRPr="002D453D">
        <w:rPr>
          <w:rFonts w:cs="Times New Roman"/>
          <w:lang w:val="es-ES"/>
        </w:rPr>
        <w:t>E</w:t>
      </w:r>
      <w:commentRangeStart w:id="6"/>
      <w:r w:rsidRPr="002D453D" w:rsidR="002A44EC">
        <w:rPr>
          <w:rFonts w:cs="Times New Roman"/>
          <w:lang w:val="es-ES"/>
        </w:rPr>
        <w:t xml:space="preserve">n primer lugar se identificaron </w:t>
      </w:r>
      <w:r w:rsidRPr="002D453D" w:rsidR="00567FA1">
        <w:rPr>
          <w:rFonts w:cs="Times New Roman"/>
          <w:lang w:val="es-ES"/>
        </w:rPr>
        <w:t xml:space="preserve">documentos </w:t>
      </w:r>
      <w:r w:rsidRPr="002D453D" w:rsidR="002A44EC">
        <w:rPr>
          <w:rFonts w:cs="Times New Roman"/>
          <w:lang w:val="es-ES"/>
        </w:rPr>
        <w:t>relacionados con el impacto de la pandemia en los diferentes modos de trasporte, dado que se introdujeron restricciones para evitar</w:t>
      </w:r>
      <w:commentRangeEnd w:id="6"/>
      <w:r w:rsidRPr="002D453D" w:rsidR="002A44EC">
        <w:commentReference w:id="6"/>
      </w:r>
      <w:r w:rsidRPr="002D453D" w:rsidR="002A44EC">
        <w:rPr>
          <w:rFonts w:cs="Times New Roman"/>
          <w:lang w:val="es-ES"/>
        </w:rPr>
        <w:t xml:space="preserve"> la propagación de la epidemia, que provocaron cambios en los hábitos de conducción, en primer lugar se destaca el articulo “ A descriptive </w:t>
      </w:r>
      <w:proofErr w:type="spellStart"/>
      <w:r w:rsidRPr="002D453D" w:rsidR="002A44EC">
        <w:rPr>
          <w:rFonts w:cs="Times New Roman"/>
          <w:lang w:val="es-ES"/>
        </w:rPr>
        <w:t>analysis</w:t>
      </w:r>
      <w:proofErr w:type="spellEnd"/>
      <w:r w:rsidRPr="002D453D" w:rsidR="002A44EC">
        <w:rPr>
          <w:rFonts w:cs="Times New Roman"/>
          <w:lang w:val="es-ES"/>
        </w:rPr>
        <w:t xml:space="preserve"> </w:t>
      </w:r>
      <w:proofErr w:type="spellStart"/>
      <w:r w:rsidRPr="002D453D" w:rsidR="002A44EC">
        <w:rPr>
          <w:rFonts w:cs="Times New Roman"/>
          <w:lang w:val="es-ES"/>
        </w:rPr>
        <w:t>of</w:t>
      </w:r>
      <w:proofErr w:type="spellEnd"/>
      <w:r w:rsidRPr="002D453D" w:rsidR="002A44EC">
        <w:rPr>
          <w:rFonts w:cs="Times New Roman"/>
          <w:lang w:val="es-ES"/>
        </w:rPr>
        <w:t xml:space="preserve"> </w:t>
      </w:r>
      <w:proofErr w:type="spellStart"/>
      <w:r w:rsidRPr="002D453D" w:rsidR="002A44EC">
        <w:rPr>
          <w:rFonts w:cs="Times New Roman"/>
          <w:lang w:val="es-ES"/>
        </w:rPr>
        <w:t>the</w:t>
      </w:r>
      <w:proofErr w:type="spellEnd"/>
      <w:r w:rsidRPr="002D453D" w:rsidR="002A44EC">
        <w:rPr>
          <w:rFonts w:cs="Times New Roman"/>
          <w:lang w:val="es-ES"/>
        </w:rPr>
        <w:t xml:space="preserve"> </w:t>
      </w:r>
      <w:proofErr w:type="spellStart"/>
      <w:r w:rsidRPr="002D453D" w:rsidR="002A44EC">
        <w:rPr>
          <w:rFonts w:cs="Times New Roman"/>
          <w:lang w:val="es-ES"/>
        </w:rPr>
        <w:t>effect</w:t>
      </w:r>
      <w:proofErr w:type="spellEnd"/>
      <w:r w:rsidRPr="002D453D" w:rsidR="002A44EC">
        <w:rPr>
          <w:rFonts w:cs="Times New Roman"/>
          <w:lang w:val="es-ES"/>
        </w:rPr>
        <w:t xml:space="preserve"> </w:t>
      </w:r>
      <w:proofErr w:type="spellStart"/>
      <w:r w:rsidRPr="002D453D" w:rsidR="002A44EC">
        <w:rPr>
          <w:rFonts w:cs="Times New Roman"/>
          <w:lang w:val="es-ES"/>
        </w:rPr>
        <w:t>of</w:t>
      </w:r>
      <w:proofErr w:type="spellEnd"/>
      <w:r w:rsidRPr="002D453D" w:rsidR="002A44EC">
        <w:rPr>
          <w:rFonts w:cs="Times New Roman"/>
          <w:lang w:val="es-ES"/>
        </w:rPr>
        <w:t xml:space="preserve"> </w:t>
      </w:r>
      <w:proofErr w:type="spellStart"/>
      <w:r w:rsidRPr="002D453D" w:rsidR="002A44EC">
        <w:rPr>
          <w:rFonts w:cs="Times New Roman"/>
          <w:lang w:val="es-ES"/>
        </w:rPr>
        <w:t>the</w:t>
      </w:r>
      <w:proofErr w:type="spellEnd"/>
      <w:r w:rsidRPr="002D453D" w:rsidR="002A44EC">
        <w:rPr>
          <w:rFonts w:cs="Times New Roman"/>
          <w:lang w:val="es-ES"/>
        </w:rPr>
        <w:t xml:space="preserve"> COVID-19 </w:t>
      </w:r>
      <w:proofErr w:type="spellStart"/>
      <w:r w:rsidRPr="002D453D" w:rsidR="002A44EC">
        <w:rPr>
          <w:rFonts w:cs="Times New Roman"/>
          <w:lang w:val="es-ES"/>
        </w:rPr>
        <w:t>pandemic</w:t>
      </w:r>
      <w:proofErr w:type="spellEnd"/>
      <w:r w:rsidRPr="002D453D" w:rsidR="002A44EC">
        <w:rPr>
          <w:rFonts w:cs="Times New Roman"/>
          <w:lang w:val="es-ES"/>
        </w:rPr>
        <w:t xml:space="preserve"> </w:t>
      </w:r>
      <w:proofErr w:type="spellStart"/>
      <w:r w:rsidRPr="002D453D" w:rsidR="002A44EC">
        <w:rPr>
          <w:rFonts w:cs="Times New Roman"/>
          <w:lang w:val="es-ES"/>
        </w:rPr>
        <w:t>on</w:t>
      </w:r>
      <w:proofErr w:type="spellEnd"/>
      <w:r w:rsidRPr="002D453D" w:rsidR="002A44EC">
        <w:rPr>
          <w:rFonts w:cs="Times New Roman"/>
          <w:lang w:val="es-ES"/>
        </w:rPr>
        <w:t xml:space="preserve"> </w:t>
      </w:r>
      <w:proofErr w:type="spellStart"/>
      <w:r w:rsidRPr="002D453D" w:rsidR="002A44EC">
        <w:rPr>
          <w:rFonts w:cs="Times New Roman"/>
          <w:lang w:val="es-ES"/>
        </w:rPr>
        <w:t>driving</w:t>
      </w:r>
      <w:proofErr w:type="spellEnd"/>
      <w:r w:rsidRPr="002D453D" w:rsidR="002A44EC">
        <w:rPr>
          <w:rFonts w:cs="Times New Roman"/>
          <w:lang w:val="es-ES"/>
        </w:rPr>
        <w:t xml:space="preserve"> </w:t>
      </w:r>
      <w:proofErr w:type="spellStart"/>
      <w:r w:rsidRPr="002D453D" w:rsidR="002A44EC">
        <w:rPr>
          <w:rFonts w:cs="Times New Roman"/>
          <w:lang w:val="es-ES"/>
        </w:rPr>
        <w:t>behavior</w:t>
      </w:r>
      <w:proofErr w:type="spellEnd"/>
      <w:r w:rsidRPr="002D453D" w:rsidR="002A44EC">
        <w:rPr>
          <w:rFonts w:cs="Times New Roman"/>
          <w:lang w:val="es-ES"/>
        </w:rPr>
        <w:t xml:space="preserve"> and </w:t>
      </w:r>
      <w:proofErr w:type="spellStart"/>
      <w:r w:rsidRPr="002D453D" w:rsidR="002A44EC">
        <w:rPr>
          <w:rFonts w:cs="Times New Roman"/>
          <w:lang w:val="es-ES"/>
        </w:rPr>
        <w:t>road</w:t>
      </w:r>
      <w:proofErr w:type="spellEnd"/>
      <w:r w:rsidRPr="002D453D" w:rsidR="002A44EC">
        <w:rPr>
          <w:rFonts w:cs="Times New Roman"/>
          <w:lang w:val="es-ES"/>
        </w:rPr>
        <w:t xml:space="preserve"> safety” de </w:t>
      </w:r>
      <w:r w:rsidRPr="002D453D" w:rsidR="002A44EC">
        <w:rPr>
          <w:rFonts w:cs="Times New Roman"/>
          <w:lang w:val="es-ES"/>
        </w:rPr>
        <w:fldChar w:fldCharType="begin"/>
      </w:r>
      <w:r w:rsidRPr="002D453D" w:rsidR="002A44EC">
        <w:rPr>
          <w:rFonts w:cs="Times New Roman"/>
          <w:lang w:val="es-ES"/>
        </w:rPr>
        <w:instrText xml:space="preserve"> ADDIN ZOTERO_ITEM CSL_CITATION {"citationID":"ytMoF5p3","properties":{"formattedCitation":"(Katrakazas et\\uc0\\u160{}al., 2020)","plainCitation":"(Katrakazas et al., 2020)","noteIndex":0},"citationItems":[{"id":7,"uris":["http://zotero.org/users/8413596/items/YDLR2JQG"],"uri":["http://zotero.org/users/8413596/items/YDLR2JQG"],"itemData":{"id":7,"type":"article-journal","abstract":"The spread of the new coronavirus COVID-19, has led to unparalleled global measures such as lockdown and suspension of all retail, recreation and religious activities during the ﬁrst months of 2020. Nevertheless, no scientiﬁc evidence has been reported so far with regards to the impact on road safety and driving behavior. This paper investigates the effect of COVID-19 on driving behavior and safety indicators captured through a specially developed smartphone application and transmitted to a back-end platform. These indicators are reﬂected with the spread of COVID-19 and the respective governmental countermeasures in two countries, namely Greece and Kingdom of Saudi Arabia (KSA), which had the most completed routes for users of the smartphone applications. It was shown that reduced trafﬁc volumes due to lockdown, led to a slight increase in speeds by 6–11%, but more importantly to more frequent harsh acceleration and harsh braking events (up to 12% increase) as well mobile phone use (up to 42% increase) during March and April 2020, which were the months where COVID-19 spread was at its peak. On the bright side, accidents in Greece were reduced by 41% during the ﬁrst month of COVID-19-induced measures and driving in the early morning hours (00:00–05:00) which are considered dangerous dropped by up to 81%. Policymakers should concentrate on establishing new speed limits and ensure larger spaces for cycling and pedestrians in order to enlarge distances between users in order to safeguard both an enhanced level of road safety and the prevention of COVID-19 spread.","container-title":"Transportation Research Interdisciplinary Perspectives","DOI":"10.1016/j.trip.2020.100186","ISSN":"25901982","journalAbbreviation":"Transportation Research Interdisciplinary Perspectives","language":"en","page":"100186","source":"DOI.org (Crossref)","title":"A descriptive analysis of the effect of the COVID-19 pandemic on driving behavior and road safety","URL":"https://linkinghub.elsevier.com/retrieve/pii/S259019822030097X","volume":"7","author":[{"family":"Katrakazas","given":"Christos"},{"family":"Michelaraki","given":"Eva"},{"family":"Sekadakis","given":"Marios"},{"family":"Yannis","given":"George"}],"accessed":{"date-parts":[["2021",9,12]]},"issued":{"date-parts":[["2020",9]]}}}],"schema":"https://github.com/citation-style-language/schema/raw/master/csl-citation.json"} </w:instrText>
      </w:r>
      <w:r w:rsidRPr="002D453D" w:rsidR="002A44EC">
        <w:rPr>
          <w:rFonts w:cs="Times New Roman"/>
          <w:lang w:val="es-ES"/>
        </w:rPr>
        <w:fldChar w:fldCharType="separate"/>
      </w:r>
      <w:r w:rsidRPr="002D453D" w:rsidR="002A44EC">
        <w:rPr>
          <w:rFonts w:cs="Times New Roman"/>
        </w:rPr>
        <w:t>(Katrakazas et al., 2020)</w:t>
      </w:r>
      <w:r w:rsidRPr="002D453D" w:rsidR="002A44EC">
        <w:rPr>
          <w:rFonts w:cs="Times New Roman"/>
          <w:lang w:val="es-ES"/>
        </w:rPr>
        <w:fldChar w:fldCharType="end"/>
      </w:r>
      <w:r w:rsidRPr="002D453D" w:rsidR="002A44EC">
        <w:rPr>
          <w:rFonts w:cs="Times New Roman"/>
          <w:lang w:val="es-ES"/>
        </w:rPr>
        <w:t xml:space="preserve">, resalta en su análisis comparativo entre Grecia y Arabia Saudita,  como las restricciones a la movilidad durante la pandemia provocaron una aumento de la velocidad media de los conductores de vehículos particulares, en las dos ciudades, estos es,  se produjo un ligero aumento de las velocidades del 6 al 11%, y se resalta el aumento de frenadas bruscas y aceleraciones bruscas en un 12% y el uso frecuente del celular con un aumento del 42%. Es así, como este proyecto de análisis de comportamientos en la conducción del SITP, incluirá, variables clave como, la velocidad, </w:t>
      </w:r>
      <w:r w:rsidRPr="002D453D" w:rsidR="004615B9">
        <w:rPr>
          <w:rFonts w:cs="Times New Roman"/>
          <w:lang w:val="es-ES"/>
        </w:rPr>
        <w:t xml:space="preserve">desacato a la </w:t>
      </w:r>
      <w:r w:rsidRPr="002D453D" w:rsidR="00647529">
        <w:rPr>
          <w:rFonts w:cs="Times New Roman"/>
          <w:lang w:val="es-ES"/>
        </w:rPr>
        <w:t>autoridad, atención</w:t>
      </w:r>
      <w:r w:rsidRPr="002D453D" w:rsidR="00553601">
        <w:rPr>
          <w:rFonts w:cs="Times New Roman"/>
          <w:lang w:val="es-ES"/>
        </w:rPr>
        <w:t xml:space="preserve"> en vía, mal </w:t>
      </w:r>
      <w:r w:rsidRPr="002D453D">
        <w:rPr>
          <w:rFonts w:cs="Times New Roman"/>
          <w:lang w:val="es-ES"/>
        </w:rPr>
        <w:t>funcionamiento, entre</w:t>
      </w:r>
      <w:r w:rsidRPr="002D453D" w:rsidR="002A44EC">
        <w:rPr>
          <w:rFonts w:cs="Times New Roman"/>
          <w:lang w:val="es-ES"/>
        </w:rPr>
        <w:t xml:space="preserve"> otras infracciones de tránsito.</w:t>
      </w:r>
    </w:p>
    <w:p w:rsidRPr="002D453D" w:rsidR="002D453D" w:rsidP="002A44EC" w:rsidRDefault="002D453D" w14:paraId="74B6A43B" w14:textId="77777777">
      <w:pPr>
        <w:spacing w:after="0"/>
        <w:jc w:val="both"/>
        <w:rPr>
          <w:rFonts w:cs="Times New Roman"/>
          <w:lang w:val="es-ES"/>
        </w:rPr>
      </w:pPr>
    </w:p>
    <w:p w:rsidR="00A12D8A" w:rsidP="002A44EC" w:rsidRDefault="00A12D8A" w14:paraId="4FD89E1A" w14:textId="420FB3D5">
      <w:pPr>
        <w:jc w:val="both"/>
        <w:rPr>
          <w:rFonts w:cs="Times New Roman"/>
          <w:lang w:val="es-ES"/>
        </w:rPr>
      </w:pPr>
      <w:r w:rsidRPr="00A12D8A">
        <w:rPr>
          <w:rFonts w:cs="Times New Roman"/>
          <w:lang w:val="es-ES"/>
        </w:rPr>
        <w:t xml:space="preserve">En los datos obtenidos del SITP se refleja una menor frecuencia en las infracciones cometidas en el periodo entre marzo del 2020 a </w:t>
      </w:r>
      <w:proofErr w:type="gramStart"/>
      <w:r w:rsidRPr="00A12D8A">
        <w:rPr>
          <w:rFonts w:cs="Times New Roman"/>
          <w:lang w:val="es-ES"/>
        </w:rPr>
        <w:t>Febrero</w:t>
      </w:r>
      <w:proofErr w:type="gramEnd"/>
      <w:r w:rsidRPr="00A12D8A">
        <w:rPr>
          <w:rFonts w:cs="Times New Roman"/>
          <w:lang w:val="es-ES"/>
        </w:rPr>
        <w:t xml:space="preserve"> del 2021 esto debido a que no todos los vehículos se encontraban en vía por las restricciones de movilidad, a si </w:t>
      </w:r>
      <w:proofErr w:type="spellStart"/>
      <w:r w:rsidRPr="00A12D8A">
        <w:rPr>
          <w:rFonts w:cs="Times New Roman"/>
          <w:lang w:val="es-ES"/>
        </w:rPr>
        <w:t>tambien</w:t>
      </w:r>
      <w:proofErr w:type="spellEnd"/>
      <w:r w:rsidRPr="00A12D8A">
        <w:rPr>
          <w:rFonts w:cs="Times New Roman"/>
          <w:lang w:val="es-ES"/>
        </w:rPr>
        <w:t xml:space="preserve"> lo demuestra el trabajo de (</w:t>
      </w:r>
      <w:proofErr w:type="spellStart"/>
      <w:r w:rsidRPr="00A12D8A">
        <w:rPr>
          <w:rFonts w:cs="Times New Roman"/>
          <w:lang w:val="es-ES"/>
        </w:rPr>
        <w:t>Harantová</w:t>
      </w:r>
      <w:proofErr w:type="spellEnd"/>
      <w:r w:rsidRPr="00A12D8A">
        <w:rPr>
          <w:rFonts w:cs="Times New Roman"/>
          <w:lang w:val="es-ES"/>
        </w:rPr>
        <w:t xml:space="preserve"> et al., 2020) en el artículo “</w:t>
      </w:r>
      <w:proofErr w:type="spellStart"/>
      <w:r w:rsidRPr="00A12D8A">
        <w:rPr>
          <w:rFonts w:cs="Times New Roman"/>
          <w:lang w:val="es-ES"/>
        </w:rPr>
        <w:t>Comparison</w:t>
      </w:r>
      <w:proofErr w:type="spellEnd"/>
      <w:r w:rsidRPr="00A12D8A">
        <w:rPr>
          <w:rFonts w:cs="Times New Roman"/>
          <w:lang w:val="es-ES"/>
        </w:rPr>
        <w:t xml:space="preserve"> </w:t>
      </w:r>
      <w:proofErr w:type="spellStart"/>
      <w:r w:rsidRPr="00A12D8A">
        <w:rPr>
          <w:rFonts w:cs="Times New Roman"/>
          <w:lang w:val="es-ES"/>
        </w:rPr>
        <w:t>of</w:t>
      </w:r>
      <w:proofErr w:type="spellEnd"/>
      <w:r w:rsidRPr="00A12D8A">
        <w:rPr>
          <w:rFonts w:cs="Times New Roman"/>
          <w:lang w:val="es-ES"/>
        </w:rPr>
        <w:t xml:space="preserve"> </w:t>
      </w:r>
      <w:proofErr w:type="spellStart"/>
      <w:r w:rsidRPr="00A12D8A">
        <w:rPr>
          <w:rFonts w:cs="Times New Roman"/>
          <w:lang w:val="es-ES"/>
        </w:rPr>
        <w:t>the</w:t>
      </w:r>
      <w:proofErr w:type="spellEnd"/>
      <w:r w:rsidRPr="00A12D8A">
        <w:rPr>
          <w:rFonts w:cs="Times New Roman"/>
          <w:lang w:val="es-ES"/>
        </w:rPr>
        <w:t xml:space="preserve"> Flow </w:t>
      </w:r>
      <w:proofErr w:type="spellStart"/>
      <w:r w:rsidRPr="00A12D8A">
        <w:rPr>
          <w:rFonts w:cs="Times New Roman"/>
          <w:lang w:val="es-ES"/>
        </w:rPr>
        <w:t>Rate</w:t>
      </w:r>
      <w:proofErr w:type="spellEnd"/>
      <w:r w:rsidRPr="00A12D8A">
        <w:rPr>
          <w:rFonts w:cs="Times New Roman"/>
          <w:lang w:val="es-ES"/>
        </w:rPr>
        <w:t xml:space="preserve"> and </w:t>
      </w:r>
      <w:proofErr w:type="spellStart"/>
      <w:r w:rsidRPr="00A12D8A">
        <w:rPr>
          <w:rFonts w:cs="Times New Roman"/>
          <w:lang w:val="es-ES"/>
        </w:rPr>
        <w:t>Speed</w:t>
      </w:r>
      <w:proofErr w:type="spellEnd"/>
      <w:r w:rsidRPr="00A12D8A">
        <w:rPr>
          <w:rFonts w:cs="Times New Roman"/>
          <w:lang w:val="es-ES"/>
        </w:rPr>
        <w:t xml:space="preserve"> </w:t>
      </w:r>
      <w:proofErr w:type="spellStart"/>
      <w:r w:rsidRPr="00A12D8A">
        <w:rPr>
          <w:rFonts w:cs="Times New Roman"/>
          <w:lang w:val="es-ES"/>
        </w:rPr>
        <w:t>of</w:t>
      </w:r>
      <w:proofErr w:type="spellEnd"/>
      <w:r w:rsidRPr="00A12D8A">
        <w:rPr>
          <w:rFonts w:cs="Times New Roman"/>
          <w:lang w:val="es-ES"/>
        </w:rPr>
        <w:t xml:space="preserve"> </w:t>
      </w:r>
      <w:proofErr w:type="spellStart"/>
      <w:r w:rsidRPr="00A12D8A">
        <w:rPr>
          <w:rFonts w:cs="Times New Roman"/>
          <w:lang w:val="es-ES"/>
        </w:rPr>
        <w:t>Vehicles</w:t>
      </w:r>
      <w:proofErr w:type="spellEnd"/>
      <w:r w:rsidRPr="00A12D8A">
        <w:rPr>
          <w:rFonts w:cs="Times New Roman"/>
          <w:lang w:val="es-ES"/>
        </w:rPr>
        <w:t xml:space="preserve"> </w:t>
      </w:r>
      <w:proofErr w:type="spellStart"/>
      <w:r w:rsidRPr="00A12D8A">
        <w:rPr>
          <w:rFonts w:cs="Times New Roman"/>
          <w:lang w:val="es-ES"/>
        </w:rPr>
        <w:t>on</w:t>
      </w:r>
      <w:proofErr w:type="spellEnd"/>
      <w:r w:rsidRPr="00A12D8A">
        <w:rPr>
          <w:rFonts w:cs="Times New Roman"/>
          <w:lang w:val="es-ES"/>
        </w:rPr>
        <w:t xml:space="preserve"> a Representative Road </w:t>
      </w:r>
      <w:proofErr w:type="spellStart"/>
      <w:r w:rsidRPr="00A12D8A">
        <w:rPr>
          <w:rFonts w:cs="Times New Roman"/>
          <w:lang w:val="es-ES"/>
        </w:rPr>
        <w:t>Section</w:t>
      </w:r>
      <w:proofErr w:type="spellEnd"/>
      <w:r w:rsidRPr="00A12D8A">
        <w:rPr>
          <w:rFonts w:cs="Times New Roman"/>
          <w:lang w:val="es-ES"/>
        </w:rPr>
        <w:t xml:space="preserve"> </w:t>
      </w:r>
      <w:proofErr w:type="spellStart"/>
      <w:r w:rsidRPr="00A12D8A">
        <w:rPr>
          <w:rFonts w:cs="Times New Roman"/>
          <w:lang w:val="es-ES"/>
        </w:rPr>
        <w:t>before</w:t>
      </w:r>
      <w:proofErr w:type="spellEnd"/>
      <w:r w:rsidRPr="00A12D8A">
        <w:rPr>
          <w:rFonts w:cs="Times New Roman"/>
          <w:lang w:val="es-ES"/>
        </w:rPr>
        <w:t xml:space="preserve"> and after </w:t>
      </w:r>
      <w:proofErr w:type="spellStart"/>
      <w:r w:rsidRPr="00A12D8A">
        <w:rPr>
          <w:rFonts w:cs="Times New Roman"/>
          <w:lang w:val="es-ES"/>
        </w:rPr>
        <w:t>the</w:t>
      </w:r>
      <w:proofErr w:type="spellEnd"/>
      <w:r w:rsidRPr="00A12D8A">
        <w:rPr>
          <w:rFonts w:cs="Times New Roman"/>
          <w:lang w:val="es-ES"/>
        </w:rPr>
        <w:t xml:space="preserve"> </w:t>
      </w:r>
      <w:proofErr w:type="spellStart"/>
      <w:r w:rsidRPr="00A12D8A">
        <w:rPr>
          <w:rFonts w:cs="Times New Roman"/>
          <w:lang w:val="es-ES"/>
        </w:rPr>
        <w:t>Implementation</w:t>
      </w:r>
      <w:proofErr w:type="spellEnd"/>
      <w:r w:rsidRPr="00A12D8A">
        <w:rPr>
          <w:rFonts w:cs="Times New Roman"/>
          <w:lang w:val="es-ES"/>
        </w:rPr>
        <w:t xml:space="preserve"> </w:t>
      </w:r>
      <w:proofErr w:type="spellStart"/>
      <w:r w:rsidRPr="00A12D8A">
        <w:rPr>
          <w:rFonts w:cs="Times New Roman"/>
          <w:lang w:val="es-ES"/>
        </w:rPr>
        <w:t>of</w:t>
      </w:r>
      <w:proofErr w:type="spellEnd"/>
      <w:r w:rsidRPr="00A12D8A">
        <w:rPr>
          <w:rFonts w:cs="Times New Roman"/>
          <w:lang w:val="es-ES"/>
        </w:rPr>
        <w:t xml:space="preserve"> </w:t>
      </w:r>
      <w:proofErr w:type="spellStart"/>
      <w:r w:rsidRPr="00A12D8A">
        <w:rPr>
          <w:rFonts w:cs="Times New Roman"/>
          <w:lang w:val="es-ES"/>
        </w:rPr>
        <w:t>Measures</w:t>
      </w:r>
      <w:proofErr w:type="spellEnd"/>
      <w:r w:rsidRPr="00A12D8A">
        <w:rPr>
          <w:rFonts w:cs="Times New Roman"/>
          <w:lang w:val="es-ES"/>
        </w:rPr>
        <w:t xml:space="preserve"> in </w:t>
      </w:r>
      <w:proofErr w:type="spellStart"/>
      <w:r w:rsidRPr="00A12D8A">
        <w:rPr>
          <w:rFonts w:cs="Times New Roman"/>
          <w:lang w:val="es-ES"/>
        </w:rPr>
        <w:t>Connection</w:t>
      </w:r>
      <w:proofErr w:type="spellEnd"/>
      <w:r w:rsidRPr="00A12D8A">
        <w:rPr>
          <w:rFonts w:cs="Times New Roman"/>
          <w:lang w:val="es-ES"/>
        </w:rPr>
        <w:t xml:space="preserve"> with COVID-19”. Desde el punto de vista del tráfico por carreteras, los flujos de vehículos han disminuido en la República Eslovaca y en otros países europeos; el estudio compara dos secciones de carreteras, donde se observó un flujo de vehículos reducido y una velocidad media incrementada así: “El valor medio del flujo de tráfico en 2019 alcanzó en el punto 1. 158 </w:t>
      </w:r>
      <w:proofErr w:type="spellStart"/>
      <w:r w:rsidRPr="00A12D8A">
        <w:rPr>
          <w:rFonts w:cs="Times New Roman"/>
          <w:lang w:val="es-ES"/>
        </w:rPr>
        <w:t>veh</w:t>
      </w:r>
      <w:proofErr w:type="spellEnd"/>
      <w:r w:rsidRPr="00A12D8A">
        <w:rPr>
          <w:rFonts w:cs="Times New Roman"/>
          <w:lang w:val="es-ES"/>
        </w:rPr>
        <w:t xml:space="preserve"> / 15min y en el punto 2. A 186 </w:t>
      </w:r>
      <w:proofErr w:type="spellStart"/>
      <w:r w:rsidRPr="00A12D8A">
        <w:rPr>
          <w:rFonts w:cs="Times New Roman"/>
          <w:lang w:val="es-ES"/>
        </w:rPr>
        <w:t>veh</w:t>
      </w:r>
      <w:proofErr w:type="spellEnd"/>
      <w:r w:rsidRPr="00A12D8A">
        <w:rPr>
          <w:rFonts w:cs="Times New Roman"/>
          <w:lang w:val="es-ES"/>
        </w:rPr>
        <w:t xml:space="preserve"> / 15 min, esta disminución representa casi un 70% menos de vehículos en 2020. Sin embargo, la velocidad media en el punto 2 no mostró una diferencia muy grande del 9,23%, por el contrario, en punto 1 aumentó en más de un 20%.”</w:t>
      </w:r>
    </w:p>
    <w:p w:rsidRPr="00B42ECE" w:rsidR="002A44EC" w:rsidP="002A44EC" w:rsidRDefault="002A44EC" w14:paraId="19478AD6" w14:textId="32D0C3AB">
      <w:pPr>
        <w:jc w:val="both"/>
        <w:rPr>
          <w:rFonts w:cs="Times New Roman"/>
          <w:lang w:val="es-ES"/>
        </w:rPr>
      </w:pPr>
      <w:r w:rsidRPr="00B42ECE">
        <w:rPr>
          <w:rFonts w:cs="Times New Roman"/>
          <w:lang w:val="es-ES"/>
        </w:rPr>
        <w:t>Otro caso de estudio se realizó en Qatar, en el artículo “</w:t>
      </w:r>
      <w:r w:rsidRPr="00B42ECE">
        <w:rPr>
          <w:rFonts w:cs="Times New Roman"/>
          <w:i/>
          <w:iCs/>
        </w:rPr>
        <w:t xml:space="preserve">Road safety status </w:t>
      </w:r>
      <w:proofErr w:type="spellStart"/>
      <w:r w:rsidRPr="00B42ECE">
        <w:rPr>
          <w:rFonts w:cs="Times New Roman"/>
          <w:i/>
          <w:iCs/>
        </w:rPr>
        <w:t>during</w:t>
      </w:r>
      <w:proofErr w:type="spellEnd"/>
      <w:r w:rsidRPr="00B42ECE">
        <w:rPr>
          <w:rFonts w:cs="Times New Roman"/>
          <w:i/>
          <w:iCs/>
        </w:rPr>
        <w:t xml:space="preserve"> COVID-19 </w:t>
      </w:r>
      <w:proofErr w:type="spellStart"/>
      <w:r w:rsidRPr="00B42ECE">
        <w:rPr>
          <w:rFonts w:cs="Times New Roman"/>
          <w:i/>
          <w:iCs/>
        </w:rPr>
        <w:t>pandemic</w:t>
      </w:r>
      <w:proofErr w:type="spellEnd"/>
      <w:r w:rsidRPr="00B42ECE">
        <w:rPr>
          <w:rFonts w:cs="Times New Roman"/>
          <w:i/>
          <w:iCs/>
        </w:rPr>
        <w:t xml:space="preserve">: </w:t>
      </w:r>
      <w:proofErr w:type="spellStart"/>
      <w:r w:rsidRPr="00B42ECE">
        <w:rPr>
          <w:rFonts w:cs="Times New Roman"/>
          <w:i/>
          <w:iCs/>
        </w:rPr>
        <w:t>Exploring</w:t>
      </w:r>
      <w:proofErr w:type="spellEnd"/>
      <w:r w:rsidRPr="00B42ECE">
        <w:rPr>
          <w:rFonts w:cs="Times New Roman"/>
          <w:i/>
          <w:iCs/>
        </w:rPr>
        <w:t xml:space="preserve"> </w:t>
      </w:r>
      <w:proofErr w:type="spellStart"/>
      <w:r w:rsidRPr="00B42ECE">
        <w:rPr>
          <w:rFonts w:cs="Times New Roman"/>
          <w:i/>
          <w:iCs/>
        </w:rPr>
        <w:t>public</w:t>
      </w:r>
      <w:proofErr w:type="spellEnd"/>
      <w:r w:rsidRPr="00B42ECE">
        <w:rPr>
          <w:rFonts w:cs="Times New Roman"/>
          <w:i/>
          <w:iCs/>
        </w:rPr>
        <w:t xml:space="preserve"> and </w:t>
      </w:r>
      <w:proofErr w:type="spellStart"/>
      <w:r w:rsidRPr="00B42ECE">
        <w:rPr>
          <w:rFonts w:cs="Times New Roman"/>
          <w:i/>
          <w:iCs/>
        </w:rPr>
        <w:t>road</w:t>
      </w:r>
      <w:proofErr w:type="spellEnd"/>
      <w:r w:rsidRPr="00B42ECE">
        <w:rPr>
          <w:rFonts w:cs="Times New Roman"/>
          <w:i/>
          <w:iCs/>
        </w:rPr>
        <w:t xml:space="preserve"> safety </w:t>
      </w:r>
      <w:proofErr w:type="spellStart"/>
      <w:r w:rsidRPr="00B42ECE">
        <w:rPr>
          <w:rFonts w:cs="Times New Roman"/>
          <w:i/>
          <w:iCs/>
        </w:rPr>
        <w:t>expert’s</w:t>
      </w:r>
      <w:proofErr w:type="spellEnd"/>
      <w:r w:rsidRPr="00B42ECE">
        <w:rPr>
          <w:rFonts w:cs="Times New Roman"/>
          <w:i/>
          <w:iCs/>
        </w:rPr>
        <w:t xml:space="preserve"> </w:t>
      </w:r>
      <w:proofErr w:type="spellStart"/>
      <w:r w:rsidRPr="00B42ECE">
        <w:rPr>
          <w:rFonts w:cs="Times New Roman"/>
          <w:i/>
          <w:iCs/>
        </w:rPr>
        <w:t>opinions</w:t>
      </w:r>
      <w:proofErr w:type="spellEnd"/>
      <w:r w:rsidRPr="00B42ECE">
        <w:rPr>
          <w:rFonts w:cs="Times New Roman"/>
        </w:rPr>
        <w:t>”</w:t>
      </w:r>
      <w:r w:rsidRPr="00B42ECE">
        <w:rPr>
          <w:rFonts w:cs="Times New Roman"/>
          <w:lang w:val="es-ES"/>
        </w:rPr>
        <w:t xml:space="preserve">, </w:t>
      </w:r>
      <w:r w:rsidRPr="00B42ECE">
        <w:rPr>
          <w:rFonts w:cs="Times New Roman"/>
          <w:lang w:val="es-ES"/>
        </w:rPr>
        <w:fldChar w:fldCharType="begin"/>
      </w:r>
      <w:r w:rsidRPr="00B42ECE">
        <w:rPr>
          <w:rFonts w:cs="Times New Roman"/>
          <w:lang w:val="es-ES"/>
        </w:rPr>
        <w:instrText xml:space="preserve"> ADDIN ZOTERO_ITEM CSL_CITATION {"citationID":"A3APhUkG","properties":{"formattedCitation":"(Alhajyaseen et\\uc0\\u160{}al., 2021)","plainCitation":"(Alhajyaseen et al., 2021)","noteIndex":0},"citationItems":[{"id":69,"uris":["http://zotero.org/users/8413596/items/5DE5BZHZ"],"uri":["http://zotero.org/users/8413596/items/5DE5BZHZ"],"itemData":{"id":69,"type":"article-journal","abstract":"The main objective of this study is to investigate the status of traffic safety and the public perception of traffic safety during the during COVID-19 pandemic. Three different data sets are used in this study: road crash and traffic violation data from Qatar, and two separate questionnaire surveys (from general public and road safety experts). Results showed that during COVID-19 period, the total number of crashes in Qatar significantly reduced during the pandemic compared with the previous 5 years. However, the rates of serious and fatal injuries significantly increased. Regarding the general public perceptions, more than 80% reported that roads became safer while driving behaviours improved during the pandemic. On the other hand, more than 50% of the experts disagreed that roads became safer, 55% disagreed that driving behaviours improved and 70% agreed that less attention from governments was directed toward road safety during the pandemic. The findings from this study could help policy makers to understand the road safety status during the pandemic to make appropriate adjustments in the traffic laws and regulations on a temporary basis. This could help in reducing crash-related injuries and as a result reduce pressure on health and other emergency services.","container-title":"International Journal of Injury Control and Safety Promotion","DOI":"10.1080/17457300.2021.1962915","ISSN":"1745-7300, 1745-7319","journalAbbreviation":"International Journal of Injury Control and Safety Promotion","language":"en","page":"1-17","source":"DOI.org (Crossref)","title":"Road safety status during COVID-19 pandemic: exploring public and road safety expert’s opinions","title-short":"Road safety status during COVID-19 pandemic","URL":"https://www.tandfonline.com/doi/full/10.1080/17457300.2021.1962915","author":[{"family":"Alhajyaseen","given":"Wael K. M."},{"family":"Almukdad","given":"Abdulkarim"},{"family":"Hussain","given":"Qinaat"},{"family":"Almallah","given":"Mustafa"},{"family":"Al Malki","given":"Mohammed Abdullah"},{"family":"Singaravelu","given":"Jayaseelan"},{"family":"Zammataro","given":"Susanna"}],"accessed":{"date-parts":[["2021",10,2]]},"issued":{"date-parts":[["2021",8,16]]}}}],"schema":"https://github.com/citation-style-language/schema/raw/master/csl-citation.json"} </w:instrText>
      </w:r>
      <w:r w:rsidRPr="00B42ECE">
        <w:rPr>
          <w:rFonts w:cs="Times New Roman"/>
          <w:lang w:val="es-ES"/>
        </w:rPr>
        <w:fldChar w:fldCharType="separate"/>
      </w:r>
      <w:r w:rsidRPr="00B42ECE">
        <w:rPr>
          <w:rFonts w:cs="Times New Roman"/>
        </w:rPr>
        <w:t>(Alhajyaseen et al., 2021)</w:t>
      </w:r>
      <w:r w:rsidRPr="00B42ECE">
        <w:rPr>
          <w:rFonts w:cs="Times New Roman"/>
          <w:lang w:val="es-ES"/>
        </w:rPr>
        <w:fldChar w:fldCharType="end"/>
      </w:r>
      <w:r w:rsidRPr="00B42ECE">
        <w:rPr>
          <w:rFonts w:cs="Times New Roman"/>
          <w:lang w:val="es-ES"/>
        </w:rPr>
        <w:t xml:space="preserve"> obtuvo datos que mostraron durante el periodo de COVID-19 con restricción de movilidad, que el número total de los accidentes se redujeron significativamente durante la pandemia en comparación con los 5 años anteriores. Sin embargo, las tasas de lesiones graves y mortales aumentaron significativamente. En cuanto a las infracciones de tránsito, se observó en abril de 2020 una reducción de hasta el 81% en el número de multas, comparado con el mismo mes del año 2019. Estas reducciones en el número de infracciones también un punto a comparar con el comportamiento del tráfico en el SITP en este periodo.</w:t>
      </w:r>
    </w:p>
    <w:p w:rsidR="00355310" w:rsidP="002A44EC" w:rsidRDefault="00F13059" w14:paraId="38089C53" w14:textId="06739297">
      <w:pPr>
        <w:jc w:val="both"/>
      </w:pPr>
      <w:r>
        <w:rPr>
          <w:rFonts w:cs="Times New Roman"/>
          <w:lang w:val="es-ES"/>
        </w:rPr>
        <w:t xml:space="preserve">Para el SITP </w:t>
      </w:r>
      <w:r w:rsidR="00CB1987">
        <w:rPr>
          <w:rFonts w:cs="Times New Roman"/>
          <w:lang w:val="es-ES"/>
        </w:rPr>
        <w:t xml:space="preserve">es importante reducir las infracciones </w:t>
      </w:r>
      <w:r w:rsidR="00F21558">
        <w:rPr>
          <w:rFonts w:cs="Times New Roman"/>
          <w:lang w:val="es-ES"/>
        </w:rPr>
        <w:t xml:space="preserve">ya que muchas de ellas afectan al usuario </w:t>
      </w:r>
      <w:r w:rsidR="00C34B2A">
        <w:rPr>
          <w:rFonts w:cs="Times New Roman"/>
          <w:lang w:val="es-ES"/>
        </w:rPr>
        <w:t>y por esta razón</w:t>
      </w:r>
      <w:r w:rsidR="00A12D8A">
        <w:rPr>
          <w:rFonts w:cs="Times New Roman"/>
          <w:lang w:val="es-ES"/>
        </w:rPr>
        <w:t xml:space="preserve"> hoy v</w:t>
      </w:r>
      <w:r w:rsidR="00C34B2A">
        <w:rPr>
          <w:rFonts w:cs="Times New Roman"/>
          <w:lang w:val="es-ES"/>
        </w:rPr>
        <w:t xml:space="preserve">arios </w:t>
      </w:r>
      <w:r w:rsidR="00355310">
        <w:rPr>
          <w:rFonts w:cs="Times New Roman"/>
          <w:lang w:val="es-ES"/>
        </w:rPr>
        <w:t>prefieren usar otros medios de transporte</w:t>
      </w:r>
      <w:r w:rsidR="006C5F6B">
        <w:rPr>
          <w:rFonts w:cs="Times New Roman"/>
          <w:lang w:val="es-ES"/>
        </w:rPr>
        <w:t xml:space="preserve"> y esto </w:t>
      </w:r>
      <w:r w:rsidR="00672D79">
        <w:rPr>
          <w:rFonts w:cs="Times New Roman"/>
          <w:lang w:val="es-ES"/>
        </w:rPr>
        <w:t>afecta</w:t>
      </w:r>
      <w:r w:rsidR="006C5F6B">
        <w:rPr>
          <w:rFonts w:cs="Times New Roman"/>
          <w:lang w:val="es-ES"/>
        </w:rPr>
        <w:t xml:space="preserve"> </w:t>
      </w:r>
      <w:r w:rsidR="00672D79">
        <w:rPr>
          <w:rFonts w:cs="Times New Roman"/>
          <w:lang w:val="es-ES"/>
        </w:rPr>
        <w:t xml:space="preserve">la economía </w:t>
      </w:r>
      <w:r w:rsidR="00907A3B">
        <w:rPr>
          <w:rFonts w:cs="Times New Roman"/>
          <w:lang w:val="es-ES"/>
        </w:rPr>
        <w:t>del sistema</w:t>
      </w:r>
      <w:r w:rsidR="001A65D5">
        <w:rPr>
          <w:rFonts w:cs="Times New Roman"/>
          <w:lang w:val="es-ES"/>
        </w:rPr>
        <w:t xml:space="preserve">, según los datos que recopila la aplicación </w:t>
      </w:r>
      <w:proofErr w:type="spellStart"/>
      <w:r w:rsidR="001A65D5">
        <w:rPr>
          <w:rFonts w:cs="Times New Roman"/>
          <w:lang w:val="es-ES"/>
        </w:rPr>
        <w:t>Moovit</w:t>
      </w:r>
      <w:proofErr w:type="spellEnd"/>
      <w:r w:rsidR="001A65D5">
        <w:rPr>
          <w:rFonts w:cs="Times New Roman"/>
          <w:lang w:val="es-ES"/>
        </w:rPr>
        <w:t xml:space="preserve"> </w:t>
      </w:r>
      <w:r w:rsidR="00276A86">
        <w:rPr>
          <w:rFonts w:cs="Times New Roman"/>
          <w:lang w:val="es-ES"/>
        </w:rPr>
        <w:t xml:space="preserve">solo en </w:t>
      </w:r>
      <w:r w:rsidR="006C5F6B">
        <w:rPr>
          <w:rFonts w:cs="Times New Roman"/>
          <w:lang w:val="es-ES"/>
        </w:rPr>
        <w:t>Bogotá</w:t>
      </w:r>
      <w:r w:rsidR="00276A86">
        <w:rPr>
          <w:rFonts w:cs="Times New Roman"/>
          <w:lang w:val="es-ES"/>
        </w:rPr>
        <w:t xml:space="preserve"> el 8.6% </w:t>
      </w:r>
      <w:r w:rsidR="00DA3BCA">
        <w:rPr>
          <w:rFonts w:cs="Times New Roman"/>
          <w:lang w:val="es-ES"/>
        </w:rPr>
        <w:t xml:space="preserve">ha dejado de usar transporte </w:t>
      </w:r>
      <w:proofErr w:type="spellStart"/>
      <w:r w:rsidR="00DA3BCA">
        <w:rPr>
          <w:rFonts w:cs="Times New Roman"/>
          <w:lang w:val="es-ES"/>
        </w:rPr>
        <w:t>publico</w:t>
      </w:r>
      <w:proofErr w:type="spellEnd"/>
      <w:r w:rsidR="00DA3BCA">
        <w:rPr>
          <w:rFonts w:cs="Times New Roman"/>
          <w:lang w:val="es-ES"/>
        </w:rPr>
        <w:t xml:space="preserve"> y el 51</w:t>
      </w:r>
      <w:r w:rsidR="00CD7A4F">
        <w:rPr>
          <w:rFonts w:cs="Times New Roman"/>
          <w:lang w:val="es-ES"/>
        </w:rPr>
        <w:t>.9% dice que lo usa menos que antes</w:t>
      </w:r>
      <w:r w:rsidR="0004152E">
        <w:rPr>
          <w:rFonts w:cs="Times New Roman"/>
          <w:lang w:val="es-ES"/>
        </w:rPr>
        <w:t>.</w:t>
      </w:r>
      <w:r w:rsidRPr="0004152E" w:rsidR="0004152E">
        <w:t xml:space="preserve"> </w:t>
      </w:r>
      <w:hyperlink w:history="1" r:id="rId13">
        <w:r w:rsidR="0004152E">
          <w:rPr>
            <w:rStyle w:val="Hyperlink"/>
          </w:rPr>
          <w:t xml:space="preserve">Índice de Transporte Público de </w:t>
        </w:r>
        <w:proofErr w:type="spellStart"/>
        <w:r w:rsidR="0004152E">
          <w:rPr>
            <w:rStyle w:val="Hyperlink"/>
          </w:rPr>
          <w:t>Moovit</w:t>
        </w:r>
        <w:proofErr w:type="spellEnd"/>
        <w:r w:rsidR="0004152E">
          <w:rPr>
            <w:rStyle w:val="Hyperlink"/>
          </w:rPr>
          <w:t xml:space="preserve"> (moovitapp.com)</w:t>
        </w:r>
      </w:hyperlink>
    </w:p>
    <w:p w:rsidR="0004152E" w:rsidP="00A62A47" w:rsidRDefault="00A62A47" w14:paraId="25D459D1" w14:textId="24CF221E">
      <w:pPr>
        <w:jc w:val="center"/>
        <w:rPr>
          <w:rFonts w:cs="Times New Roman"/>
          <w:lang w:val="es-ES"/>
        </w:rPr>
      </w:pPr>
      <w:r>
        <w:rPr>
          <w:noProof/>
        </w:rPr>
        <w:drawing>
          <wp:inline distT="0" distB="0" distL="0" distR="0" wp14:anchorId="395CA4E0" wp14:editId="6C8C98D9">
            <wp:extent cx="5207000" cy="2199925"/>
            <wp:effectExtent l="0" t="0" r="0" b="0"/>
            <wp:docPr id="36" name="Imagen 36"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Tabla&#10;&#10;Descripción generada automáticamente"/>
                    <pic:cNvPicPr/>
                  </pic:nvPicPr>
                  <pic:blipFill>
                    <a:blip r:embed="rId14"/>
                    <a:stretch>
                      <a:fillRect/>
                    </a:stretch>
                  </pic:blipFill>
                  <pic:spPr>
                    <a:xfrm>
                      <a:off x="0" y="0"/>
                      <a:ext cx="5212989" cy="2202455"/>
                    </a:xfrm>
                    <a:prstGeom prst="rect">
                      <a:avLst/>
                    </a:prstGeom>
                  </pic:spPr>
                </pic:pic>
              </a:graphicData>
            </a:graphic>
          </wp:inline>
        </w:drawing>
      </w:r>
    </w:p>
    <w:p w:rsidR="00A06957" w:rsidP="002A44EC" w:rsidRDefault="00A06957" w14:paraId="5EF51C03" w14:textId="7C4079C0">
      <w:pPr>
        <w:jc w:val="both"/>
        <w:rPr>
          <w:rFonts w:ascii="Arial Narrow" w:hAnsi="Arial Narrow"/>
          <w:lang w:val="es-ES"/>
        </w:rPr>
      </w:pPr>
    </w:p>
    <w:p w:rsidRPr="005641C4" w:rsidR="00A06957" w:rsidP="00A06957" w:rsidRDefault="00A06957" w14:paraId="1A53C29E" w14:textId="4964FD92">
      <w:pPr>
        <w:pStyle w:val="Heading2"/>
      </w:pPr>
      <w:bookmarkStart w:name="_Toc88514151" w:id="7"/>
      <w:r w:rsidRPr="005641C4">
        <w:t>O</w:t>
      </w:r>
      <w:r>
        <w:t>bjetivo General</w:t>
      </w:r>
      <w:bookmarkEnd w:id="7"/>
    </w:p>
    <w:p w:rsidRPr="00C37FB9" w:rsidR="00A06957" w:rsidP="00A06957" w:rsidRDefault="00A06957" w14:paraId="1A5DDA5A" w14:textId="79835FA6">
      <w:pPr>
        <w:pStyle w:val="ListParagraph"/>
        <w:numPr>
          <w:ilvl w:val="0"/>
          <w:numId w:val="1"/>
        </w:numPr>
        <w:jc w:val="both"/>
        <w:rPr>
          <w:rFonts w:cs="Times New Roman"/>
          <w:sz w:val="22"/>
          <w:szCs w:val="22"/>
        </w:rPr>
      </w:pPr>
      <w:commentRangeStart w:id="8"/>
      <w:r w:rsidRPr="25190D4A">
        <w:rPr>
          <w:rFonts w:cs="Times New Roman"/>
          <w:sz w:val="22"/>
          <w:szCs w:val="22"/>
        </w:rPr>
        <w:t xml:space="preserve">Identificar las principales infracciones cometidas </w:t>
      </w:r>
      <w:r w:rsidR="00754E26">
        <w:rPr>
          <w:rFonts w:cs="Times New Roman"/>
          <w:sz w:val="22"/>
          <w:szCs w:val="22"/>
        </w:rPr>
        <w:t>en e</w:t>
      </w:r>
      <w:r w:rsidRPr="25190D4A">
        <w:rPr>
          <w:rFonts w:cs="Times New Roman"/>
          <w:sz w:val="22"/>
          <w:szCs w:val="22"/>
        </w:rPr>
        <w:t>l SITP</w:t>
      </w:r>
      <w:r w:rsidR="00B84870">
        <w:rPr>
          <w:rFonts w:cs="Times New Roman"/>
          <w:sz w:val="22"/>
          <w:szCs w:val="22"/>
        </w:rPr>
        <w:t>.</w:t>
      </w:r>
    </w:p>
    <w:p w:rsidRPr="00C37FB9" w:rsidR="00A06957" w:rsidP="00A06957" w:rsidRDefault="00A06957" w14:paraId="7D4FE183" w14:textId="204F02CD">
      <w:pPr>
        <w:pStyle w:val="ListParagraph"/>
        <w:numPr>
          <w:ilvl w:val="0"/>
          <w:numId w:val="1"/>
        </w:numPr>
        <w:jc w:val="both"/>
        <w:rPr>
          <w:rFonts w:cs="Times New Roman"/>
          <w:b/>
          <w:bCs/>
          <w:sz w:val="22"/>
          <w:szCs w:val="22"/>
        </w:rPr>
      </w:pPr>
      <w:r w:rsidRPr="25190D4A">
        <w:rPr>
          <w:rFonts w:cs="Times New Roman"/>
          <w:sz w:val="22"/>
          <w:szCs w:val="22"/>
        </w:rPr>
        <w:t>Visualizar cada una de las infracciones, con su geo-</w:t>
      </w:r>
      <w:proofErr w:type="spellStart"/>
      <w:r w:rsidRPr="25190D4A">
        <w:rPr>
          <w:rFonts w:cs="Times New Roman"/>
          <w:sz w:val="22"/>
          <w:szCs w:val="22"/>
        </w:rPr>
        <w:t>localizalizacion</w:t>
      </w:r>
      <w:proofErr w:type="spellEnd"/>
      <w:r w:rsidRPr="25190D4A">
        <w:rPr>
          <w:rFonts w:cs="Times New Roman"/>
          <w:sz w:val="22"/>
          <w:szCs w:val="22"/>
        </w:rPr>
        <w:t xml:space="preserve"> en </w:t>
      </w:r>
      <w:proofErr w:type="spellStart"/>
      <w:r w:rsidRPr="25190D4A">
        <w:rPr>
          <w:rFonts w:cs="Times New Roman"/>
          <w:sz w:val="22"/>
          <w:szCs w:val="22"/>
        </w:rPr>
        <w:t>Power</w:t>
      </w:r>
      <w:proofErr w:type="spellEnd"/>
      <w:r w:rsidRPr="25190D4A">
        <w:rPr>
          <w:rFonts w:cs="Times New Roman"/>
          <w:sz w:val="22"/>
          <w:szCs w:val="22"/>
        </w:rPr>
        <w:t xml:space="preserve"> B</w:t>
      </w:r>
      <w:r w:rsidR="00B41C7B">
        <w:rPr>
          <w:rFonts w:cs="Times New Roman"/>
          <w:sz w:val="22"/>
          <w:szCs w:val="22"/>
        </w:rPr>
        <w:t>I</w:t>
      </w:r>
      <w:r w:rsidRPr="25190D4A">
        <w:rPr>
          <w:rFonts w:cs="Times New Roman"/>
          <w:sz w:val="22"/>
          <w:szCs w:val="22"/>
        </w:rPr>
        <w:t xml:space="preserve"> con el fin de identificar patrones, mapas de calor o conglomerados en sitios específicos.</w:t>
      </w:r>
      <w:commentRangeEnd w:id="8"/>
      <w:r>
        <w:commentReference w:id="8"/>
      </w:r>
    </w:p>
    <w:p w:rsidRPr="005641C4" w:rsidR="00A06957" w:rsidP="00A06957" w:rsidRDefault="00A06957" w14:paraId="7C8B508D" w14:textId="34613D49">
      <w:pPr>
        <w:pStyle w:val="Heading2"/>
      </w:pPr>
      <w:bookmarkStart w:name="_Toc88514152" w:id="9"/>
      <w:r w:rsidRPr="005641C4">
        <w:t>A</w:t>
      </w:r>
      <w:r>
        <w:t>lcance</w:t>
      </w:r>
      <w:bookmarkEnd w:id="9"/>
    </w:p>
    <w:p w:rsidRPr="00C37FB9" w:rsidR="00A06957" w:rsidP="00A06957" w:rsidRDefault="00F549E1" w14:paraId="079E3C12" w14:textId="2791C981">
      <w:pPr>
        <w:pStyle w:val="ListParagraph"/>
        <w:numPr>
          <w:ilvl w:val="0"/>
          <w:numId w:val="2"/>
        </w:numPr>
        <w:jc w:val="both"/>
        <w:rPr>
          <w:rFonts w:cs="Times New Roman"/>
          <w:sz w:val="22"/>
          <w:szCs w:val="22"/>
        </w:rPr>
      </w:pPr>
      <w:r>
        <w:rPr>
          <w:rFonts w:cs="Times New Roman"/>
          <w:sz w:val="22"/>
          <w:szCs w:val="22"/>
        </w:rPr>
        <w:t>Realizar</w:t>
      </w:r>
      <w:r w:rsidRPr="00C37FB9" w:rsidR="00A06957">
        <w:rPr>
          <w:rFonts w:cs="Times New Roman"/>
          <w:sz w:val="22"/>
          <w:szCs w:val="22"/>
        </w:rPr>
        <w:t xml:space="preserve"> análisis exploratorio de los datos.</w:t>
      </w:r>
    </w:p>
    <w:p w:rsidRPr="00B42ECE" w:rsidR="00A06957" w:rsidP="00A06957" w:rsidRDefault="00A06957" w14:paraId="14718996" w14:textId="1B8F2C4C">
      <w:pPr>
        <w:pStyle w:val="ListParagraph"/>
        <w:numPr>
          <w:ilvl w:val="0"/>
          <w:numId w:val="2"/>
        </w:numPr>
        <w:jc w:val="both"/>
        <w:rPr>
          <w:rFonts w:ascii="Arial Narrow" w:hAnsi="Arial Narrow"/>
          <w:sz w:val="22"/>
          <w:szCs w:val="22"/>
        </w:rPr>
      </w:pPr>
      <w:r w:rsidRPr="00C37FB9">
        <w:rPr>
          <w:rFonts w:cs="Times New Roman"/>
          <w:sz w:val="22"/>
          <w:szCs w:val="22"/>
        </w:rPr>
        <w:t xml:space="preserve">Entregar </w:t>
      </w:r>
      <w:r w:rsidR="00FD5C99">
        <w:rPr>
          <w:rFonts w:cs="Times New Roman"/>
          <w:sz w:val="22"/>
          <w:szCs w:val="22"/>
        </w:rPr>
        <w:t xml:space="preserve">de tablero dinámico </w:t>
      </w:r>
      <w:r w:rsidR="009C2ADC">
        <w:rPr>
          <w:rFonts w:cs="Times New Roman"/>
          <w:sz w:val="22"/>
          <w:szCs w:val="22"/>
        </w:rPr>
        <w:t xml:space="preserve">en </w:t>
      </w:r>
      <w:proofErr w:type="spellStart"/>
      <w:r w:rsidRPr="00C37FB9">
        <w:rPr>
          <w:rFonts w:cs="Times New Roman"/>
          <w:sz w:val="22"/>
          <w:szCs w:val="22"/>
        </w:rPr>
        <w:t>Power</w:t>
      </w:r>
      <w:proofErr w:type="spellEnd"/>
      <w:r w:rsidRPr="00C37FB9">
        <w:rPr>
          <w:rFonts w:cs="Times New Roman"/>
          <w:sz w:val="22"/>
          <w:szCs w:val="22"/>
        </w:rPr>
        <w:t xml:space="preserve"> BI.</w:t>
      </w:r>
    </w:p>
    <w:p w:rsidR="00A06957" w:rsidP="002A44EC" w:rsidRDefault="00A06957" w14:paraId="508BB2B6" w14:textId="77777777">
      <w:pPr>
        <w:jc w:val="both"/>
        <w:rPr>
          <w:rFonts w:ascii="Arial Narrow" w:hAnsi="Arial Narrow"/>
          <w:lang w:val="es-ES"/>
        </w:rPr>
      </w:pPr>
    </w:p>
    <w:p w:rsidR="0058014B" w:rsidRDefault="0058014B" w14:paraId="2A2D5C86" w14:textId="384DBF5F">
      <w:pPr>
        <w:rPr>
          <w:rFonts w:ascii="Arial Narrow" w:hAnsi="Arial Narrow"/>
          <w:sz w:val="24"/>
          <w:szCs w:val="24"/>
        </w:rPr>
      </w:pPr>
      <w:r>
        <w:rPr>
          <w:rFonts w:ascii="Arial Narrow" w:hAnsi="Arial Narrow"/>
          <w:sz w:val="24"/>
          <w:szCs w:val="24"/>
        </w:rPr>
        <w:br w:type="page"/>
      </w:r>
    </w:p>
    <w:p w:rsidR="00AC3F62" w:rsidP="0058014B" w:rsidRDefault="0058014B" w14:paraId="19B36845" w14:textId="018874DD">
      <w:pPr>
        <w:pStyle w:val="Heading1"/>
      </w:pPr>
      <w:bookmarkStart w:name="_Toc88514153" w:id="10"/>
      <w:r>
        <w:t>Capítulo 2</w:t>
      </w:r>
      <w:bookmarkEnd w:id="10"/>
    </w:p>
    <w:p w:rsidR="0058014B" w:rsidP="0058014B" w:rsidRDefault="0058014B" w14:paraId="6AF803EC" w14:textId="47BB5312"/>
    <w:p w:rsidR="0058014B" w:rsidP="00834FEE" w:rsidRDefault="00834FEE" w14:paraId="786EB2ED" w14:textId="53135C16">
      <w:pPr>
        <w:pStyle w:val="Heading2"/>
      </w:pPr>
      <w:bookmarkStart w:name="_Toc88514154" w:id="11"/>
      <w:r>
        <w:t>Minería de datos</w:t>
      </w:r>
      <w:bookmarkEnd w:id="11"/>
    </w:p>
    <w:p w:rsidRPr="002033FB" w:rsidR="002033FB" w:rsidP="002033FB" w:rsidRDefault="002033FB" w14:paraId="28C08B50" w14:textId="77777777"/>
    <w:p w:rsidRPr="007779E4" w:rsidR="00834FEE" w:rsidP="007779E4" w:rsidRDefault="0059499A" w14:paraId="09759DA3" w14:textId="6024FB3E">
      <w:pPr>
        <w:pStyle w:val="Subtitle"/>
      </w:pPr>
      <w:r w:rsidRPr="007779E4">
        <w:t>Metodolog</w:t>
      </w:r>
      <w:r w:rsidRPr="007779E4" w:rsidR="001E4770">
        <w:t xml:space="preserve">ía </w:t>
      </w:r>
      <w:proofErr w:type="spellStart"/>
      <w:r w:rsidRPr="007779E4" w:rsidR="003C06FB">
        <w:t>Crisp</w:t>
      </w:r>
      <w:proofErr w:type="spellEnd"/>
      <w:r w:rsidRPr="007779E4" w:rsidR="00140862">
        <w:t xml:space="preserve"> DM</w:t>
      </w:r>
    </w:p>
    <w:p w:rsidR="00AB599B" w:rsidP="00AB599B" w:rsidRDefault="002033FB" w14:paraId="05C76A5F" w14:textId="6127DD0D">
      <w:r>
        <w:rPr>
          <w:noProof/>
        </w:rPr>
        <w:drawing>
          <wp:inline distT="0" distB="0" distL="0" distR="0" wp14:anchorId="515828F8" wp14:editId="28A4BDD5">
            <wp:extent cx="5612130" cy="2658745"/>
            <wp:effectExtent l="0" t="0" r="7620" b="8255"/>
            <wp:docPr id="7" name="Imagen 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Gráfico&#10;&#10;Descripción generada automáticamente"/>
                    <pic:cNvPicPr/>
                  </pic:nvPicPr>
                  <pic:blipFill>
                    <a:blip r:embed="rId15"/>
                    <a:stretch>
                      <a:fillRect/>
                    </a:stretch>
                  </pic:blipFill>
                  <pic:spPr>
                    <a:xfrm>
                      <a:off x="0" y="0"/>
                      <a:ext cx="5612130" cy="2658745"/>
                    </a:xfrm>
                    <a:prstGeom prst="rect">
                      <a:avLst/>
                    </a:prstGeom>
                  </pic:spPr>
                </pic:pic>
              </a:graphicData>
            </a:graphic>
          </wp:inline>
        </w:drawing>
      </w:r>
    </w:p>
    <w:p w:rsidRPr="00AB599B" w:rsidR="00AB599B" w:rsidP="00AB599B" w:rsidRDefault="00AB599B" w14:paraId="49B4A654" w14:textId="77777777"/>
    <w:p w:rsidRPr="005B1FE6" w:rsidR="005B1FE6" w:rsidP="005B1FE6" w:rsidRDefault="005B1FE6" w14:paraId="6227842B" w14:textId="77777777"/>
    <w:p w:rsidR="00DB1863" w:rsidP="002033FB" w:rsidRDefault="00AC3F62" w14:paraId="6AC7D082" w14:textId="6F4371E7">
      <w:pPr>
        <w:pStyle w:val="Heading3"/>
      </w:pPr>
      <w:bookmarkStart w:name="_Toc88514155" w:id="12"/>
      <w:r>
        <w:t>EDT</w:t>
      </w:r>
      <w:r w:rsidR="00966C8C">
        <w:t>-WBS del proyecto</w:t>
      </w:r>
      <w:bookmarkEnd w:id="12"/>
    </w:p>
    <w:p w:rsidR="00966C8C" w:rsidP="00966C8C" w:rsidRDefault="00F01EAA" w14:paraId="127733E1" w14:textId="338029B0">
      <w:pPr>
        <w:rPr>
          <w:rFonts w:ascii="Arial Narrow" w:hAnsi="Arial Narrow"/>
          <w:sz w:val="24"/>
          <w:szCs w:val="24"/>
        </w:rPr>
      </w:pPr>
      <w:r>
        <w:rPr>
          <w:noProof/>
        </w:rPr>
        <w:drawing>
          <wp:inline distT="0" distB="0" distL="0" distR="0" wp14:anchorId="56CC05E6" wp14:editId="609C703A">
            <wp:extent cx="6083300" cy="3073400"/>
            <wp:effectExtent l="0" t="0" r="0" b="12700"/>
            <wp:docPr id="6"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8C2D21" w:rsidP="00966C8C" w:rsidRDefault="008C2D21" w14:paraId="29BD47AF" w14:textId="2703CF21">
      <w:pPr>
        <w:rPr>
          <w:rFonts w:ascii="Arial Narrow" w:hAnsi="Arial Narrow"/>
          <w:sz w:val="24"/>
          <w:szCs w:val="24"/>
        </w:rPr>
      </w:pPr>
    </w:p>
    <w:p w:rsidR="00640016" w:rsidP="00413513" w:rsidRDefault="00640016" w14:paraId="2D722C07" w14:textId="100FC217">
      <w:pPr>
        <w:pStyle w:val="Heading2"/>
      </w:pPr>
    </w:p>
    <w:p w:rsidR="00640016" w:rsidP="002033FB" w:rsidRDefault="00640016" w14:paraId="4795B303" w14:textId="0BBBF2B3">
      <w:pPr>
        <w:pStyle w:val="Heading2"/>
      </w:pPr>
      <w:bookmarkStart w:name="_Toc88514156" w:id="13"/>
      <w:r w:rsidRPr="002033FB">
        <w:t xml:space="preserve">Diagrama de Arquitectura de aplicaciones </w:t>
      </w:r>
      <w:r w:rsidRPr="002033FB" w:rsidR="009D472D">
        <w:t>y fuentes del proyecto</w:t>
      </w:r>
      <w:bookmarkEnd w:id="13"/>
    </w:p>
    <w:p w:rsidRPr="00933B8A" w:rsidR="00A82427" w:rsidP="000C4269" w:rsidRDefault="00A82427" w14:paraId="18424DF1" w14:textId="72FFCBDA">
      <w:pPr>
        <w:jc w:val="both"/>
      </w:pPr>
      <w:r>
        <w:t xml:space="preserve">En el siguiente diagrama </w:t>
      </w:r>
      <w:r w:rsidR="00F72A05">
        <w:t xml:space="preserve">observamos </w:t>
      </w:r>
      <w:r w:rsidR="00421341">
        <w:t>uno de los mecanismos de observación</w:t>
      </w:r>
      <w:r w:rsidR="003C04DC">
        <w:t xml:space="preserve"> de las infracciones</w:t>
      </w:r>
      <w:r w:rsidR="001545B2">
        <w:t xml:space="preserve"> </w:t>
      </w:r>
      <w:r w:rsidR="003C04DC">
        <w:t>registradas en la base de datos</w:t>
      </w:r>
      <w:r w:rsidR="001545B2">
        <w:t xml:space="preserve">, la cual </w:t>
      </w:r>
      <w:r w:rsidR="003C04DC">
        <w:t>nos suministró el SITP para el análisis.</w:t>
      </w:r>
    </w:p>
    <w:p w:rsidRPr="002A3ED8" w:rsidR="002A3ED8" w:rsidP="00C44E53" w:rsidRDefault="002A3ED8" w14:paraId="445A8449" w14:textId="5F91B464">
      <w:pPr>
        <w:jc w:val="center"/>
      </w:pPr>
      <w:commentRangeStart w:id="14"/>
      <w:r>
        <w:rPr>
          <w:noProof/>
        </w:rPr>
        <w:drawing>
          <wp:inline distT="0" distB="0" distL="0" distR="0" wp14:anchorId="73C2524B" wp14:editId="33772A5E">
            <wp:extent cx="4405745" cy="2479041"/>
            <wp:effectExtent l="0" t="0" r="0" b="0"/>
            <wp:docPr id="3"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28270" cy="2491715"/>
                    </a:xfrm>
                    <a:prstGeom prst="rect">
                      <a:avLst/>
                    </a:prstGeom>
                  </pic:spPr>
                </pic:pic>
              </a:graphicData>
            </a:graphic>
          </wp:inline>
        </w:drawing>
      </w:r>
      <w:commentRangeEnd w:id="14"/>
      <w:r>
        <w:commentReference w:id="14"/>
      </w:r>
    </w:p>
    <w:p w:rsidR="00506F72" w:rsidP="00BA3560" w:rsidRDefault="00506F72" w14:paraId="4D60D6EF" w14:textId="77777777">
      <w:pPr>
        <w:pStyle w:val="Heading2"/>
      </w:pPr>
    </w:p>
    <w:p w:rsidRPr="00AE0364" w:rsidR="00AE0364" w:rsidP="00BA3560" w:rsidRDefault="00F80D22" w14:paraId="58794A28" w14:textId="57F42CA0">
      <w:pPr>
        <w:pStyle w:val="Heading2"/>
      </w:pPr>
      <w:bookmarkStart w:name="_Toc88514157" w:id="15"/>
      <w:r w:rsidRPr="002033FB">
        <w:t>Entendimiento del Negocio</w:t>
      </w:r>
      <w:bookmarkEnd w:id="15"/>
    </w:p>
    <w:p w:rsidRPr="00BA3560" w:rsidR="001007BC" w:rsidP="001007BC" w:rsidRDefault="00A06A4E" w14:paraId="330EE4C3" w14:textId="62AE2597">
      <w:pPr>
        <w:rPr>
          <w:rFonts w:cs="Times New Roman"/>
        </w:rPr>
      </w:pPr>
      <w:r w:rsidRPr="00BA3560">
        <w:rPr>
          <w:rFonts w:cs="Times New Roman"/>
        </w:rPr>
        <w:t>Se requiere un análisis exploratorio de las infracciones internas recopiladas por el SITP, con la finalidad de identificar como se puede mejorar el indicador de servicio.</w:t>
      </w:r>
    </w:p>
    <w:p w:rsidRPr="00BA3560" w:rsidR="001007BC" w:rsidP="00C86586" w:rsidRDefault="00313935" w14:paraId="64AE2618" w14:textId="3F7AE8A5">
      <w:pPr>
        <w:pStyle w:val="Heading3"/>
        <w:rPr>
          <w:rFonts w:cs="Times New Roman"/>
        </w:rPr>
      </w:pPr>
      <w:bookmarkStart w:name="_Toc88514158" w:id="16"/>
      <w:r w:rsidRPr="00BA3560">
        <w:rPr>
          <w:rFonts w:cs="Times New Roman"/>
        </w:rPr>
        <w:t>Resumen recolección de Infracciones</w:t>
      </w:r>
      <w:bookmarkEnd w:id="16"/>
    </w:p>
    <w:p w:rsidRPr="00BA3560" w:rsidR="00313935" w:rsidP="000C4269" w:rsidRDefault="00D457F7" w14:paraId="693BD363" w14:textId="2AF1F3AB">
      <w:pPr>
        <w:jc w:val="both"/>
        <w:rPr>
          <w:rFonts w:cs="Times New Roman"/>
        </w:rPr>
      </w:pPr>
      <w:r w:rsidRPr="00BA3560">
        <w:rPr>
          <w:rFonts w:cs="Times New Roman"/>
          <w:lang w:val="fr-FR"/>
        </w:rPr>
        <w:t xml:space="preserve">Cada </w:t>
      </w:r>
      <w:r w:rsidRPr="00BA3560">
        <w:rPr>
          <w:rFonts w:cs="Times New Roman"/>
        </w:rPr>
        <w:t>uno</w:t>
      </w:r>
      <w:r w:rsidRPr="00BA3560">
        <w:rPr>
          <w:rFonts w:cs="Times New Roman"/>
          <w:lang w:val="fr-FR"/>
        </w:rPr>
        <w:t xml:space="preserve"> de los </w:t>
      </w:r>
      <w:r w:rsidRPr="00BA3560">
        <w:rPr>
          <w:rFonts w:cs="Times New Roman"/>
        </w:rPr>
        <w:t>registros</w:t>
      </w:r>
      <w:r w:rsidRPr="00BA3560">
        <w:rPr>
          <w:rFonts w:cs="Times New Roman"/>
          <w:lang w:val="fr-FR"/>
        </w:rPr>
        <w:t xml:space="preserve"> </w:t>
      </w:r>
      <w:proofErr w:type="spellStart"/>
      <w:r w:rsidRPr="00BA3560">
        <w:rPr>
          <w:rFonts w:cs="Times New Roman"/>
          <w:lang w:val="fr-FR"/>
        </w:rPr>
        <w:t>fue</w:t>
      </w:r>
      <w:proofErr w:type="spellEnd"/>
      <w:r w:rsidRPr="00BA3560">
        <w:rPr>
          <w:rFonts w:cs="Times New Roman"/>
          <w:lang w:val="fr-FR"/>
        </w:rPr>
        <w:t xml:space="preserve"> </w:t>
      </w:r>
      <w:r w:rsidRPr="00BA3560">
        <w:rPr>
          <w:rFonts w:cs="Times New Roman"/>
        </w:rPr>
        <w:t>tramitado</w:t>
      </w:r>
      <w:r w:rsidRPr="00BA3560">
        <w:rPr>
          <w:rFonts w:cs="Times New Roman"/>
          <w:lang w:val="fr-FR"/>
        </w:rPr>
        <w:t xml:space="preserve"> </w:t>
      </w:r>
      <w:proofErr w:type="spellStart"/>
      <w:r w:rsidRPr="00BA3560">
        <w:rPr>
          <w:rFonts w:cs="Times New Roman"/>
          <w:lang w:val="fr-FR"/>
        </w:rPr>
        <w:t>por</w:t>
      </w:r>
      <w:proofErr w:type="spellEnd"/>
      <w:r w:rsidRPr="00BA3560">
        <w:rPr>
          <w:rFonts w:cs="Times New Roman"/>
          <w:lang w:val="fr-FR"/>
        </w:rPr>
        <w:t xml:space="preserve"> el </w:t>
      </w:r>
      <w:proofErr w:type="spellStart"/>
      <w:r w:rsidRPr="00BA3560">
        <w:rPr>
          <w:rFonts w:cs="Times New Roman"/>
          <w:lang w:val="fr-FR"/>
        </w:rPr>
        <w:t>debido</w:t>
      </w:r>
      <w:proofErr w:type="spellEnd"/>
      <w:r w:rsidRPr="00BA3560">
        <w:rPr>
          <w:rFonts w:cs="Times New Roman"/>
          <w:lang w:val="fr-FR"/>
        </w:rPr>
        <w:t xml:space="preserve"> </w:t>
      </w:r>
      <w:proofErr w:type="spellStart"/>
      <w:r w:rsidRPr="00BA3560">
        <w:rPr>
          <w:rFonts w:cs="Times New Roman"/>
          <w:lang w:val="fr-FR"/>
        </w:rPr>
        <w:t>proceso</w:t>
      </w:r>
      <w:proofErr w:type="spellEnd"/>
      <w:r w:rsidRPr="00BA3560">
        <w:rPr>
          <w:rFonts w:cs="Times New Roman"/>
          <w:lang w:val="fr-FR"/>
        </w:rPr>
        <w:t xml:space="preserve"> </w:t>
      </w:r>
      <w:proofErr w:type="spellStart"/>
      <w:r w:rsidRPr="00BA3560">
        <w:rPr>
          <w:rFonts w:cs="Times New Roman"/>
          <w:lang w:val="fr-FR"/>
        </w:rPr>
        <w:t>establecido</w:t>
      </w:r>
      <w:proofErr w:type="spellEnd"/>
      <w:r w:rsidRPr="00BA3560">
        <w:rPr>
          <w:rFonts w:cs="Times New Roman"/>
          <w:lang w:val="fr-FR"/>
        </w:rPr>
        <w:t xml:space="preserve"> </w:t>
      </w:r>
      <w:proofErr w:type="spellStart"/>
      <w:r w:rsidRPr="00BA3560">
        <w:rPr>
          <w:rFonts w:cs="Times New Roman"/>
          <w:lang w:val="fr-FR"/>
        </w:rPr>
        <w:t>contractualmente</w:t>
      </w:r>
      <w:proofErr w:type="spellEnd"/>
      <w:r w:rsidRPr="00BA3560" w:rsidR="009642FE">
        <w:rPr>
          <w:rFonts w:cs="Times New Roman"/>
          <w:lang w:val="fr-FR"/>
        </w:rPr>
        <w:t xml:space="preserve">, </w:t>
      </w:r>
      <w:r w:rsidRPr="00BA3560" w:rsidR="009642FE">
        <w:rPr>
          <w:rFonts w:cs="Times New Roman"/>
        </w:rPr>
        <w:t>estas son evidenciadas directamente por personal en vía o por los centros de monitoreo de esta operación, las cuales se registran en el Sistema SAE-Operador.</w:t>
      </w:r>
    </w:p>
    <w:p w:rsidR="005152E0" w:rsidP="00C44E53" w:rsidRDefault="00380F4B" w14:paraId="08811C1A" w14:textId="65CF9663">
      <w:pPr>
        <w:rPr>
          <w:rStyle w:val="Heading2Char"/>
        </w:rPr>
      </w:pPr>
      <w:commentRangeStart w:id="17"/>
      <w:r w:rsidRPr="25190D4A">
        <w:rPr>
          <w:rFonts w:cs="Times New Roman"/>
        </w:rPr>
        <w:t xml:space="preserve">Cada </w:t>
      </w:r>
      <w:r w:rsidRPr="25190D4A" w:rsidR="000C4269">
        <w:rPr>
          <w:rFonts w:cs="Times New Roman"/>
        </w:rPr>
        <w:t>operador tiene</w:t>
      </w:r>
      <w:r w:rsidRPr="25190D4A">
        <w:rPr>
          <w:rFonts w:cs="Times New Roman"/>
        </w:rPr>
        <w:t xml:space="preserve"> una bodega de datos y </w:t>
      </w:r>
      <w:proofErr w:type="gramStart"/>
      <w:r w:rsidRPr="25190D4A">
        <w:rPr>
          <w:rFonts w:cs="Times New Roman"/>
        </w:rPr>
        <w:t>est</w:t>
      </w:r>
      <w:r w:rsidRPr="25190D4A" w:rsidR="00F8067A">
        <w:rPr>
          <w:rFonts w:cs="Times New Roman"/>
        </w:rPr>
        <w:t xml:space="preserve">o </w:t>
      </w:r>
      <w:r w:rsidRPr="25190D4A">
        <w:rPr>
          <w:rFonts w:cs="Times New Roman"/>
        </w:rPr>
        <w:t xml:space="preserve"> llega</w:t>
      </w:r>
      <w:proofErr w:type="gramEnd"/>
      <w:r w:rsidRPr="25190D4A">
        <w:rPr>
          <w:rFonts w:cs="Times New Roman"/>
        </w:rPr>
        <w:t xml:space="preserve"> a una laguna de dato</w:t>
      </w:r>
      <w:r w:rsidRPr="25190D4A" w:rsidR="00AC367F">
        <w:rPr>
          <w:rFonts w:cs="Times New Roman"/>
        </w:rPr>
        <w:t xml:space="preserve"> y de allí son </w:t>
      </w:r>
      <w:r w:rsidRPr="25190D4A" w:rsidR="00F8067A">
        <w:rPr>
          <w:rFonts w:cs="Times New Roman"/>
        </w:rPr>
        <w:t>enviados al área de transformación y luego son enviados al usuario final.</w:t>
      </w:r>
      <w:commentRangeEnd w:id="17"/>
      <w:r>
        <w:commentReference w:id="17"/>
      </w:r>
      <w:r w:rsidR="00B71168">
        <w:rPr>
          <w:rStyle w:val="Heading2Char"/>
        </w:rPr>
        <w:tab/>
      </w:r>
    </w:p>
    <w:p w:rsidR="00562EF7" w:rsidP="00C44E53" w:rsidRDefault="002A3ED8" w14:paraId="3E8FCDAA" w14:textId="0AB57AA3">
      <w:pPr>
        <w:jc w:val="center"/>
        <w:rPr>
          <w:rStyle w:val="Heading2Char"/>
        </w:rPr>
      </w:pPr>
      <w:r>
        <w:rPr>
          <w:noProof/>
        </w:rPr>
        <w:drawing>
          <wp:inline distT="0" distB="0" distL="0" distR="0" wp14:anchorId="6F2E83F6" wp14:editId="0741A461">
            <wp:extent cx="3916761" cy="2226944"/>
            <wp:effectExtent l="0" t="0" r="7620" b="2540"/>
            <wp:docPr id="5"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agrama&#10;&#10;Descripción generada automáticamente"/>
                    <pic:cNvPicPr/>
                  </pic:nvPicPr>
                  <pic:blipFill>
                    <a:blip r:embed="rId22"/>
                    <a:stretch>
                      <a:fillRect/>
                    </a:stretch>
                  </pic:blipFill>
                  <pic:spPr>
                    <a:xfrm>
                      <a:off x="0" y="0"/>
                      <a:ext cx="3938263" cy="2239169"/>
                    </a:xfrm>
                    <a:prstGeom prst="rect">
                      <a:avLst/>
                    </a:prstGeom>
                  </pic:spPr>
                </pic:pic>
              </a:graphicData>
            </a:graphic>
          </wp:inline>
        </w:drawing>
      </w:r>
    </w:p>
    <w:p w:rsidR="00EF05D4" w:rsidP="00F80D22" w:rsidRDefault="00EF05D4" w14:paraId="642DE49B" w14:textId="77777777">
      <w:pPr>
        <w:rPr>
          <w:rStyle w:val="Heading2Char"/>
        </w:rPr>
      </w:pPr>
    </w:p>
    <w:p w:rsidR="00B00CAC" w:rsidP="00F80D22" w:rsidRDefault="00B00CAC" w14:paraId="1541E8DF" w14:textId="77777777">
      <w:pPr>
        <w:rPr>
          <w:rStyle w:val="Heading2Char"/>
        </w:rPr>
      </w:pPr>
    </w:p>
    <w:p w:rsidR="00F80D22" w:rsidP="00F80D22" w:rsidRDefault="00D62E42" w14:paraId="6B4B51BF" w14:textId="5E4196C5">
      <w:bookmarkStart w:name="_Toc88514159" w:id="18"/>
      <w:r w:rsidRPr="00C86586">
        <w:rPr>
          <w:rStyle w:val="Heading2Char"/>
        </w:rPr>
        <w:t xml:space="preserve">Entendimiento de </w:t>
      </w:r>
      <w:r w:rsidRPr="00C86586" w:rsidR="001007BC">
        <w:rPr>
          <w:rStyle w:val="Heading2Char"/>
        </w:rPr>
        <w:t xml:space="preserve">los </w:t>
      </w:r>
      <w:r w:rsidRPr="00C86586" w:rsidR="0075745C">
        <w:rPr>
          <w:rStyle w:val="Heading2Char"/>
        </w:rPr>
        <w:t>datos</w:t>
      </w:r>
      <w:bookmarkEnd w:id="18"/>
      <w:r w:rsidRPr="00C86586" w:rsidR="0075745C">
        <w:rPr>
          <w:rStyle w:val="Heading2Char"/>
        </w:rPr>
        <w:t xml:space="preserve"> </w:t>
      </w:r>
      <w:r w:rsidR="0075745C">
        <w:t>(</w:t>
      </w:r>
      <w:r w:rsidR="001007BC">
        <w:t>Análisis del Perfilado)</w:t>
      </w:r>
    </w:p>
    <w:p w:rsidR="00AE0364" w:rsidP="000C4269" w:rsidRDefault="00C3716D" w14:paraId="0ABC0CDB" w14:textId="47260696">
      <w:pPr>
        <w:jc w:val="both"/>
      </w:pPr>
      <w:r>
        <w:t xml:space="preserve">En esta etapa del proceso </w:t>
      </w:r>
      <w:r w:rsidR="00B00CAC">
        <w:t>se inició realizando</w:t>
      </w:r>
      <w:r w:rsidR="009067C8">
        <w:t xml:space="preserve"> un perfilado de la base</w:t>
      </w:r>
      <w:r w:rsidR="00B00CAC">
        <w:t xml:space="preserve"> de datos mediante lenguaje de Phyton</w:t>
      </w:r>
      <w:r w:rsidR="005A4FF1">
        <w:t xml:space="preserve"> y la </w:t>
      </w:r>
      <w:r w:rsidR="000B41AD">
        <w:t>librería panda</w:t>
      </w:r>
      <w:r w:rsidR="009067C8">
        <w:t xml:space="preserve"> </w:t>
      </w:r>
      <w:proofErr w:type="spellStart"/>
      <w:r w:rsidR="00B00CAC">
        <w:t>P</w:t>
      </w:r>
      <w:r w:rsidR="009067C8">
        <w:t>rofiling</w:t>
      </w:r>
      <w:proofErr w:type="spellEnd"/>
      <w:r w:rsidR="009067C8">
        <w:t xml:space="preserve"> para identificar como estan los datos en cada variable. </w:t>
      </w:r>
    </w:p>
    <w:p w:rsidR="002A647E" w:rsidP="002A647E" w:rsidRDefault="002A647E" w14:paraId="245C6462" w14:textId="77777777">
      <w:pPr>
        <w:pStyle w:val="Heading2"/>
      </w:pPr>
      <w:bookmarkStart w:name="_Toc88514160" w:id="19"/>
      <w:r>
        <w:t xml:space="preserve">Resumen de </w:t>
      </w:r>
      <w:r w:rsidRPr="00BA3560">
        <w:t>la base del SITP</w:t>
      </w:r>
      <w:bookmarkEnd w:id="19"/>
    </w:p>
    <w:p w:rsidR="00D464BE" w:rsidP="00B66521" w:rsidRDefault="00D464BE" w14:paraId="67A025EC" w14:textId="77777777">
      <w:pPr>
        <w:jc w:val="both"/>
        <w:sectPr w:rsidR="00D464BE" w:rsidSect="00B90FEB">
          <w:pgSz w:w="12240" w:h="15840"/>
          <w:pgMar w:top="1417" w:right="1701" w:bottom="1417" w:left="1701" w:header="708" w:footer="708" w:gutter="0"/>
          <w:pgNumType w:start="0"/>
          <w:cols w:space="708"/>
          <w:titlePg/>
          <w:docGrid w:linePitch="360"/>
        </w:sectPr>
      </w:pPr>
    </w:p>
    <w:p w:rsidR="007E674A" w:rsidP="00B66521" w:rsidRDefault="008A0F46" w14:paraId="1D268C3C" w14:textId="48DD29FA">
      <w:pPr>
        <w:jc w:val="both"/>
      </w:pPr>
      <w:r>
        <w:t>La base c</w:t>
      </w:r>
      <w:r w:rsidR="00512108">
        <w:t xml:space="preserve">ontiene </w:t>
      </w:r>
      <w:r w:rsidR="00B04986">
        <w:t>113.201</w:t>
      </w:r>
      <w:r w:rsidR="00512108">
        <w:t xml:space="preserve"> </w:t>
      </w:r>
      <w:r w:rsidR="00BC46B3">
        <w:t xml:space="preserve">observaciones </w:t>
      </w:r>
      <w:r w:rsidR="007C57E3">
        <w:t>de las i</w:t>
      </w:r>
      <w:r w:rsidR="00B04986">
        <w:t xml:space="preserve">nfracciones </w:t>
      </w:r>
      <w:r>
        <w:t xml:space="preserve">que se cometieron </w:t>
      </w:r>
      <w:r w:rsidR="001253FC">
        <w:t xml:space="preserve">en los años 2019, 2020 y </w:t>
      </w:r>
      <w:r w:rsidR="007C57E3">
        <w:t>el primer semestre</w:t>
      </w:r>
      <w:r w:rsidR="00887C38">
        <w:t xml:space="preserve"> </w:t>
      </w:r>
      <w:r w:rsidR="00F84AF5">
        <w:t xml:space="preserve">de las 2021 y </w:t>
      </w:r>
      <w:r w:rsidR="00BE45E4">
        <w:t xml:space="preserve">posee </w:t>
      </w:r>
      <w:r w:rsidR="00F84AF5">
        <w:t>1</w:t>
      </w:r>
      <w:r w:rsidR="00B1158E">
        <w:t>8</w:t>
      </w:r>
      <w:r w:rsidR="00F84AF5">
        <w:t xml:space="preserve"> variables</w:t>
      </w:r>
      <w:r w:rsidR="00606A1E">
        <w:t>,</w:t>
      </w:r>
      <w:r w:rsidR="00887C38">
        <w:t xml:space="preserve"> </w:t>
      </w:r>
      <w:r w:rsidR="003B6DA1">
        <w:t>2</w:t>
      </w:r>
      <w:r w:rsidR="00512108">
        <w:t xml:space="preserve"> numéricas, </w:t>
      </w:r>
      <w:r w:rsidR="00F820AE">
        <w:t>1</w:t>
      </w:r>
      <w:r w:rsidR="00C40E9B">
        <w:t>5</w:t>
      </w:r>
      <w:r w:rsidR="00512108">
        <w:t xml:space="preserve"> categóricas</w:t>
      </w:r>
      <w:r w:rsidR="00E75419">
        <w:t xml:space="preserve"> y</w:t>
      </w:r>
      <w:r w:rsidR="003A7CDC">
        <w:t xml:space="preserve"> 1 </w:t>
      </w:r>
      <w:r w:rsidR="00B03288">
        <w:t>fecha</w:t>
      </w:r>
      <w:r w:rsidR="00512108">
        <w:t xml:space="preserve">. </w:t>
      </w:r>
      <w:r w:rsidR="00C657F0">
        <w:t xml:space="preserve">En la base podemos encontrar </w:t>
      </w:r>
      <w:r w:rsidR="000B41AD">
        <w:t xml:space="preserve">informacion </w:t>
      </w:r>
      <w:r w:rsidR="002A647E">
        <w:t>sobre, id</w:t>
      </w:r>
      <w:r w:rsidR="00C657F0">
        <w:t xml:space="preserve"> de la infracción, el área al que se </w:t>
      </w:r>
      <w:r w:rsidR="00D464BE">
        <w:t>atribuye (</w:t>
      </w:r>
      <w:r w:rsidR="00491C8C">
        <w:t>tres categorías seguridad, vehículo, operacional)</w:t>
      </w:r>
      <w:r w:rsidR="00C657F0">
        <w:t>, la empresa a la que pertenece el vehículo que comete la infracción</w:t>
      </w:r>
      <w:r w:rsidR="00B57CDB">
        <w:t xml:space="preserve">, fecha </w:t>
      </w:r>
      <w:r w:rsidR="00C24209">
        <w:t xml:space="preserve">y hora </w:t>
      </w:r>
      <w:r w:rsidR="00B57CDB">
        <w:t>en la que se cometió la</w:t>
      </w:r>
      <w:r w:rsidR="003F33BA">
        <w:t xml:space="preserve"> infracción</w:t>
      </w:r>
      <w:r w:rsidR="00B57CDB">
        <w:t>,</w:t>
      </w:r>
      <w:r w:rsidR="00B66521">
        <w:t xml:space="preserve"> mecanismo</w:t>
      </w:r>
      <w:r w:rsidR="003F33BA">
        <w:t xml:space="preserve"> </w:t>
      </w:r>
      <w:r w:rsidR="00741E5F">
        <w:t xml:space="preserve">de registro, </w:t>
      </w:r>
      <w:r w:rsidR="00B624D6">
        <w:t xml:space="preserve">Ruta o recorrido del vehículo, conductor que opera el </w:t>
      </w:r>
      <w:r w:rsidR="00B66521">
        <w:t xml:space="preserve">vehículo, puntos o calificación </w:t>
      </w:r>
      <w:r w:rsidR="00491C8C">
        <w:t>según el tipo de infracción cometida</w:t>
      </w:r>
      <w:r w:rsidR="00B66521">
        <w:t xml:space="preserve"> y descripción del tipo de infracción cometida.</w:t>
      </w:r>
    </w:p>
    <w:p w:rsidR="00AE0364" w:rsidP="0088032A" w:rsidRDefault="0088032A" w14:paraId="75E7A4A2" w14:textId="07C263B4">
      <w:pPr>
        <w:jc w:val="center"/>
      </w:pPr>
      <w:r>
        <w:rPr>
          <w:noProof/>
        </w:rPr>
        <w:drawing>
          <wp:inline distT="0" distB="0" distL="0" distR="0" wp14:anchorId="2F04D307" wp14:editId="43FB52CA">
            <wp:extent cx="3523474" cy="1847850"/>
            <wp:effectExtent l="0" t="0" r="1270" b="0"/>
            <wp:docPr id="29" name="Imagen 29"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Captura de pantalla de un celular con letras&#10;&#10;Descripción generada automáticament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45939" cy="1859632"/>
                    </a:xfrm>
                    <a:prstGeom prst="rect">
                      <a:avLst/>
                    </a:prstGeom>
                    <a:noFill/>
                    <a:ln>
                      <a:noFill/>
                    </a:ln>
                  </pic:spPr>
                </pic:pic>
              </a:graphicData>
            </a:graphic>
          </wp:inline>
        </w:drawing>
      </w:r>
    </w:p>
    <w:p w:rsidR="00D464BE" w:rsidP="000C4269" w:rsidRDefault="0038355A" w14:paraId="1AEBDC2A" w14:textId="77777777">
      <w:pPr>
        <w:rPr>
          <w:rFonts w:cs="Times New Roman"/>
        </w:rPr>
      </w:pPr>
      <w:r w:rsidRPr="0038355A">
        <w:rPr>
          <w:rFonts w:cs="Times New Roman"/>
        </w:rPr>
        <w:t>Del total de la base de datos el 16.9% presenta celdas vacías</w:t>
      </w:r>
      <w:r w:rsidR="000C4269">
        <w:rPr>
          <w:rFonts w:cs="Times New Roman"/>
        </w:rPr>
        <w:t>.</w:t>
      </w:r>
    </w:p>
    <w:p w:rsidRPr="000C4269" w:rsidR="000C4269" w:rsidP="000C4269" w:rsidRDefault="000C4269" w14:paraId="5A909686" w14:textId="55683CA8">
      <w:pPr>
        <w:rPr>
          <w:rFonts w:cs="Times New Roman"/>
        </w:rPr>
        <w:sectPr w:rsidRPr="000C4269" w:rsidR="000C4269" w:rsidSect="00D464BE">
          <w:type w:val="continuous"/>
          <w:pgSz w:w="12240" w:h="15840"/>
          <w:pgMar w:top="1417" w:right="1701" w:bottom="1417" w:left="1701" w:header="708" w:footer="708" w:gutter="0"/>
          <w:pgNumType w:start="0"/>
          <w:cols w:space="708" w:num="2"/>
          <w:titlePg/>
          <w:docGrid w:linePitch="360"/>
        </w:sectPr>
      </w:pPr>
    </w:p>
    <w:p w:rsidR="000C4269" w:rsidP="000C4269" w:rsidRDefault="000C4269" w14:paraId="2D280B68" w14:textId="77777777">
      <w:pPr>
        <w:pStyle w:val="Subtitle"/>
        <w:spacing w:after="0" w:line="0" w:lineRule="atLeast"/>
      </w:pPr>
    </w:p>
    <w:p w:rsidR="000C4269" w:rsidP="000C4269" w:rsidRDefault="000C4269" w14:paraId="65FB8183" w14:textId="77777777">
      <w:pPr>
        <w:pStyle w:val="Subtitle"/>
        <w:spacing w:after="0" w:line="0" w:lineRule="atLeast"/>
      </w:pPr>
    </w:p>
    <w:p w:rsidR="00491C8C" w:rsidP="000C4269" w:rsidRDefault="00491C8C" w14:paraId="26D7D407" w14:textId="744A6B19">
      <w:pPr>
        <w:pStyle w:val="Subtitle"/>
        <w:spacing w:after="0" w:line="0" w:lineRule="atLeast"/>
      </w:pPr>
      <w:commentRangeStart w:id="20"/>
      <w:r>
        <w:t>Descripción de Variables</w:t>
      </w:r>
      <w:commentRangeEnd w:id="20"/>
      <w:r>
        <w:commentReference w:id="20"/>
      </w:r>
    </w:p>
    <w:p w:rsidR="00491C8C" w:rsidP="000C4269" w:rsidRDefault="00491C8C" w14:paraId="40EDE43D" w14:textId="77777777">
      <w:pPr>
        <w:spacing w:after="0" w:line="0" w:lineRule="atLeast"/>
      </w:pPr>
      <w:r>
        <w:t>Anexo1.</w:t>
      </w:r>
    </w:p>
    <w:p w:rsidR="000C4269" w:rsidP="000C4269" w:rsidRDefault="000C4269" w14:paraId="33B9D26B" w14:textId="77777777">
      <w:pPr>
        <w:spacing w:line="0" w:lineRule="atLeast"/>
      </w:pPr>
    </w:p>
    <w:p w:rsidR="006C533A" w:rsidP="002308F1" w:rsidRDefault="006C533A" w14:paraId="32FA5DA2" w14:textId="5479D58F">
      <w:pPr>
        <w:pStyle w:val="Heading2"/>
      </w:pPr>
      <w:bookmarkStart w:name="_Toc88514161" w:id="21"/>
      <w:r w:rsidRPr="006C533A">
        <w:t xml:space="preserve">Análisis </w:t>
      </w:r>
      <w:proofErr w:type="spellStart"/>
      <w:r w:rsidRPr="006C533A">
        <w:t>univariado</w:t>
      </w:r>
      <w:bookmarkEnd w:id="21"/>
      <w:proofErr w:type="spellEnd"/>
      <w:r w:rsidRPr="006C533A">
        <w:t xml:space="preserve"> </w:t>
      </w:r>
    </w:p>
    <w:p w:rsidRPr="002A04AC" w:rsidR="002A04AC" w:rsidP="002A04AC" w:rsidRDefault="00933FB0" w14:paraId="5F580DBD" w14:textId="3A5C1EC9">
      <w:r>
        <w:t xml:space="preserve">Se dejaron </w:t>
      </w:r>
      <w:r w:rsidR="00A154F1">
        <w:t>las variables</w:t>
      </w:r>
      <w:r w:rsidR="00173AF4">
        <w:t xml:space="preserve"> que se tendrán </w:t>
      </w:r>
      <w:r w:rsidR="00193751">
        <w:t>en cuenta</w:t>
      </w:r>
      <w:r w:rsidR="00173AF4">
        <w:t xml:space="preserve"> en el </w:t>
      </w:r>
      <w:r w:rsidR="00193751">
        <w:t>análisis para el modelado.</w:t>
      </w:r>
    </w:p>
    <w:p w:rsidRPr="009334AF" w:rsidR="007F4D54" w:rsidP="007F4D54" w:rsidRDefault="007F4D54" w14:paraId="31504FED" w14:textId="77777777">
      <w:pPr>
        <w:rPr>
          <w:rFonts w:cs="Times New Roman"/>
        </w:rPr>
      </w:pPr>
    </w:p>
    <w:p w:rsidRPr="009334AF" w:rsidR="007F4D54" w:rsidP="009334AF" w:rsidRDefault="009334AF" w14:paraId="0E497775" w14:textId="44B92B42">
      <w:pPr>
        <w:pStyle w:val="ListParagraph"/>
        <w:numPr>
          <w:ilvl w:val="0"/>
          <w:numId w:val="8"/>
        </w:numPr>
        <w:rPr>
          <w:rFonts w:cs="Times New Roman"/>
          <w:b/>
          <w:bCs/>
          <w:i/>
          <w:iCs/>
          <w:sz w:val="22"/>
          <w:szCs w:val="22"/>
        </w:rPr>
      </w:pPr>
      <w:r w:rsidRPr="009334AF">
        <w:rPr>
          <w:rFonts w:cs="Times New Roman"/>
          <w:b/>
          <w:bCs/>
          <w:i/>
          <w:iCs/>
          <w:sz w:val="22"/>
          <w:szCs w:val="22"/>
        </w:rPr>
        <w:t>Variable empresa</w:t>
      </w:r>
    </w:p>
    <w:p w:rsidR="007F4D54" w:rsidP="007F4D54" w:rsidRDefault="007F4D54" w14:paraId="3208AF5F" w14:textId="0A75A6F5">
      <w:r w:rsidRPr="007F4D54">
        <w:rPr>
          <w:noProof/>
        </w:rPr>
        <w:drawing>
          <wp:inline distT="0" distB="0" distL="0" distR="0" wp14:anchorId="026091A2" wp14:editId="60F55FCC">
            <wp:extent cx="5612130" cy="1156335"/>
            <wp:effectExtent l="0" t="0" r="7620" b="5715"/>
            <wp:docPr id="10" name="Imagen 2" descr="Interfaz de usuario gráfica, Aplicación&#10;&#10;Descripción generada automáticamente">
              <a:extLst xmlns:a="http://schemas.openxmlformats.org/drawingml/2006/main">
                <a:ext uri="{FF2B5EF4-FFF2-40B4-BE49-F238E27FC236}">
                  <a16:creationId xmlns:a16="http://schemas.microsoft.com/office/drawing/2014/main" id="{AE8C1064-8AD3-46AA-9F81-6C97B2FFD8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2" descr="Interfaz de usuario gráfica, Aplicación&#10;&#10;Descripción generada automáticamente">
                      <a:extLst>
                        <a:ext uri="{FF2B5EF4-FFF2-40B4-BE49-F238E27FC236}">
                          <a16:creationId xmlns:a16="http://schemas.microsoft.com/office/drawing/2014/main" id="{AE8C1064-8AD3-46AA-9F81-6C97B2FFD864}"/>
                        </a:ext>
                      </a:extLst>
                    </pic:cNvPr>
                    <pic:cNvPicPr>
                      <a:picLocks noChangeAspect="1"/>
                    </pic:cNvPicPr>
                  </pic:nvPicPr>
                  <pic:blipFill>
                    <a:blip r:embed="rId24"/>
                    <a:stretch>
                      <a:fillRect/>
                    </a:stretch>
                  </pic:blipFill>
                  <pic:spPr>
                    <a:xfrm>
                      <a:off x="0" y="0"/>
                      <a:ext cx="5612130" cy="1156335"/>
                    </a:xfrm>
                    <a:prstGeom prst="rect">
                      <a:avLst/>
                    </a:prstGeom>
                  </pic:spPr>
                </pic:pic>
              </a:graphicData>
            </a:graphic>
          </wp:inline>
        </w:drawing>
      </w:r>
    </w:p>
    <w:p w:rsidR="00211380" w:rsidP="009334AF" w:rsidRDefault="00211380" w14:paraId="15C94BE8" w14:textId="77777777">
      <w:pPr>
        <w:jc w:val="center"/>
        <w:sectPr w:rsidR="00211380" w:rsidSect="00D464BE">
          <w:type w:val="continuous"/>
          <w:pgSz w:w="12240" w:h="15840"/>
          <w:pgMar w:top="1417" w:right="1701" w:bottom="1417" w:left="1701" w:header="708" w:footer="708" w:gutter="0"/>
          <w:pgNumType w:start="0"/>
          <w:cols w:space="708"/>
          <w:titlePg/>
          <w:docGrid w:linePitch="360"/>
        </w:sectPr>
      </w:pPr>
    </w:p>
    <w:p w:rsidR="007F4D54" w:rsidP="00211380" w:rsidRDefault="007F4D54" w14:paraId="5E92CC56" w14:textId="59AB2578">
      <w:pPr>
        <w:spacing w:after="120"/>
        <w:ind w:left="-1644" w:right="-1587"/>
        <w:jc w:val="center"/>
      </w:pPr>
      <w:r w:rsidRPr="007F4D54">
        <w:rPr>
          <w:noProof/>
        </w:rPr>
        <w:drawing>
          <wp:inline distT="0" distB="0" distL="0" distR="0" wp14:anchorId="76513D59" wp14:editId="43D08DF6">
            <wp:extent cx="2711450" cy="1410207"/>
            <wp:effectExtent l="0" t="0" r="0" b="0"/>
            <wp:docPr id="2050" name="Picture 2" descr="Gráfico, Gráfico de barras&#10;&#10;Descripción generada automáticamente">
              <a:extLst xmlns:a="http://schemas.openxmlformats.org/drawingml/2006/main">
                <a:ext uri="{FF2B5EF4-FFF2-40B4-BE49-F238E27FC236}">
                  <a16:creationId xmlns:a16="http://schemas.microsoft.com/office/drawing/2014/main" id="{AEDC10DD-5298-4304-A338-2F911AA718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Gráfico, Gráfico de barras&#10;&#10;Descripción generada automáticamente">
                      <a:extLst>
                        <a:ext uri="{FF2B5EF4-FFF2-40B4-BE49-F238E27FC236}">
                          <a16:creationId xmlns:a16="http://schemas.microsoft.com/office/drawing/2014/main" id="{AEDC10DD-5298-4304-A338-2F911AA71852}"/>
                        </a:ext>
                      </a:extLst>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44096" cy="1427186"/>
                    </a:xfrm>
                    <a:prstGeom prst="rect">
                      <a:avLst/>
                    </a:prstGeom>
                    <a:noFill/>
                  </pic:spPr>
                </pic:pic>
              </a:graphicData>
            </a:graphic>
          </wp:inline>
        </w:drawing>
      </w:r>
    </w:p>
    <w:p w:rsidRPr="007F4D54" w:rsidR="007F4D54" w:rsidP="0079604F" w:rsidRDefault="007F4D54" w14:paraId="5AE7F35C" w14:textId="77777777">
      <w:pPr>
        <w:spacing w:after="0"/>
        <w:rPr>
          <w:rFonts w:cs="Times New Roman"/>
        </w:rPr>
      </w:pPr>
      <w:r w:rsidRPr="007F4D54">
        <w:rPr>
          <w:rFonts w:cs="Times New Roman"/>
        </w:rPr>
        <w:t xml:space="preserve">La variable empresa es categórica, tiene un </w:t>
      </w:r>
      <w:proofErr w:type="spellStart"/>
      <w:r w:rsidRPr="007F4D54">
        <w:rPr>
          <w:rFonts w:cs="Times New Roman"/>
        </w:rPr>
        <w:t>distinct</w:t>
      </w:r>
      <w:proofErr w:type="spellEnd"/>
      <w:r w:rsidRPr="007F4D54">
        <w:rPr>
          <w:rFonts w:cs="Times New Roman"/>
        </w:rPr>
        <w:t xml:space="preserve"> de 11, que son las empresas que prestan el servicio de transporte.</w:t>
      </w:r>
    </w:p>
    <w:p w:rsidRPr="007F4D54" w:rsidR="007F4D54" w:rsidP="0079604F" w:rsidRDefault="007F4D54" w14:paraId="0F6FEA90" w14:textId="77777777">
      <w:pPr>
        <w:spacing w:after="0"/>
        <w:rPr>
          <w:rFonts w:cs="Times New Roman"/>
        </w:rPr>
      </w:pPr>
      <w:r w:rsidRPr="007F4D54">
        <w:rPr>
          <w:rFonts w:cs="Times New Roman"/>
        </w:rPr>
        <w:t xml:space="preserve">Tiene 0% de </w:t>
      </w:r>
      <w:proofErr w:type="spellStart"/>
      <w:r w:rsidRPr="007F4D54">
        <w:rPr>
          <w:rFonts w:cs="Times New Roman"/>
        </w:rPr>
        <w:t>Missing</w:t>
      </w:r>
      <w:proofErr w:type="spellEnd"/>
      <w:r w:rsidRPr="007F4D54">
        <w:rPr>
          <w:rFonts w:cs="Times New Roman"/>
        </w:rPr>
        <w:t>.</w:t>
      </w:r>
    </w:p>
    <w:p w:rsidR="007F4D54" w:rsidP="0079604F" w:rsidRDefault="007F4D54" w14:paraId="53865D7E" w14:textId="06BB500A">
      <w:pPr>
        <w:spacing w:after="0"/>
        <w:rPr>
          <w:rFonts w:cs="Times New Roman"/>
        </w:rPr>
      </w:pPr>
      <w:r w:rsidRPr="007F4D54">
        <w:rPr>
          <w:rFonts w:cs="Times New Roman"/>
        </w:rPr>
        <w:t xml:space="preserve">Se observa que la empresa A cuenta con </w:t>
      </w:r>
      <w:r w:rsidRPr="007F4D54" w:rsidR="009334AF">
        <w:rPr>
          <w:rFonts w:cs="Times New Roman"/>
        </w:rPr>
        <w:t>el</w:t>
      </w:r>
      <w:r w:rsidRPr="007F4D54">
        <w:rPr>
          <w:rFonts w:cs="Times New Roman"/>
        </w:rPr>
        <w:t xml:space="preserve"> </w:t>
      </w:r>
      <w:r w:rsidRPr="007F4D54" w:rsidR="009334AF">
        <w:rPr>
          <w:rFonts w:cs="Times New Roman"/>
        </w:rPr>
        <w:t>número</w:t>
      </w:r>
      <w:r w:rsidRPr="007F4D54">
        <w:rPr>
          <w:rFonts w:cs="Times New Roman"/>
        </w:rPr>
        <w:t xml:space="preserve"> mayor de novedades.</w:t>
      </w:r>
    </w:p>
    <w:p w:rsidR="00211380" w:rsidP="0079604F" w:rsidRDefault="00211380" w14:paraId="33C1FF0C" w14:textId="77777777">
      <w:pPr>
        <w:spacing w:after="0"/>
        <w:rPr>
          <w:rFonts w:cs="Times New Roman"/>
        </w:rPr>
        <w:sectPr w:rsidR="00211380" w:rsidSect="00211380">
          <w:type w:val="continuous"/>
          <w:pgSz w:w="12240" w:h="15840"/>
          <w:pgMar w:top="1417" w:right="1701" w:bottom="1417" w:left="1701" w:header="708" w:footer="708" w:gutter="0"/>
          <w:pgNumType w:start="0"/>
          <w:cols w:space="708" w:num="2"/>
          <w:titlePg/>
          <w:docGrid w:linePitch="360"/>
        </w:sectPr>
      </w:pPr>
    </w:p>
    <w:p w:rsidR="0079604F" w:rsidP="0079604F" w:rsidRDefault="0079604F" w14:paraId="5D28C734" w14:textId="6671B88E">
      <w:pPr>
        <w:spacing w:after="0"/>
        <w:rPr>
          <w:rFonts w:cs="Times New Roman"/>
        </w:rPr>
      </w:pPr>
    </w:p>
    <w:p w:rsidR="009334AF" w:rsidP="009334AF" w:rsidRDefault="009334AF" w14:paraId="5AFA4D99" w14:textId="425A595B">
      <w:pPr>
        <w:pStyle w:val="ListParagraph"/>
        <w:numPr>
          <w:ilvl w:val="0"/>
          <w:numId w:val="8"/>
        </w:numPr>
        <w:rPr>
          <w:rFonts w:cs="Times New Roman"/>
          <w:b/>
          <w:bCs/>
          <w:i/>
          <w:iCs/>
          <w:sz w:val="22"/>
          <w:szCs w:val="22"/>
        </w:rPr>
      </w:pPr>
      <w:r w:rsidRPr="009334AF">
        <w:rPr>
          <w:rFonts w:cs="Times New Roman"/>
          <w:b/>
          <w:bCs/>
          <w:i/>
          <w:iCs/>
          <w:sz w:val="22"/>
          <w:szCs w:val="22"/>
        </w:rPr>
        <w:t xml:space="preserve">Variable </w:t>
      </w:r>
      <w:proofErr w:type="spellStart"/>
      <w:r w:rsidRPr="009334AF">
        <w:rPr>
          <w:rFonts w:cs="Times New Roman"/>
          <w:b/>
          <w:bCs/>
          <w:i/>
          <w:iCs/>
          <w:sz w:val="22"/>
          <w:szCs w:val="22"/>
        </w:rPr>
        <w:t>tipo_nov</w:t>
      </w:r>
      <w:proofErr w:type="spellEnd"/>
    </w:p>
    <w:p w:rsidR="005D3226" w:rsidP="001B128F" w:rsidRDefault="000D19BB" w14:paraId="58FE771F" w14:textId="0F0688C8">
      <w:pPr>
        <w:jc w:val="both"/>
        <w:rPr>
          <w:rFonts w:cs="Times New Roman"/>
        </w:rPr>
      </w:pPr>
      <w:r>
        <w:rPr>
          <w:rFonts w:cs="Times New Roman"/>
        </w:rPr>
        <w:t xml:space="preserve">Esta variable describe el </w:t>
      </w:r>
      <w:r w:rsidR="00F41136">
        <w:rPr>
          <w:rFonts w:cs="Times New Roman"/>
        </w:rPr>
        <w:t>código</w:t>
      </w:r>
      <w:r>
        <w:rPr>
          <w:rFonts w:cs="Times New Roman"/>
        </w:rPr>
        <w:t xml:space="preserve"> de la </w:t>
      </w:r>
      <w:r w:rsidR="00F41136">
        <w:rPr>
          <w:rFonts w:cs="Times New Roman"/>
        </w:rPr>
        <w:t>infracción</w:t>
      </w:r>
      <w:r>
        <w:rPr>
          <w:rFonts w:cs="Times New Roman"/>
        </w:rPr>
        <w:t xml:space="preserve"> cometida</w:t>
      </w:r>
      <w:r w:rsidR="00F41136">
        <w:rPr>
          <w:rFonts w:cs="Times New Roman"/>
        </w:rPr>
        <w:t xml:space="preserve">, como se evidencia en las graficar es una variable con alta cardinalidad, para el proyecto se decidió realizar una distribución de Pareto para identificar </w:t>
      </w:r>
      <w:r w:rsidR="003E39A6">
        <w:rPr>
          <w:rFonts w:cs="Times New Roman"/>
        </w:rPr>
        <w:t>las 7 infracciones más frecuentes</w:t>
      </w:r>
      <w:r w:rsidR="00BB113A">
        <w:rPr>
          <w:rFonts w:cs="Times New Roman"/>
        </w:rPr>
        <w:t xml:space="preserve">, en el </w:t>
      </w:r>
      <w:r w:rsidR="003E39A6">
        <w:rPr>
          <w:rFonts w:cs="Times New Roman"/>
        </w:rPr>
        <w:t>capítulo</w:t>
      </w:r>
      <w:r w:rsidR="00BB113A">
        <w:rPr>
          <w:rFonts w:cs="Times New Roman"/>
        </w:rPr>
        <w:t xml:space="preserve"> de preparación de los datos </w:t>
      </w:r>
      <w:r w:rsidR="001B128F">
        <w:rPr>
          <w:rFonts w:cs="Times New Roman"/>
        </w:rPr>
        <w:t xml:space="preserve">se </w:t>
      </w:r>
      <w:r w:rsidR="00190E63">
        <w:rPr>
          <w:rFonts w:cs="Times New Roman"/>
        </w:rPr>
        <w:t>verá</w:t>
      </w:r>
      <w:r w:rsidR="003E39A6">
        <w:rPr>
          <w:rFonts w:cs="Times New Roman"/>
        </w:rPr>
        <w:t xml:space="preserve"> el resultado de este.</w:t>
      </w:r>
    </w:p>
    <w:p w:rsidR="007F4D54" w:rsidP="007F4D54" w:rsidRDefault="007F4D54" w14:paraId="78FA7A12" w14:textId="5972240B">
      <w:r w:rsidRPr="007F4D54">
        <w:rPr>
          <w:noProof/>
        </w:rPr>
        <w:drawing>
          <wp:inline distT="0" distB="0" distL="0" distR="0" wp14:anchorId="588CF233" wp14:editId="36A41D2E">
            <wp:extent cx="5612130" cy="882015"/>
            <wp:effectExtent l="0" t="0" r="7620" b="0"/>
            <wp:docPr id="11" name="Imagen 4" descr="Interfaz de usuario gráfica, Aplicación&#10;&#10;Descripción generada automáticamente con confianza media">
              <a:extLst xmlns:a="http://schemas.openxmlformats.org/drawingml/2006/main">
                <a:ext uri="{FF2B5EF4-FFF2-40B4-BE49-F238E27FC236}">
                  <a16:creationId xmlns:a16="http://schemas.microsoft.com/office/drawing/2014/main" id="{1942E88C-EF4B-417D-AF3C-CEB63216E5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4" descr="Interfaz de usuario gráfica, Aplicación&#10;&#10;Descripción generada automáticamente con confianza media">
                      <a:extLst>
                        <a:ext uri="{FF2B5EF4-FFF2-40B4-BE49-F238E27FC236}">
                          <a16:creationId xmlns:a16="http://schemas.microsoft.com/office/drawing/2014/main" id="{1942E88C-EF4B-417D-AF3C-CEB63216E579}"/>
                        </a:ext>
                      </a:extLst>
                    </pic:cNvPr>
                    <pic:cNvPicPr>
                      <a:picLocks noChangeAspect="1"/>
                    </pic:cNvPicPr>
                  </pic:nvPicPr>
                  <pic:blipFill>
                    <a:blip r:embed="rId26"/>
                    <a:stretch>
                      <a:fillRect/>
                    </a:stretch>
                  </pic:blipFill>
                  <pic:spPr>
                    <a:xfrm>
                      <a:off x="0" y="0"/>
                      <a:ext cx="5612130" cy="882015"/>
                    </a:xfrm>
                    <a:prstGeom prst="rect">
                      <a:avLst/>
                    </a:prstGeom>
                  </pic:spPr>
                </pic:pic>
              </a:graphicData>
            </a:graphic>
          </wp:inline>
        </w:drawing>
      </w:r>
    </w:p>
    <w:p w:rsidR="007F4D54" w:rsidP="001B128F" w:rsidRDefault="007F4D54" w14:paraId="0ADDA7EB" w14:textId="7BAE6A8A">
      <w:pPr>
        <w:jc w:val="center"/>
      </w:pPr>
      <w:r w:rsidRPr="007F4D54">
        <w:rPr>
          <w:noProof/>
        </w:rPr>
        <w:drawing>
          <wp:inline distT="0" distB="0" distL="0" distR="0" wp14:anchorId="5C32A596" wp14:editId="50E2EC2C">
            <wp:extent cx="4184650" cy="2202027"/>
            <wp:effectExtent l="0" t="0" r="6350" b="8255"/>
            <wp:docPr id="3074" name="Picture 2" descr="imagen">
              <a:extLst xmlns:a="http://schemas.openxmlformats.org/drawingml/2006/main">
                <a:ext uri="{FF2B5EF4-FFF2-40B4-BE49-F238E27FC236}">
                  <a16:creationId xmlns:a16="http://schemas.microsoft.com/office/drawing/2014/main" id="{2A68810B-74F7-4794-BBF9-DC0AF1B996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imagen">
                      <a:extLst>
                        <a:ext uri="{FF2B5EF4-FFF2-40B4-BE49-F238E27FC236}">
                          <a16:creationId xmlns:a16="http://schemas.microsoft.com/office/drawing/2014/main" id="{2A68810B-74F7-4794-BBF9-DC0AF1B996AD}"/>
                        </a:ext>
                      </a:extLst>
                    </pic:cNvPr>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189214" cy="2204429"/>
                    </a:xfrm>
                    <a:prstGeom prst="rect">
                      <a:avLst/>
                    </a:prstGeom>
                    <a:noFill/>
                  </pic:spPr>
                </pic:pic>
              </a:graphicData>
            </a:graphic>
          </wp:inline>
        </w:drawing>
      </w:r>
    </w:p>
    <w:p w:rsidRPr="00BF128A" w:rsidR="00BF128A" w:rsidP="0079604F" w:rsidRDefault="00BF128A" w14:paraId="096EEC43" w14:textId="77777777">
      <w:pPr>
        <w:spacing w:after="0"/>
        <w:rPr>
          <w:rFonts w:cs="Times New Roman"/>
        </w:rPr>
      </w:pPr>
      <w:r w:rsidRPr="00BF128A">
        <w:rPr>
          <w:rFonts w:cs="Times New Roman"/>
        </w:rPr>
        <w:t xml:space="preserve">La variable </w:t>
      </w:r>
      <w:proofErr w:type="spellStart"/>
      <w:r w:rsidRPr="00BF128A">
        <w:rPr>
          <w:rFonts w:cs="Times New Roman"/>
        </w:rPr>
        <w:t>tipo_nov</w:t>
      </w:r>
      <w:proofErr w:type="spellEnd"/>
      <w:r w:rsidRPr="00BF128A">
        <w:rPr>
          <w:rFonts w:cs="Times New Roman"/>
        </w:rPr>
        <w:t xml:space="preserve"> es categórica, tiene un </w:t>
      </w:r>
      <w:proofErr w:type="spellStart"/>
      <w:r w:rsidRPr="00BF128A">
        <w:rPr>
          <w:rFonts w:cs="Times New Roman"/>
        </w:rPr>
        <w:t>distinct</w:t>
      </w:r>
      <w:proofErr w:type="spellEnd"/>
      <w:r w:rsidRPr="00BF128A">
        <w:rPr>
          <w:rFonts w:cs="Times New Roman"/>
        </w:rPr>
        <w:t xml:space="preserve"> de 61, que es el id de las infracciones.</w:t>
      </w:r>
    </w:p>
    <w:p w:rsidRPr="00BF128A" w:rsidR="00BF128A" w:rsidP="00801917" w:rsidRDefault="00BF128A" w14:paraId="7F6A84D4" w14:textId="77777777">
      <w:pPr>
        <w:spacing w:after="0"/>
        <w:jc w:val="both"/>
        <w:rPr>
          <w:rFonts w:cs="Times New Roman"/>
        </w:rPr>
      </w:pPr>
      <w:r w:rsidRPr="00BF128A">
        <w:rPr>
          <w:rFonts w:cs="Times New Roman"/>
        </w:rPr>
        <w:t xml:space="preserve">Tiene 0% de </w:t>
      </w:r>
      <w:proofErr w:type="spellStart"/>
      <w:r w:rsidRPr="00BF128A">
        <w:rPr>
          <w:rFonts w:cs="Times New Roman"/>
        </w:rPr>
        <w:t>Missing</w:t>
      </w:r>
      <w:proofErr w:type="spellEnd"/>
      <w:r w:rsidRPr="00BF128A">
        <w:rPr>
          <w:rFonts w:cs="Times New Roman"/>
        </w:rPr>
        <w:t>.</w:t>
      </w:r>
    </w:p>
    <w:p w:rsidR="00BF128A" w:rsidP="0079604F" w:rsidRDefault="00BF128A" w14:paraId="3476A596" w14:textId="1916AB5B">
      <w:pPr>
        <w:spacing w:after="0"/>
        <w:rPr>
          <w:rFonts w:cs="Times New Roman"/>
        </w:rPr>
      </w:pPr>
      <w:r w:rsidRPr="00BF128A">
        <w:rPr>
          <w:rFonts w:cs="Times New Roman"/>
        </w:rPr>
        <w:t xml:space="preserve">Podemos comprobar la alta cardinalidad con </w:t>
      </w:r>
      <w:r w:rsidRPr="00BF128A" w:rsidR="007F1D90">
        <w:rPr>
          <w:rFonts w:cs="Times New Roman"/>
        </w:rPr>
        <w:t>este grafico</w:t>
      </w:r>
      <w:r w:rsidRPr="00BF128A">
        <w:rPr>
          <w:rFonts w:cs="Times New Roman"/>
        </w:rPr>
        <w:t xml:space="preserve"> de frecuencias en R.</w:t>
      </w:r>
    </w:p>
    <w:p w:rsidR="0024067D" w:rsidP="0079604F" w:rsidRDefault="0024067D" w14:paraId="64230F65" w14:textId="6198FF60">
      <w:pPr>
        <w:spacing w:after="0"/>
        <w:rPr>
          <w:rFonts w:cs="Times New Roman"/>
        </w:rPr>
      </w:pPr>
    </w:p>
    <w:p w:rsidRPr="00BF128A" w:rsidR="001B731A" w:rsidP="0079604F" w:rsidRDefault="001B731A" w14:paraId="00976C8E" w14:textId="77777777">
      <w:pPr>
        <w:spacing w:after="0"/>
        <w:rPr>
          <w:rFonts w:cs="Times New Roman"/>
        </w:rPr>
      </w:pPr>
    </w:p>
    <w:p w:rsidRPr="00D73A5F" w:rsidR="00BF128A" w:rsidP="00D73A5F" w:rsidRDefault="00D73A5F" w14:paraId="6D3A204C" w14:textId="44263E3A">
      <w:pPr>
        <w:pStyle w:val="ListParagraph"/>
        <w:numPr>
          <w:ilvl w:val="0"/>
          <w:numId w:val="8"/>
        </w:numPr>
        <w:rPr>
          <w:rFonts w:cs="Times New Roman"/>
          <w:b/>
          <w:bCs/>
          <w:i/>
          <w:iCs/>
          <w:sz w:val="22"/>
          <w:szCs w:val="22"/>
        </w:rPr>
      </w:pPr>
      <w:r w:rsidRPr="00D73A5F">
        <w:rPr>
          <w:rFonts w:cs="Times New Roman"/>
          <w:b/>
          <w:bCs/>
          <w:i/>
          <w:iCs/>
          <w:sz w:val="22"/>
          <w:szCs w:val="22"/>
        </w:rPr>
        <w:t xml:space="preserve">Variable </w:t>
      </w:r>
      <w:proofErr w:type="spellStart"/>
      <w:r w:rsidRPr="00D73A5F">
        <w:rPr>
          <w:rFonts w:cs="Times New Roman"/>
          <w:b/>
          <w:bCs/>
          <w:i/>
          <w:iCs/>
          <w:sz w:val="22"/>
          <w:szCs w:val="22"/>
        </w:rPr>
        <w:t>fecha_nov</w:t>
      </w:r>
      <w:proofErr w:type="spellEnd"/>
    </w:p>
    <w:p w:rsidR="00BF128A" w:rsidP="007F4D54" w:rsidRDefault="00BF128A" w14:paraId="2952EBE2" w14:textId="3B32071F">
      <w:r w:rsidRPr="00BF128A">
        <w:rPr>
          <w:noProof/>
        </w:rPr>
        <w:drawing>
          <wp:inline distT="0" distB="0" distL="0" distR="0" wp14:anchorId="7FC4C2D1" wp14:editId="61F72C60">
            <wp:extent cx="5612130" cy="1008380"/>
            <wp:effectExtent l="0" t="0" r="7620" b="1270"/>
            <wp:docPr id="12" name="Imagen 2" descr="Interfaz de usuario gráfica, Texto, Aplicación, Correo electrónico&#10;&#10;Descripción generada automáticamente">
              <a:extLst xmlns:a="http://schemas.openxmlformats.org/drawingml/2006/main">
                <a:ext uri="{FF2B5EF4-FFF2-40B4-BE49-F238E27FC236}">
                  <a16:creationId xmlns:a16="http://schemas.microsoft.com/office/drawing/2014/main" id="{44185038-2162-47B8-93E2-869E0F0472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 descr="Interfaz de usuario gráfica, Texto, Aplicación, Correo electrónico&#10;&#10;Descripción generada automáticamente">
                      <a:extLst>
                        <a:ext uri="{FF2B5EF4-FFF2-40B4-BE49-F238E27FC236}">
                          <a16:creationId xmlns:a16="http://schemas.microsoft.com/office/drawing/2014/main" id="{44185038-2162-47B8-93E2-869E0F047295}"/>
                        </a:ext>
                      </a:extLst>
                    </pic:cNvPr>
                    <pic:cNvPicPr>
                      <a:picLocks noChangeAspect="1"/>
                    </pic:cNvPicPr>
                  </pic:nvPicPr>
                  <pic:blipFill>
                    <a:blip r:embed="rId28"/>
                    <a:stretch>
                      <a:fillRect/>
                    </a:stretch>
                  </pic:blipFill>
                  <pic:spPr>
                    <a:xfrm>
                      <a:off x="0" y="0"/>
                      <a:ext cx="5612130" cy="1008380"/>
                    </a:xfrm>
                    <a:prstGeom prst="rect">
                      <a:avLst/>
                    </a:prstGeom>
                  </pic:spPr>
                </pic:pic>
              </a:graphicData>
            </a:graphic>
          </wp:inline>
        </w:drawing>
      </w:r>
    </w:p>
    <w:p w:rsidR="001B128F" w:rsidP="007F4D54" w:rsidRDefault="001B128F" w14:paraId="5098FA70" w14:textId="77777777">
      <w:pPr>
        <w:sectPr w:rsidR="001B128F" w:rsidSect="00D464BE">
          <w:type w:val="continuous"/>
          <w:pgSz w:w="12240" w:h="15840"/>
          <w:pgMar w:top="1417" w:right="1701" w:bottom="1417" w:left="1701" w:header="708" w:footer="708" w:gutter="0"/>
          <w:pgNumType w:start="0"/>
          <w:cols w:space="708"/>
          <w:titlePg/>
          <w:docGrid w:linePitch="360"/>
        </w:sectPr>
      </w:pPr>
    </w:p>
    <w:p w:rsidR="00BF128A" w:rsidP="007F4D54" w:rsidRDefault="00BF128A" w14:paraId="0947F8CC" w14:textId="6FF2CC6A">
      <w:r w:rsidRPr="00BF128A">
        <w:rPr>
          <w:noProof/>
        </w:rPr>
        <w:drawing>
          <wp:inline distT="0" distB="0" distL="0" distR="0" wp14:anchorId="7FDE2B2B" wp14:editId="09A497D5">
            <wp:extent cx="2864768" cy="1661242"/>
            <wp:effectExtent l="0" t="0" r="0" b="0"/>
            <wp:docPr id="4098" name="Picture 2" descr="Gráfico, Histograma&#10;&#10;Descripción generada automáticamente">
              <a:extLst xmlns:a="http://schemas.openxmlformats.org/drawingml/2006/main">
                <a:ext uri="{FF2B5EF4-FFF2-40B4-BE49-F238E27FC236}">
                  <a16:creationId xmlns:a16="http://schemas.microsoft.com/office/drawing/2014/main" id="{D0399EBE-F8F6-49D1-9CCA-6CC78C741F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Gráfico, Histograma&#10;&#10;Descripción generada automáticamente">
                      <a:extLst>
                        <a:ext uri="{FF2B5EF4-FFF2-40B4-BE49-F238E27FC236}">
                          <a16:creationId xmlns:a16="http://schemas.microsoft.com/office/drawing/2014/main" id="{D0399EBE-F8F6-49D1-9CCA-6CC78C741FD5}"/>
                        </a:ext>
                      </a:extLst>
                    </pic:cNvPr>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91838" cy="1676939"/>
                    </a:xfrm>
                    <a:prstGeom prst="rect">
                      <a:avLst/>
                    </a:prstGeom>
                    <a:noFill/>
                  </pic:spPr>
                </pic:pic>
              </a:graphicData>
            </a:graphic>
          </wp:inline>
        </w:drawing>
      </w:r>
    </w:p>
    <w:p w:rsidRPr="00BF128A" w:rsidR="00BF128A" w:rsidP="000C4269" w:rsidRDefault="00BF128A" w14:paraId="4DA942E7" w14:textId="1A659454">
      <w:pPr>
        <w:spacing w:after="0"/>
        <w:jc w:val="both"/>
        <w:rPr>
          <w:rFonts w:cs="Times New Roman"/>
        </w:rPr>
      </w:pPr>
      <w:r w:rsidRPr="00BF128A">
        <w:rPr>
          <w:rFonts w:cs="Times New Roman"/>
        </w:rPr>
        <w:t xml:space="preserve">La variable </w:t>
      </w:r>
      <w:proofErr w:type="spellStart"/>
      <w:r w:rsidRPr="00BF128A">
        <w:rPr>
          <w:rFonts w:cs="Times New Roman"/>
        </w:rPr>
        <w:t>fecha_nov</w:t>
      </w:r>
      <w:proofErr w:type="spellEnd"/>
      <w:r w:rsidRPr="00BF128A">
        <w:rPr>
          <w:rFonts w:cs="Times New Roman"/>
        </w:rPr>
        <w:t xml:space="preserve">, tiene un </w:t>
      </w:r>
      <w:proofErr w:type="spellStart"/>
      <w:r w:rsidRPr="00BF128A">
        <w:rPr>
          <w:rFonts w:cs="Times New Roman"/>
        </w:rPr>
        <w:t>distinct</w:t>
      </w:r>
      <w:proofErr w:type="spellEnd"/>
      <w:r w:rsidRPr="00BF128A">
        <w:rPr>
          <w:rFonts w:cs="Times New Roman"/>
        </w:rPr>
        <w:t xml:space="preserve"> de 899, es </w:t>
      </w:r>
      <w:r w:rsidRPr="00BF128A" w:rsidR="00A12041">
        <w:rPr>
          <w:rFonts w:cs="Times New Roman"/>
        </w:rPr>
        <w:t>la fecha</w:t>
      </w:r>
      <w:r w:rsidRPr="00BF128A">
        <w:rPr>
          <w:rFonts w:cs="Times New Roman"/>
        </w:rPr>
        <w:t xml:space="preserve"> en la que se registra la infracción.</w:t>
      </w:r>
    </w:p>
    <w:p w:rsidRPr="00BF128A" w:rsidR="00BF128A" w:rsidP="000C4269" w:rsidRDefault="00BF128A" w14:paraId="71787460" w14:textId="77777777">
      <w:pPr>
        <w:spacing w:after="0"/>
        <w:jc w:val="both"/>
        <w:rPr>
          <w:rFonts w:cs="Times New Roman"/>
        </w:rPr>
      </w:pPr>
      <w:r w:rsidRPr="00BF128A">
        <w:rPr>
          <w:rFonts w:cs="Times New Roman"/>
        </w:rPr>
        <w:t xml:space="preserve">Tiene 0% de </w:t>
      </w:r>
      <w:proofErr w:type="spellStart"/>
      <w:r w:rsidRPr="00BF128A">
        <w:rPr>
          <w:rFonts w:cs="Times New Roman"/>
        </w:rPr>
        <w:t>Missing</w:t>
      </w:r>
      <w:proofErr w:type="spellEnd"/>
      <w:r w:rsidRPr="00BF128A">
        <w:rPr>
          <w:rFonts w:cs="Times New Roman"/>
        </w:rPr>
        <w:t>.</w:t>
      </w:r>
    </w:p>
    <w:p w:rsidR="00711876" w:rsidP="000C4269" w:rsidRDefault="00BF128A" w14:paraId="589257F8" w14:textId="77777777">
      <w:pPr>
        <w:spacing w:after="0"/>
        <w:jc w:val="both"/>
        <w:rPr>
          <w:rFonts w:cs="Times New Roman"/>
        </w:rPr>
      </w:pPr>
      <w:r w:rsidRPr="00BF128A">
        <w:rPr>
          <w:rFonts w:cs="Times New Roman"/>
        </w:rPr>
        <w:t>Cada barra del grafico me representa un mes del año.</w:t>
      </w:r>
    </w:p>
    <w:p w:rsidR="00BF128A" w:rsidP="000C4269" w:rsidRDefault="00711876" w14:paraId="35158C9F" w14:textId="1DD0DE0E">
      <w:pPr>
        <w:spacing w:after="0"/>
        <w:jc w:val="both"/>
        <w:rPr>
          <w:rFonts w:cs="Times New Roman"/>
        </w:rPr>
      </w:pPr>
      <w:r>
        <w:rPr>
          <w:rFonts w:cs="Times New Roman"/>
        </w:rPr>
        <w:t xml:space="preserve">A medidos del 2020 se evidencia una disminución de las infracciones </w:t>
      </w:r>
      <w:r w:rsidR="005B23E1">
        <w:rPr>
          <w:rFonts w:cs="Times New Roman"/>
        </w:rPr>
        <w:t>directamente proporcionales a la baja operación por pandemia.</w:t>
      </w:r>
      <w:r w:rsidR="00613CEE">
        <w:rPr>
          <w:rFonts w:cs="Times New Roman"/>
        </w:rPr>
        <w:t xml:space="preserve"> </w:t>
      </w:r>
    </w:p>
    <w:p w:rsidRPr="00613CEE" w:rsidR="001B128F" w:rsidP="00613CEE" w:rsidRDefault="001B128F" w14:paraId="1C2313C0" w14:textId="77777777">
      <w:pPr>
        <w:rPr>
          <w:rFonts w:cs="Times New Roman"/>
          <w:b/>
          <w:bCs/>
          <w:i/>
          <w:iCs/>
        </w:rPr>
        <w:sectPr w:rsidRPr="00613CEE" w:rsidR="001B128F" w:rsidSect="001B128F">
          <w:type w:val="continuous"/>
          <w:pgSz w:w="12240" w:h="15840"/>
          <w:pgMar w:top="1417" w:right="1701" w:bottom="1417" w:left="1701" w:header="708" w:footer="708" w:gutter="0"/>
          <w:pgNumType w:start="0"/>
          <w:cols w:space="708" w:num="2"/>
          <w:titlePg/>
          <w:docGrid w:linePitch="360"/>
        </w:sectPr>
      </w:pPr>
    </w:p>
    <w:p w:rsidRPr="007F1D90" w:rsidR="007F1D90" w:rsidP="007F1D90" w:rsidRDefault="007F1D90" w14:paraId="6AA7544F" w14:textId="17CC8550">
      <w:pPr>
        <w:pStyle w:val="ListParagraph"/>
        <w:numPr>
          <w:ilvl w:val="0"/>
          <w:numId w:val="8"/>
        </w:numPr>
        <w:rPr>
          <w:rFonts w:cs="Times New Roman"/>
          <w:b/>
          <w:bCs/>
          <w:i/>
          <w:iCs/>
          <w:sz w:val="22"/>
          <w:szCs w:val="22"/>
        </w:rPr>
      </w:pPr>
      <w:r w:rsidRPr="007F1D90">
        <w:rPr>
          <w:rFonts w:cs="Times New Roman"/>
          <w:b/>
          <w:bCs/>
          <w:i/>
          <w:iCs/>
          <w:sz w:val="22"/>
          <w:szCs w:val="22"/>
        </w:rPr>
        <w:t xml:space="preserve">Variable </w:t>
      </w:r>
      <w:proofErr w:type="spellStart"/>
      <w:r w:rsidRPr="007F1D90">
        <w:rPr>
          <w:rFonts w:cs="Times New Roman"/>
          <w:b/>
          <w:bCs/>
          <w:i/>
          <w:iCs/>
          <w:sz w:val="22"/>
          <w:szCs w:val="22"/>
        </w:rPr>
        <w:t>tipo_conces</w:t>
      </w:r>
      <w:proofErr w:type="spellEnd"/>
    </w:p>
    <w:p w:rsidR="00BF128A" w:rsidP="007F4D54" w:rsidRDefault="00BF128A" w14:paraId="07A47CAD" w14:textId="7CCCCB8F">
      <w:r w:rsidRPr="00BF128A">
        <w:rPr>
          <w:noProof/>
        </w:rPr>
        <w:drawing>
          <wp:inline distT="0" distB="0" distL="0" distR="0" wp14:anchorId="1A639CA7" wp14:editId="11C0A142">
            <wp:extent cx="5612130" cy="917575"/>
            <wp:effectExtent l="0" t="0" r="7620" b="0"/>
            <wp:docPr id="13" name="Imagen 4" descr="Interfaz de usuario gráfica, Aplicación&#10;&#10;Descripción generada automáticamente">
              <a:extLst xmlns:a="http://schemas.openxmlformats.org/drawingml/2006/main">
                <a:ext uri="{FF2B5EF4-FFF2-40B4-BE49-F238E27FC236}">
                  <a16:creationId xmlns:a16="http://schemas.microsoft.com/office/drawing/2014/main" id="{11F00229-FE18-402C-8D42-713399BE5D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 descr="Interfaz de usuario gráfica, Aplicación&#10;&#10;Descripción generada automáticamente">
                      <a:extLst>
                        <a:ext uri="{FF2B5EF4-FFF2-40B4-BE49-F238E27FC236}">
                          <a16:creationId xmlns:a16="http://schemas.microsoft.com/office/drawing/2014/main" id="{11F00229-FE18-402C-8D42-713399BE5D8D}"/>
                        </a:ext>
                      </a:extLst>
                    </pic:cNvPr>
                    <pic:cNvPicPr>
                      <a:picLocks noChangeAspect="1"/>
                    </pic:cNvPicPr>
                  </pic:nvPicPr>
                  <pic:blipFill>
                    <a:blip r:embed="rId30"/>
                    <a:stretch>
                      <a:fillRect/>
                    </a:stretch>
                  </pic:blipFill>
                  <pic:spPr>
                    <a:xfrm>
                      <a:off x="0" y="0"/>
                      <a:ext cx="5612130" cy="917575"/>
                    </a:xfrm>
                    <a:prstGeom prst="rect">
                      <a:avLst/>
                    </a:prstGeom>
                  </pic:spPr>
                </pic:pic>
              </a:graphicData>
            </a:graphic>
          </wp:inline>
        </w:drawing>
      </w:r>
    </w:p>
    <w:p w:rsidR="00BF128A" w:rsidP="00BF128A" w:rsidRDefault="00BF128A" w14:paraId="78E2151D" w14:textId="45724F5E">
      <w:pPr>
        <w:rPr>
          <w:rFonts w:cs="Times New Roman"/>
        </w:rPr>
      </w:pPr>
      <w:r w:rsidRPr="00BF128A">
        <w:rPr>
          <w:rFonts w:cs="Times New Roman"/>
        </w:rPr>
        <w:t xml:space="preserve">La variable </w:t>
      </w:r>
      <w:proofErr w:type="spellStart"/>
      <w:r w:rsidRPr="00BF128A">
        <w:rPr>
          <w:rFonts w:cs="Times New Roman"/>
        </w:rPr>
        <w:t>Tipo_Conces</w:t>
      </w:r>
      <w:proofErr w:type="spellEnd"/>
      <w:r w:rsidRPr="00BF128A">
        <w:rPr>
          <w:rFonts w:cs="Times New Roman"/>
        </w:rPr>
        <w:t xml:space="preserve"> la descartaremos del proyecto ya que no aporta para la investigación.</w:t>
      </w:r>
    </w:p>
    <w:p w:rsidRPr="007F1D90" w:rsidR="007F1D90" w:rsidP="007F1D90" w:rsidRDefault="007F1D90" w14:paraId="4D5B919B" w14:textId="0F5313B2">
      <w:pPr>
        <w:pStyle w:val="ListParagraph"/>
        <w:numPr>
          <w:ilvl w:val="0"/>
          <w:numId w:val="8"/>
        </w:numPr>
        <w:rPr>
          <w:rFonts w:cs="Times New Roman"/>
          <w:b/>
          <w:bCs/>
          <w:i/>
          <w:iCs/>
          <w:sz w:val="22"/>
          <w:szCs w:val="22"/>
        </w:rPr>
      </w:pPr>
      <w:r w:rsidRPr="007F1D90">
        <w:rPr>
          <w:rFonts w:cs="Times New Roman"/>
          <w:b/>
          <w:bCs/>
          <w:i/>
          <w:iCs/>
          <w:sz w:val="22"/>
          <w:szCs w:val="22"/>
        </w:rPr>
        <w:t>Variable mecanismo</w:t>
      </w:r>
    </w:p>
    <w:p w:rsidR="00BF128A" w:rsidP="007F4D54" w:rsidRDefault="00BF128A" w14:paraId="57AA22CF" w14:textId="2033D07C">
      <w:r w:rsidRPr="00BF128A">
        <w:rPr>
          <w:noProof/>
        </w:rPr>
        <w:drawing>
          <wp:inline distT="0" distB="0" distL="0" distR="0" wp14:anchorId="72F7F722" wp14:editId="00549718">
            <wp:extent cx="5612130" cy="1047750"/>
            <wp:effectExtent l="0" t="0" r="7620" b="0"/>
            <wp:docPr id="14" name="Imagen 7" descr="Interfaz de usuario gráfica, Aplicación&#10;&#10;Descripción generada automáticamente">
              <a:extLst xmlns:a="http://schemas.openxmlformats.org/drawingml/2006/main">
                <a:ext uri="{FF2B5EF4-FFF2-40B4-BE49-F238E27FC236}">
                  <a16:creationId xmlns:a16="http://schemas.microsoft.com/office/drawing/2014/main" id="{7A23E13E-414E-4850-9764-0FC8BDF873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7" descr="Interfaz de usuario gráfica, Aplicación&#10;&#10;Descripción generada automáticamente">
                      <a:extLst>
                        <a:ext uri="{FF2B5EF4-FFF2-40B4-BE49-F238E27FC236}">
                          <a16:creationId xmlns:a16="http://schemas.microsoft.com/office/drawing/2014/main" id="{7A23E13E-414E-4850-9764-0FC8BDF873BC}"/>
                        </a:ext>
                      </a:extLst>
                    </pic:cNvPr>
                    <pic:cNvPicPr>
                      <a:picLocks noChangeAspect="1"/>
                    </pic:cNvPicPr>
                  </pic:nvPicPr>
                  <pic:blipFill>
                    <a:blip r:embed="rId31"/>
                    <a:stretch>
                      <a:fillRect/>
                    </a:stretch>
                  </pic:blipFill>
                  <pic:spPr>
                    <a:xfrm>
                      <a:off x="0" y="0"/>
                      <a:ext cx="5612130" cy="1047750"/>
                    </a:xfrm>
                    <a:prstGeom prst="rect">
                      <a:avLst/>
                    </a:prstGeom>
                  </pic:spPr>
                </pic:pic>
              </a:graphicData>
            </a:graphic>
          </wp:inline>
        </w:drawing>
      </w:r>
    </w:p>
    <w:p w:rsidRPr="00B216C8" w:rsidR="00B216C8" w:rsidP="003C2C6C" w:rsidRDefault="00B216C8" w14:paraId="198F1F85" w14:textId="77777777">
      <w:pPr>
        <w:spacing w:after="0"/>
        <w:rPr>
          <w:rFonts w:cs="Times New Roman"/>
        </w:rPr>
      </w:pPr>
      <w:r w:rsidRPr="00B216C8">
        <w:rPr>
          <w:rFonts w:cs="Times New Roman"/>
        </w:rPr>
        <w:t xml:space="preserve">La variable mecanismo, tiene un </w:t>
      </w:r>
      <w:proofErr w:type="spellStart"/>
      <w:r w:rsidRPr="00B216C8">
        <w:rPr>
          <w:rFonts w:cs="Times New Roman"/>
        </w:rPr>
        <w:t>distinct</w:t>
      </w:r>
      <w:proofErr w:type="spellEnd"/>
      <w:r w:rsidRPr="00B216C8">
        <w:rPr>
          <w:rFonts w:cs="Times New Roman"/>
        </w:rPr>
        <w:t xml:space="preserve"> de 6, indica quien registro al </w:t>
      </w:r>
      <w:proofErr w:type="spellStart"/>
      <w:r w:rsidRPr="00B216C8">
        <w:rPr>
          <w:rFonts w:cs="Times New Roman"/>
        </w:rPr>
        <w:t>infraccion</w:t>
      </w:r>
      <w:proofErr w:type="spellEnd"/>
      <w:r w:rsidRPr="00B216C8">
        <w:rPr>
          <w:rFonts w:cs="Times New Roman"/>
        </w:rPr>
        <w:t>.</w:t>
      </w:r>
    </w:p>
    <w:p w:rsidRPr="00B216C8" w:rsidR="00B216C8" w:rsidP="003C2C6C" w:rsidRDefault="00B216C8" w14:paraId="22B8E6AB" w14:textId="77777777">
      <w:pPr>
        <w:spacing w:after="0"/>
        <w:rPr>
          <w:rFonts w:cs="Times New Roman"/>
        </w:rPr>
      </w:pPr>
      <w:r w:rsidRPr="00B216C8">
        <w:rPr>
          <w:rFonts w:cs="Times New Roman"/>
        </w:rPr>
        <w:t xml:space="preserve">Tiene 0% de </w:t>
      </w:r>
      <w:proofErr w:type="spellStart"/>
      <w:r w:rsidRPr="00B216C8">
        <w:rPr>
          <w:rFonts w:cs="Times New Roman"/>
        </w:rPr>
        <w:t>Missing</w:t>
      </w:r>
      <w:proofErr w:type="spellEnd"/>
      <w:r w:rsidRPr="00B216C8">
        <w:rPr>
          <w:rFonts w:cs="Times New Roman"/>
        </w:rPr>
        <w:t>.</w:t>
      </w:r>
    </w:p>
    <w:p w:rsidR="00B216C8" w:rsidP="0084693E" w:rsidRDefault="00B216C8" w14:paraId="7ED1E3C2" w14:textId="0FF64C70">
      <w:pPr>
        <w:jc w:val="center"/>
      </w:pPr>
      <w:r w:rsidRPr="00B216C8">
        <w:rPr>
          <w:noProof/>
        </w:rPr>
        <w:drawing>
          <wp:inline distT="0" distB="0" distL="0" distR="0" wp14:anchorId="4603611D" wp14:editId="04E585D9">
            <wp:extent cx="4629150" cy="2435930"/>
            <wp:effectExtent l="0" t="0" r="0" b="2540"/>
            <wp:docPr id="5122" name="Picture 2" descr="Gráfico, Gráfico de barras&#10;&#10;Descripción generada automáticamente">
              <a:extLst xmlns:a="http://schemas.openxmlformats.org/drawingml/2006/main">
                <a:ext uri="{FF2B5EF4-FFF2-40B4-BE49-F238E27FC236}">
                  <a16:creationId xmlns:a16="http://schemas.microsoft.com/office/drawing/2014/main" id="{E81FF759-B349-4E76-9301-08E33C845E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Gráfico, Gráfico de barras&#10;&#10;Descripción generada automáticamente">
                      <a:extLst>
                        <a:ext uri="{FF2B5EF4-FFF2-40B4-BE49-F238E27FC236}">
                          <a16:creationId xmlns:a16="http://schemas.microsoft.com/office/drawing/2014/main" id="{E81FF759-B349-4E76-9301-08E33C845EA8}"/>
                        </a:ext>
                      </a:extLst>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638082" cy="2440630"/>
                    </a:xfrm>
                    <a:prstGeom prst="rect">
                      <a:avLst/>
                    </a:prstGeom>
                    <a:noFill/>
                  </pic:spPr>
                </pic:pic>
              </a:graphicData>
            </a:graphic>
          </wp:inline>
        </w:drawing>
      </w:r>
    </w:p>
    <w:p w:rsidR="00BA0A64" w:rsidP="007F4D54" w:rsidRDefault="00BA0A64" w14:paraId="76DF135D" w14:textId="66F6DD34"/>
    <w:p w:rsidR="005B23E1" w:rsidRDefault="005B23E1" w14:paraId="6094F126" w14:textId="77777777">
      <w:pPr>
        <w:rPr>
          <w:rFonts w:cs="Times New Roman" w:eastAsiaTheme="minorEastAsia"/>
          <w:b/>
          <w:bCs/>
          <w:i/>
          <w:iCs/>
          <w:sz w:val="21"/>
          <w:szCs w:val="21"/>
        </w:rPr>
      </w:pPr>
      <w:r>
        <w:rPr>
          <w:rFonts w:cs="Times New Roman"/>
          <w:b/>
          <w:bCs/>
          <w:i/>
          <w:iCs/>
        </w:rPr>
        <w:br w:type="page"/>
      </w:r>
    </w:p>
    <w:p w:rsidRPr="00BA0A64" w:rsidR="00BA0A64" w:rsidP="00BA0A64" w:rsidRDefault="00BA0A64" w14:paraId="27910F00" w14:textId="70E371E2">
      <w:pPr>
        <w:pStyle w:val="ListParagraph"/>
        <w:numPr>
          <w:ilvl w:val="0"/>
          <w:numId w:val="8"/>
        </w:numPr>
        <w:rPr>
          <w:rFonts w:cs="Times New Roman"/>
          <w:b/>
          <w:bCs/>
          <w:i/>
          <w:iCs/>
        </w:rPr>
      </w:pPr>
      <w:r w:rsidRPr="00BA0A64">
        <w:rPr>
          <w:rFonts w:cs="Times New Roman"/>
          <w:b/>
          <w:bCs/>
          <w:i/>
          <w:iCs/>
        </w:rPr>
        <w:t>Variable ruta</w:t>
      </w:r>
    </w:p>
    <w:p w:rsidR="00B216C8" w:rsidP="007F4D54" w:rsidRDefault="00B216C8" w14:paraId="00B17F90" w14:textId="26B2524A">
      <w:r w:rsidRPr="00B216C8">
        <w:rPr>
          <w:noProof/>
        </w:rPr>
        <w:drawing>
          <wp:inline distT="0" distB="0" distL="0" distR="0" wp14:anchorId="1CC100B3" wp14:editId="334487C7">
            <wp:extent cx="5603407" cy="1154700"/>
            <wp:effectExtent l="0" t="0" r="0" b="7620"/>
            <wp:docPr id="15" name="Imagen 2" descr="Interfaz de usuario gráfica, Texto, Aplicación&#10;&#10;Descripción generada automáticamente">
              <a:extLst xmlns:a="http://schemas.openxmlformats.org/drawingml/2006/main">
                <a:ext uri="{FF2B5EF4-FFF2-40B4-BE49-F238E27FC236}">
                  <a16:creationId xmlns:a16="http://schemas.microsoft.com/office/drawing/2014/main" id="{8AA3315F-769C-4CEC-A38C-A1208CE76F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 descr="Interfaz de usuario gráfica, Texto, Aplicación&#10;&#10;Descripción generada automáticamente">
                      <a:extLst>
                        <a:ext uri="{FF2B5EF4-FFF2-40B4-BE49-F238E27FC236}">
                          <a16:creationId xmlns:a16="http://schemas.microsoft.com/office/drawing/2014/main" id="{8AA3315F-769C-4CEC-A38C-A1208CE76FB5}"/>
                        </a:ext>
                      </a:extLst>
                    </pic:cNvPr>
                    <pic:cNvPicPr>
                      <a:picLocks noChangeAspect="1"/>
                    </pic:cNvPicPr>
                  </pic:nvPicPr>
                  <pic:blipFill>
                    <a:blip r:embed="rId33"/>
                    <a:stretch>
                      <a:fillRect/>
                    </a:stretch>
                  </pic:blipFill>
                  <pic:spPr>
                    <a:xfrm>
                      <a:off x="0" y="0"/>
                      <a:ext cx="5603407" cy="1154700"/>
                    </a:xfrm>
                    <a:prstGeom prst="rect">
                      <a:avLst/>
                    </a:prstGeom>
                  </pic:spPr>
                </pic:pic>
              </a:graphicData>
            </a:graphic>
          </wp:inline>
        </w:drawing>
      </w:r>
    </w:p>
    <w:p w:rsidRPr="00B216C8" w:rsidR="00B216C8" w:rsidP="003C2C6C" w:rsidRDefault="00B216C8" w14:paraId="44699E79" w14:textId="77777777">
      <w:pPr>
        <w:spacing w:after="0"/>
        <w:rPr>
          <w:rFonts w:cs="Times New Roman"/>
        </w:rPr>
      </w:pPr>
      <w:r w:rsidRPr="00B216C8">
        <w:rPr>
          <w:rFonts w:cs="Times New Roman"/>
        </w:rPr>
        <w:t xml:space="preserve">La variable ruta, tiene un </w:t>
      </w:r>
      <w:proofErr w:type="spellStart"/>
      <w:r w:rsidRPr="00B216C8">
        <w:rPr>
          <w:rFonts w:cs="Times New Roman"/>
        </w:rPr>
        <w:t>distinct</w:t>
      </w:r>
      <w:proofErr w:type="spellEnd"/>
      <w:r w:rsidRPr="00B216C8">
        <w:rPr>
          <w:rFonts w:cs="Times New Roman"/>
        </w:rPr>
        <w:t xml:space="preserve"> de 647, es el recorrido del bus que cometió la infracción.</w:t>
      </w:r>
    </w:p>
    <w:p w:rsidR="00B216C8" w:rsidP="003C2C6C" w:rsidRDefault="00B216C8" w14:paraId="22F153B6" w14:textId="36C55D28">
      <w:pPr>
        <w:spacing w:after="0"/>
        <w:rPr>
          <w:rFonts w:cs="Times New Roman"/>
        </w:rPr>
      </w:pPr>
      <w:r w:rsidRPr="00B216C8">
        <w:rPr>
          <w:rFonts w:cs="Times New Roman"/>
        </w:rPr>
        <w:t xml:space="preserve">Tiene 47.9% de </w:t>
      </w:r>
      <w:proofErr w:type="spellStart"/>
      <w:r w:rsidRPr="00B216C8">
        <w:rPr>
          <w:rFonts w:cs="Times New Roman"/>
        </w:rPr>
        <w:t>Missing</w:t>
      </w:r>
      <w:proofErr w:type="spellEnd"/>
      <w:r w:rsidRPr="00B216C8">
        <w:rPr>
          <w:rFonts w:cs="Times New Roman"/>
        </w:rPr>
        <w:t>.</w:t>
      </w:r>
    </w:p>
    <w:p w:rsidR="00A27AE7" w:rsidP="00931877" w:rsidRDefault="00A27AE7" w14:paraId="088519D2" w14:textId="753C4A94">
      <w:pPr>
        <w:rPr>
          <w:rFonts w:cs="Times New Roman"/>
        </w:rPr>
      </w:pPr>
    </w:p>
    <w:p w:rsidR="00613CEE" w:rsidRDefault="00613CEE" w14:paraId="5FB81674" w14:textId="5421BA00">
      <w:pPr>
        <w:rPr>
          <w:rFonts w:cs="Times New Roman"/>
        </w:rPr>
      </w:pPr>
    </w:p>
    <w:p w:rsidR="00A27AE7" w:rsidP="008B5574" w:rsidRDefault="00A27AE7" w14:paraId="2143E67F" w14:textId="77777777">
      <w:pPr>
        <w:rPr>
          <w:rFonts w:cs="Times New Roman"/>
        </w:rPr>
      </w:pPr>
    </w:p>
    <w:p w:rsidR="008B5574" w:rsidP="005D6E92" w:rsidRDefault="00A27AE7" w14:paraId="56A4573C" w14:textId="166EE4E7">
      <w:pPr>
        <w:pStyle w:val="ListParagraph"/>
        <w:numPr>
          <w:ilvl w:val="0"/>
          <w:numId w:val="8"/>
        </w:numPr>
      </w:pPr>
      <w:r w:rsidRPr="00A27AE7">
        <w:rPr>
          <w:rFonts w:cs="Times New Roman"/>
          <w:b/>
          <w:bCs/>
          <w:i/>
          <w:iCs/>
          <w:sz w:val="22"/>
          <w:szCs w:val="22"/>
        </w:rPr>
        <w:t>Variable Puntos</w:t>
      </w:r>
    </w:p>
    <w:p w:rsidR="00DB600A" w:rsidP="00F80D22" w:rsidRDefault="00DB600A" w14:paraId="54BCCCE1" w14:textId="5464640E">
      <w:r w:rsidRPr="00DB600A">
        <w:rPr>
          <w:noProof/>
        </w:rPr>
        <w:drawing>
          <wp:inline distT="0" distB="0" distL="0" distR="0" wp14:anchorId="0DC4CB7A" wp14:editId="7061A12D">
            <wp:extent cx="5612130" cy="1480820"/>
            <wp:effectExtent l="0" t="0" r="7620" b="5080"/>
            <wp:docPr id="20" name="Imagen 2" descr="Interfaz de usuario gráfica, Aplicación&#10;&#10;Descripción generada automáticamente">
              <a:extLst xmlns:a="http://schemas.openxmlformats.org/drawingml/2006/main">
                <a:ext uri="{FF2B5EF4-FFF2-40B4-BE49-F238E27FC236}">
                  <a16:creationId xmlns:a16="http://schemas.microsoft.com/office/drawing/2014/main" id="{3800E840-8388-4D8C-908C-6D3279C839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 descr="Interfaz de usuario gráfica, Aplicación&#10;&#10;Descripción generada automáticamente">
                      <a:extLst>
                        <a:ext uri="{FF2B5EF4-FFF2-40B4-BE49-F238E27FC236}">
                          <a16:creationId xmlns:a16="http://schemas.microsoft.com/office/drawing/2014/main" id="{3800E840-8388-4D8C-908C-6D3279C83904}"/>
                        </a:ext>
                      </a:extLst>
                    </pic:cNvPr>
                    <pic:cNvPicPr>
                      <a:picLocks noChangeAspect="1"/>
                    </pic:cNvPicPr>
                  </pic:nvPicPr>
                  <pic:blipFill>
                    <a:blip r:embed="rId34"/>
                    <a:stretch>
                      <a:fillRect/>
                    </a:stretch>
                  </pic:blipFill>
                  <pic:spPr>
                    <a:xfrm>
                      <a:off x="0" y="0"/>
                      <a:ext cx="5612130" cy="1480820"/>
                    </a:xfrm>
                    <a:prstGeom prst="rect">
                      <a:avLst/>
                    </a:prstGeom>
                  </pic:spPr>
                </pic:pic>
              </a:graphicData>
            </a:graphic>
          </wp:inline>
        </w:drawing>
      </w:r>
    </w:p>
    <w:p w:rsidRPr="00DB600A" w:rsidR="00DB600A" w:rsidP="003814BB" w:rsidRDefault="00DB600A" w14:paraId="34A86871" w14:textId="77777777">
      <w:pPr>
        <w:spacing w:after="0"/>
        <w:rPr>
          <w:rFonts w:cs="Times New Roman"/>
        </w:rPr>
      </w:pPr>
      <w:r w:rsidRPr="00DB600A">
        <w:rPr>
          <w:rFonts w:cs="Times New Roman"/>
        </w:rPr>
        <w:t xml:space="preserve">La variable puntos, tiene un </w:t>
      </w:r>
      <w:proofErr w:type="spellStart"/>
      <w:r w:rsidRPr="00DB600A">
        <w:rPr>
          <w:rFonts w:cs="Times New Roman"/>
        </w:rPr>
        <w:t>distinct</w:t>
      </w:r>
      <w:proofErr w:type="spellEnd"/>
      <w:r w:rsidRPr="00DB600A">
        <w:rPr>
          <w:rFonts w:cs="Times New Roman"/>
        </w:rPr>
        <w:t xml:space="preserve"> de 3, puntos de peso de cada infracción.</w:t>
      </w:r>
    </w:p>
    <w:p w:rsidRPr="00DB600A" w:rsidR="00DB600A" w:rsidP="003814BB" w:rsidRDefault="00DB600A" w14:paraId="3BBB8B32" w14:textId="77777777">
      <w:pPr>
        <w:spacing w:after="0"/>
        <w:rPr>
          <w:rFonts w:cs="Times New Roman"/>
        </w:rPr>
      </w:pPr>
      <w:r w:rsidRPr="00DB600A">
        <w:rPr>
          <w:rFonts w:cs="Times New Roman"/>
        </w:rPr>
        <w:t xml:space="preserve">Tiene 0% de </w:t>
      </w:r>
      <w:proofErr w:type="spellStart"/>
      <w:r w:rsidRPr="00DB600A">
        <w:rPr>
          <w:rFonts w:cs="Times New Roman"/>
        </w:rPr>
        <w:t>Missing</w:t>
      </w:r>
      <w:proofErr w:type="spellEnd"/>
      <w:r w:rsidRPr="00DB600A">
        <w:rPr>
          <w:rFonts w:cs="Times New Roman"/>
        </w:rPr>
        <w:t>.</w:t>
      </w:r>
    </w:p>
    <w:p w:rsidR="003034BF" w:rsidP="003034BF" w:rsidRDefault="003034BF" w14:paraId="4DA47BB4" w14:textId="77777777">
      <w:pPr>
        <w:pStyle w:val="NormalWeb"/>
        <w:jc w:val="center"/>
      </w:pPr>
      <w:r>
        <w:rPr>
          <w:rFonts w:asciiTheme="minorHAnsi" w:hAnsiTheme="minorHAnsi" w:eastAsiaTheme="minorHAnsi" w:cstheme="minorBidi"/>
          <w:noProof/>
          <w:sz w:val="22"/>
          <w:szCs w:val="22"/>
          <w:lang w:eastAsia="en-US"/>
        </w:rPr>
        <w:drawing>
          <wp:inline distT="0" distB="0" distL="0" distR="0" wp14:anchorId="51D8EAF2" wp14:editId="605EEC19">
            <wp:extent cx="5128654" cy="4432300"/>
            <wp:effectExtent l="0" t="0" r="0" b="6350"/>
            <wp:docPr id="2" name="Imagen 2" descr="Interfaz de usuario gráfica,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Gráfico&#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43522" cy="4445150"/>
                    </a:xfrm>
                    <a:prstGeom prst="rect">
                      <a:avLst/>
                    </a:prstGeom>
                    <a:noFill/>
                    <a:ln>
                      <a:noFill/>
                    </a:ln>
                  </pic:spPr>
                </pic:pic>
              </a:graphicData>
            </a:graphic>
          </wp:inline>
        </w:drawing>
      </w:r>
      <w:r>
        <w:t> </w:t>
      </w:r>
    </w:p>
    <w:p w:rsidRPr="00A27AE7" w:rsidR="003034BF" w:rsidP="00801917" w:rsidRDefault="003034BF" w14:paraId="095A3524" w14:textId="05ACD283">
      <w:pPr>
        <w:pStyle w:val="NormalWeb"/>
        <w:jc w:val="both"/>
        <w:rPr>
          <w:sz w:val="22"/>
          <w:szCs w:val="22"/>
        </w:rPr>
      </w:pPr>
      <w:commentRangeStart w:id="22"/>
      <w:r w:rsidRPr="25190D4A">
        <w:rPr>
          <w:sz w:val="22"/>
          <w:szCs w:val="22"/>
          <w:lang w:val="es-ES"/>
        </w:rPr>
        <w:t xml:space="preserve">De acuerdo con la correlación </w:t>
      </w:r>
      <w:proofErr w:type="spellStart"/>
      <w:r w:rsidRPr="25190D4A">
        <w:rPr>
          <w:sz w:val="22"/>
          <w:szCs w:val="22"/>
          <w:lang w:val="es-ES"/>
        </w:rPr>
        <w:t>Phik</w:t>
      </w:r>
      <w:proofErr w:type="spellEnd"/>
      <w:r w:rsidRPr="25190D4A">
        <w:rPr>
          <w:sz w:val="22"/>
          <w:szCs w:val="22"/>
          <w:lang w:val="es-ES"/>
        </w:rPr>
        <w:t xml:space="preserve"> (</w:t>
      </w:r>
      <w:proofErr w:type="spellStart"/>
      <w:r w:rsidRPr="25190D4A">
        <w:rPr>
          <w:sz w:val="22"/>
          <w:szCs w:val="22"/>
          <w:lang w:val="es-ES"/>
        </w:rPr>
        <w:t>qk</w:t>
      </w:r>
      <w:proofErr w:type="spellEnd"/>
      <w:r w:rsidRPr="25190D4A">
        <w:rPr>
          <w:sz w:val="22"/>
          <w:szCs w:val="22"/>
          <w:lang w:val="es-ES"/>
        </w:rPr>
        <w:t xml:space="preserve">), se obtiene que aquellas variables de color azul oscuro tienen mayor relación, donde la diagonal azul oscuro resalta la relación de cada variable consigo misma. Ahora bien, analizando cada una de las variables y su relación con las demás en </w:t>
      </w:r>
      <w:r w:rsidRPr="25190D4A" w:rsidR="00801917">
        <w:rPr>
          <w:sz w:val="22"/>
          <w:szCs w:val="22"/>
          <w:lang w:val="es-ES"/>
        </w:rPr>
        <w:t>una lectura</w:t>
      </w:r>
      <w:r w:rsidRPr="25190D4A">
        <w:rPr>
          <w:sz w:val="22"/>
          <w:szCs w:val="22"/>
          <w:lang w:val="es-ES"/>
        </w:rPr>
        <w:t xml:space="preserve"> de izquierda a derecha se observa en la primera fila, con la variable Tipo de novedad (</w:t>
      </w:r>
      <w:proofErr w:type="spellStart"/>
      <w:r w:rsidRPr="25190D4A">
        <w:rPr>
          <w:sz w:val="22"/>
          <w:szCs w:val="22"/>
          <w:lang w:val="es-ES"/>
        </w:rPr>
        <w:t>tipo_nov</w:t>
      </w:r>
      <w:proofErr w:type="spellEnd"/>
      <w:r w:rsidRPr="25190D4A">
        <w:rPr>
          <w:sz w:val="22"/>
          <w:szCs w:val="22"/>
          <w:lang w:val="es-ES"/>
        </w:rPr>
        <w:t xml:space="preserve">) su relación directa con área y con puntos y una relación </w:t>
      </w:r>
      <w:r w:rsidRPr="25190D4A" w:rsidR="000C4269">
        <w:rPr>
          <w:sz w:val="22"/>
          <w:szCs w:val="22"/>
          <w:lang w:val="es-ES"/>
        </w:rPr>
        <w:t>positiva,</w:t>
      </w:r>
      <w:r w:rsidRPr="25190D4A">
        <w:rPr>
          <w:sz w:val="22"/>
          <w:szCs w:val="22"/>
          <w:lang w:val="es-ES"/>
        </w:rPr>
        <w:t xml:space="preserve"> aunque menor con </w:t>
      </w:r>
      <w:r w:rsidRPr="25190D4A" w:rsidR="007265CF">
        <w:rPr>
          <w:sz w:val="22"/>
          <w:szCs w:val="22"/>
          <w:lang w:val="es-ES"/>
        </w:rPr>
        <w:t>el mecanismo</w:t>
      </w:r>
      <w:r w:rsidRPr="25190D4A">
        <w:rPr>
          <w:sz w:val="22"/>
          <w:szCs w:val="22"/>
          <w:lang w:val="es-ES"/>
        </w:rPr>
        <w:t xml:space="preserve"> de observación. Esto es congruente, dado que cada área tiene sus propios tipos de infracciones o códigos de infracción y a su vez cada infracción tiene un puntaje especifico. En cuanto al mecanismo de observación la relación es menor, dado que el grupo de quien observa o identifica cada infracción, es quien denota cada infracción, y cada grupo puede hacer varios tipos de infracciones.</w:t>
      </w:r>
      <w:r w:rsidRPr="25190D4A">
        <w:rPr>
          <w:sz w:val="22"/>
          <w:szCs w:val="22"/>
        </w:rPr>
        <w:t> </w:t>
      </w:r>
      <w:commentRangeEnd w:id="22"/>
      <w:r>
        <w:commentReference w:id="22"/>
      </w:r>
    </w:p>
    <w:p w:rsidRPr="00A27AE7" w:rsidR="003034BF" w:rsidP="003034BF" w:rsidRDefault="003034BF" w14:paraId="64B5653E" w14:textId="77777777">
      <w:pPr>
        <w:pStyle w:val="NormalWeb"/>
        <w:spacing w:before="0" w:beforeAutospacing="0" w:after="0" w:afterAutospacing="0"/>
        <w:jc w:val="both"/>
        <w:rPr>
          <w:sz w:val="22"/>
          <w:szCs w:val="22"/>
        </w:rPr>
      </w:pPr>
      <w:r w:rsidRPr="00A27AE7">
        <w:rPr>
          <w:sz w:val="22"/>
          <w:szCs w:val="22"/>
          <w:lang w:val="es-ES"/>
        </w:rPr>
        <w:t>Así mismo, se destaca la relación de empresa con el tipo de concesión, dado que corresponden a los tipos de contratos acordados.</w:t>
      </w:r>
    </w:p>
    <w:p w:rsidRPr="00A27AE7" w:rsidR="003034BF" w:rsidP="003034BF" w:rsidRDefault="003034BF" w14:paraId="1DF9DA16" w14:textId="77777777">
      <w:pPr>
        <w:pStyle w:val="NormalWeb"/>
        <w:spacing w:before="0" w:beforeAutospacing="0" w:after="0" w:afterAutospacing="0"/>
        <w:jc w:val="both"/>
        <w:rPr>
          <w:sz w:val="22"/>
          <w:szCs w:val="22"/>
        </w:rPr>
      </w:pPr>
      <w:r w:rsidRPr="00A27AE7">
        <w:rPr>
          <w:sz w:val="22"/>
          <w:szCs w:val="22"/>
        </w:rPr>
        <w:t> </w:t>
      </w:r>
    </w:p>
    <w:p w:rsidR="003034BF" w:rsidP="003034BF" w:rsidRDefault="003034BF" w14:paraId="222DCB31" w14:textId="3ED4C1E3">
      <w:pPr>
        <w:pStyle w:val="NormalWeb"/>
        <w:spacing w:before="0" w:beforeAutospacing="0"/>
        <w:jc w:val="both"/>
        <w:rPr>
          <w:sz w:val="22"/>
          <w:szCs w:val="22"/>
          <w:lang w:val="es-ES"/>
        </w:rPr>
      </w:pPr>
      <w:r w:rsidRPr="00A27AE7">
        <w:rPr>
          <w:sz w:val="22"/>
          <w:szCs w:val="22"/>
          <w:lang w:val="es-ES"/>
        </w:rPr>
        <w:t xml:space="preserve">Se destaca que la relación entre empresa, </w:t>
      </w:r>
      <w:r w:rsidRPr="00A27AE7" w:rsidR="00DE17F4">
        <w:rPr>
          <w:sz w:val="22"/>
          <w:szCs w:val="22"/>
          <w:lang w:val="es-ES"/>
        </w:rPr>
        <w:t>conductor,</w:t>
      </w:r>
      <w:r w:rsidRPr="00A27AE7">
        <w:rPr>
          <w:sz w:val="22"/>
          <w:szCs w:val="22"/>
          <w:lang w:val="es-ES"/>
        </w:rPr>
        <w:t xml:space="preserve"> ruta y </w:t>
      </w:r>
      <w:r w:rsidRPr="00A27AE7" w:rsidR="00062EC5">
        <w:rPr>
          <w:sz w:val="22"/>
          <w:szCs w:val="22"/>
          <w:lang w:val="es-ES"/>
        </w:rPr>
        <w:t>vehículo</w:t>
      </w:r>
      <w:r w:rsidRPr="00A27AE7">
        <w:rPr>
          <w:sz w:val="22"/>
          <w:szCs w:val="22"/>
          <w:lang w:val="es-ES"/>
        </w:rPr>
        <w:t xml:space="preserve"> es débil, esto debido a la </w:t>
      </w:r>
      <w:proofErr w:type="spellStart"/>
      <w:r w:rsidRPr="00A27AE7">
        <w:rPr>
          <w:sz w:val="22"/>
          <w:szCs w:val="22"/>
          <w:lang w:val="es-ES"/>
        </w:rPr>
        <w:t>anonimación</w:t>
      </w:r>
      <w:proofErr w:type="spellEnd"/>
      <w:r w:rsidRPr="00A27AE7">
        <w:rPr>
          <w:sz w:val="22"/>
          <w:szCs w:val="22"/>
          <w:lang w:val="es-ES"/>
        </w:rPr>
        <w:t xml:space="preserve"> de los datos a estudiar.</w:t>
      </w:r>
    </w:p>
    <w:p w:rsidR="00062EC5" w:rsidRDefault="00062EC5" w14:paraId="0DF091E7" w14:textId="031EF876">
      <w:pPr>
        <w:rPr>
          <w:rFonts w:eastAsia="Times New Roman" w:cs="Times New Roman"/>
          <w:lang w:val="es-ES" w:eastAsia="es-CO"/>
        </w:rPr>
      </w:pPr>
      <w:r>
        <w:rPr>
          <w:lang w:val="es-ES"/>
        </w:rPr>
        <w:br w:type="page"/>
      </w:r>
    </w:p>
    <w:p w:rsidR="001F5B62" w:rsidP="00F82F37" w:rsidRDefault="001F5B62" w14:paraId="7CD80E19" w14:textId="39844D3E">
      <w:pPr>
        <w:pStyle w:val="Heading2"/>
        <w:rPr>
          <w:rFonts w:eastAsia="Times New Roman"/>
        </w:rPr>
      </w:pPr>
      <w:bookmarkStart w:name="_Toc88514162" w:id="23"/>
      <w:r w:rsidRPr="001F5B62">
        <w:rPr>
          <w:rFonts w:eastAsia="Times New Roman"/>
        </w:rPr>
        <w:t>Preparación de los datos</w:t>
      </w:r>
      <w:bookmarkEnd w:id="23"/>
    </w:p>
    <w:p w:rsidRPr="00E84349" w:rsidR="00E84349" w:rsidP="00F82F37" w:rsidRDefault="00E84349" w14:paraId="1C49C94E" w14:textId="77777777">
      <w:pPr>
        <w:spacing w:before="80" w:line="240" w:lineRule="auto"/>
        <w:jc w:val="both"/>
        <w:rPr>
          <w:rFonts w:cs="Times New Roman"/>
        </w:rPr>
      </w:pPr>
      <w:r w:rsidRPr="00E84349">
        <w:rPr>
          <w:rFonts w:cs="Times New Roman"/>
        </w:rPr>
        <w:t xml:space="preserve">Luego de realizar un análisis </w:t>
      </w:r>
      <w:proofErr w:type="spellStart"/>
      <w:r w:rsidRPr="00E84349">
        <w:rPr>
          <w:rFonts w:cs="Times New Roman"/>
        </w:rPr>
        <w:t>univarido</w:t>
      </w:r>
      <w:proofErr w:type="spellEnd"/>
      <w:r w:rsidRPr="00E84349">
        <w:rPr>
          <w:rFonts w:cs="Times New Roman"/>
        </w:rPr>
        <w:t xml:space="preserve">, tanto lo ejecutado en R como en el Perfilado en Pandas </w:t>
      </w:r>
      <w:proofErr w:type="spellStart"/>
      <w:r w:rsidRPr="00E84349">
        <w:rPr>
          <w:rFonts w:cs="Times New Roman"/>
        </w:rPr>
        <w:t>Profiling</w:t>
      </w:r>
      <w:proofErr w:type="spellEnd"/>
      <w:r w:rsidRPr="00E84349">
        <w:rPr>
          <w:rFonts w:cs="Times New Roman"/>
        </w:rPr>
        <w:t>, se procede a realizar una limpieza y tratamiento de los datos. Se detalla a continuación:</w:t>
      </w:r>
    </w:p>
    <w:p w:rsidR="00CA3F02" w:rsidP="001F5B62" w:rsidRDefault="00CA3F02" w14:paraId="02377277" w14:textId="77777777">
      <w:pPr>
        <w:rPr>
          <w:rFonts w:cs="Times New Roman"/>
        </w:rPr>
        <w:sectPr w:rsidR="00CA3F02" w:rsidSect="00D464BE">
          <w:type w:val="continuous"/>
          <w:pgSz w:w="12240" w:h="15840"/>
          <w:pgMar w:top="1417" w:right="1701" w:bottom="1417" w:left="1701" w:header="708" w:footer="708" w:gutter="0"/>
          <w:pgNumType w:start="0"/>
          <w:cols w:space="708"/>
          <w:titlePg/>
          <w:docGrid w:linePitch="360"/>
        </w:sectPr>
      </w:pPr>
    </w:p>
    <w:p w:rsidR="001F5B62" w:rsidP="00CA3F02" w:rsidRDefault="00E84349" w14:paraId="356574C2" w14:textId="173D9979">
      <w:pPr>
        <w:spacing w:before="1080"/>
      </w:pPr>
      <w:r w:rsidRPr="00E84349">
        <w:rPr>
          <w:rFonts w:cs="Times New Roman"/>
        </w:rPr>
        <w:t xml:space="preserve">1. </w:t>
      </w:r>
      <w:r w:rsidR="00EB32A7">
        <w:rPr>
          <w:rFonts w:cs="Times New Roman"/>
          <w:lang w:val="es-ES"/>
        </w:rPr>
        <w:t>Transformación de la</w:t>
      </w:r>
      <w:r w:rsidRPr="00E84349">
        <w:rPr>
          <w:rFonts w:cs="Times New Roman"/>
          <w:lang w:val="es-ES"/>
        </w:rPr>
        <w:t xml:space="preserve"> variable 'Fecha Novedad' de tipo general a date</w:t>
      </w:r>
      <w:commentRangeStart w:id="24"/>
      <w:commentRangeEnd w:id="24"/>
      <w:r>
        <w:commentReference w:id="24"/>
      </w:r>
      <w:r w:rsidR="00EB32A7">
        <w:rPr>
          <w:rFonts w:cs="Times New Roman"/>
          <w:lang w:val="es-ES"/>
        </w:rPr>
        <w:t>.</w:t>
      </w:r>
    </w:p>
    <w:p w:rsidRPr="001F5B62" w:rsidR="00E84349" w:rsidP="00E84349" w:rsidRDefault="00E84349" w14:paraId="459AA6B4" w14:textId="5D86A433">
      <w:pPr>
        <w:jc w:val="center"/>
      </w:pPr>
      <w:r>
        <w:rPr>
          <w:noProof/>
        </w:rPr>
        <w:drawing>
          <wp:inline distT="0" distB="0" distL="0" distR="0" wp14:anchorId="11561EBC" wp14:editId="5A5E9005">
            <wp:extent cx="2330450" cy="1836581"/>
            <wp:effectExtent l="0" t="0" r="0" b="0"/>
            <wp:docPr id="21" name="Imagen 2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Tabla&#10;&#10;Descripción generada automáticamente"/>
                    <pic:cNvPicPr/>
                  </pic:nvPicPr>
                  <pic:blipFill>
                    <a:blip r:embed="rId36"/>
                    <a:stretch>
                      <a:fillRect/>
                    </a:stretch>
                  </pic:blipFill>
                  <pic:spPr>
                    <a:xfrm>
                      <a:off x="0" y="0"/>
                      <a:ext cx="2343013" cy="1846482"/>
                    </a:xfrm>
                    <a:prstGeom prst="rect">
                      <a:avLst/>
                    </a:prstGeom>
                  </pic:spPr>
                </pic:pic>
              </a:graphicData>
            </a:graphic>
          </wp:inline>
        </w:drawing>
      </w:r>
    </w:p>
    <w:p w:rsidR="00CA3F02" w:rsidP="00CA3F02" w:rsidRDefault="00CA3F02" w14:paraId="2F61BF8E" w14:textId="77777777">
      <w:pPr>
        <w:pStyle w:val="NormalWeb"/>
        <w:jc w:val="both"/>
        <w:rPr>
          <w:sz w:val="22"/>
          <w:szCs w:val="22"/>
        </w:rPr>
      </w:pPr>
    </w:p>
    <w:p w:rsidR="00CA3F02" w:rsidP="00CA3F02" w:rsidRDefault="00CA3F02" w14:paraId="3A3E431E" w14:textId="01A19870">
      <w:pPr>
        <w:pStyle w:val="NormalWeb"/>
        <w:jc w:val="both"/>
        <w:rPr>
          <w:sz w:val="22"/>
          <w:szCs w:val="22"/>
        </w:rPr>
        <w:sectPr w:rsidR="00CA3F02" w:rsidSect="00CA3F02">
          <w:type w:val="continuous"/>
          <w:pgSz w:w="12240" w:h="15840"/>
          <w:pgMar w:top="1417" w:right="1701" w:bottom="1417" w:left="1701" w:header="708" w:footer="708" w:gutter="0"/>
          <w:pgNumType w:start="0"/>
          <w:cols w:space="708" w:num="2"/>
          <w:titlePg/>
          <w:docGrid w:linePitch="360"/>
        </w:sectPr>
      </w:pPr>
    </w:p>
    <w:p w:rsidRPr="004E7FA4" w:rsidR="004E7FA4" w:rsidP="00CA3F02" w:rsidRDefault="004E7FA4" w14:paraId="1AC74A87" w14:textId="242F00CB">
      <w:pPr>
        <w:pStyle w:val="NormalWeb"/>
        <w:jc w:val="both"/>
        <w:rPr>
          <w:sz w:val="22"/>
          <w:szCs w:val="22"/>
        </w:rPr>
      </w:pPr>
      <w:r w:rsidRPr="004E7FA4">
        <w:rPr>
          <w:sz w:val="22"/>
          <w:szCs w:val="22"/>
        </w:rPr>
        <w:t>2. Como s</w:t>
      </w:r>
      <w:proofErr w:type="spellStart"/>
      <w:r w:rsidRPr="004E7FA4">
        <w:rPr>
          <w:sz w:val="22"/>
          <w:szCs w:val="22"/>
          <w:lang w:val="es-ES"/>
        </w:rPr>
        <w:t>e</w:t>
      </w:r>
      <w:proofErr w:type="spellEnd"/>
      <w:r w:rsidRPr="004E7FA4">
        <w:rPr>
          <w:sz w:val="22"/>
          <w:szCs w:val="22"/>
          <w:lang w:val="es-ES"/>
        </w:rPr>
        <w:t xml:space="preserve"> encuentra alta cardinalidad en la variable 'Tipo de novedad':</w:t>
      </w:r>
      <w:r w:rsidRPr="004E7FA4">
        <w:rPr>
          <w:sz w:val="22"/>
          <w:szCs w:val="22"/>
          <w:lang w:val="es-ES"/>
        </w:rPr>
        <w:br/>
      </w:r>
      <w:r w:rsidRPr="004E7FA4">
        <w:rPr>
          <w:sz w:val="22"/>
          <w:szCs w:val="22"/>
          <w:lang w:val="es-ES"/>
        </w:rPr>
        <w:t xml:space="preserve">para ello </w:t>
      </w:r>
      <w:r w:rsidR="00645362">
        <w:rPr>
          <w:sz w:val="22"/>
          <w:szCs w:val="22"/>
          <w:lang w:val="es-ES"/>
        </w:rPr>
        <w:t xml:space="preserve">se </w:t>
      </w:r>
      <w:r w:rsidRPr="004E7FA4" w:rsidR="00B17251">
        <w:rPr>
          <w:sz w:val="22"/>
          <w:szCs w:val="22"/>
          <w:lang w:val="es-ES"/>
        </w:rPr>
        <w:t>realiz</w:t>
      </w:r>
      <w:r w:rsidR="00B17251">
        <w:rPr>
          <w:sz w:val="22"/>
          <w:szCs w:val="22"/>
          <w:lang w:val="es-ES"/>
        </w:rPr>
        <w:t>ó</w:t>
      </w:r>
      <w:r w:rsidRPr="004E7FA4">
        <w:rPr>
          <w:sz w:val="22"/>
          <w:szCs w:val="22"/>
          <w:lang w:val="es-ES"/>
        </w:rPr>
        <w:t xml:space="preserve"> una distribucion de Pareto para identificar las 7 infracciones </w:t>
      </w:r>
      <w:r w:rsidRPr="004E7FA4" w:rsidR="00645362">
        <w:rPr>
          <w:sz w:val="22"/>
          <w:szCs w:val="22"/>
          <w:lang w:val="es-ES"/>
        </w:rPr>
        <w:t>más</w:t>
      </w:r>
      <w:r w:rsidRPr="004E7FA4">
        <w:rPr>
          <w:sz w:val="22"/>
          <w:szCs w:val="22"/>
          <w:lang w:val="es-ES"/>
        </w:rPr>
        <w:t xml:space="preserve"> frecuentes.</w:t>
      </w:r>
    </w:p>
    <w:p w:rsidR="00CA3F02" w:rsidP="00B17251" w:rsidRDefault="00CA3F02" w14:paraId="4DFDE5E6" w14:textId="77777777">
      <w:pPr>
        <w:pStyle w:val="NormalWeb"/>
        <w:numPr>
          <w:ilvl w:val="0"/>
          <w:numId w:val="6"/>
        </w:numPr>
        <w:jc w:val="both"/>
        <w:rPr>
          <w:sz w:val="22"/>
          <w:szCs w:val="22"/>
          <w:lang w:val="es-ES"/>
        </w:rPr>
        <w:sectPr w:rsidR="00CA3F02" w:rsidSect="00D464BE">
          <w:type w:val="continuous"/>
          <w:pgSz w:w="12240" w:h="15840"/>
          <w:pgMar w:top="1417" w:right="1701" w:bottom="1417" w:left="1701" w:header="708" w:footer="708" w:gutter="0"/>
          <w:pgNumType w:start="0"/>
          <w:cols w:space="708"/>
          <w:titlePg/>
          <w:docGrid w:linePitch="360"/>
        </w:sectPr>
      </w:pPr>
    </w:p>
    <w:p w:rsidRPr="004E7FA4" w:rsidR="004E7FA4" w:rsidP="00B17251" w:rsidRDefault="004E7FA4" w14:paraId="6A82DF5A" w14:textId="5C629BBF">
      <w:pPr>
        <w:pStyle w:val="NormalWeb"/>
        <w:numPr>
          <w:ilvl w:val="0"/>
          <w:numId w:val="6"/>
        </w:numPr>
        <w:jc w:val="both"/>
        <w:rPr>
          <w:sz w:val="22"/>
          <w:szCs w:val="22"/>
        </w:rPr>
      </w:pPr>
      <w:r w:rsidRPr="004E7FA4">
        <w:rPr>
          <w:sz w:val="22"/>
          <w:szCs w:val="22"/>
          <w:lang w:val="es-ES"/>
        </w:rPr>
        <w:t>I5025: atención en vía</w:t>
      </w:r>
    </w:p>
    <w:p w:rsidRPr="004E7FA4" w:rsidR="004E7FA4" w:rsidP="00B17251" w:rsidRDefault="004E7FA4" w14:paraId="39BF7662" w14:textId="77777777">
      <w:pPr>
        <w:pStyle w:val="NormalWeb"/>
        <w:numPr>
          <w:ilvl w:val="0"/>
          <w:numId w:val="6"/>
        </w:numPr>
        <w:jc w:val="both"/>
        <w:rPr>
          <w:sz w:val="22"/>
          <w:szCs w:val="22"/>
        </w:rPr>
      </w:pPr>
      <w:r w:rsidRPr="004E7FA4">
        <w:rPr>
          <w:sz w:val="22"/>
          <w:szCs w:val="22"/>
          <w:lang w:val="es-ES"/>
        </w:rPr>
        <w:t>I5006: vehículo desaseado</w:t>
      </w:r>
    </w:p>
    <w:p w:rsidRPr="004E7FA4" w:rsidR="004E7FA4" w:rsidP="00B17251" w:rsidRDefault="004E7FA4" w14:paraId="012D5CA8" w14:textId="77777777">
      <w:pPr>
        <w:pStyle w:val="NormalWeb"/>
        <w:numPr>
          <w:ilvl w:val="0"/>
          <w:numId w:val="6"/>
        </w:numPr>
        <w:jc w:val="both"/>
        <w:rPr>
          <w:sz w:val="22"/>
          <w:szCs w:val="22"/>
        </w:rPr>
      </w:pPr>
      <w:r w:rsidRPr="004E7FA4">
        <w:rPr>
          <w:sz w:val="22"/>
          <w:szCs w:val="22"/>
          <w:lang w:val="es-ES"/>
        </w:rPr>
        <w:t>I5003-2: mal funcionamiento</w:t>
      </w:r>
    </w:p>
    <w:p w:rsidRPr="004E7FA4" w:rsidR="004E7FA4" w:rsidP="00B17251" w:rsidRDefault="004E7FA4" w14:paraId="44483E58" w14:textId="77777777">
      <w:pPr>
        <w:pStyle w:val="NormalWeb"/>
        <w:numPr>
          <w:ilvl w:val="0"/>
          <w:numId w:val="6"/>
        </w:numPr>
        <w:jc w:val="both"/>
        <w:rPr>
          <w:sz w:val="22"/>
          <w:szCs w:val="22"/>
        </w:rPr>
      </w:pPr>
      <w:r w:rsidRPr="004E7FA4">
        <w:rPr>
          <w:sz w:val="22"/>
          <w:szCs w:val="22"/>
          <w:lang w:val="es-ES"/>
        </w:rPr>
        <w:t>I6019: desacato autoridad</w:t>
      </w:r>
    </w:p>
    <w:p w:rsidRPr="004E7FA4" w:rsidR="004E7FA4" w:rsidP="00B17251" w:rsidRDefault="004E7FA4" w14:paraId="228CA158" w14:textId="77777777">
      <w:pPr>
        <w:pStyle w:val="NormalWeb"/>
        <w:numPr>
          <w:ilvl w:val="0"/>
          <w:numId w:val="6"/>
        </w:numPr>
        <w:jc w:val="both"/>
        <w:rPr>
          <w:sz w:val="22"/>
          <w:szCs w:val="22"/>
        </w:rPr>
      </w:pPr>
      <w:r w:rsidRPr="004E7FA4">
        <w:rPr>
          <w:sz w:val="22"/>
          <w:szCs w:val="22"/>
          <w:lang w:val="es-ES"/>
        </w:rPr>
        <w:t>I8024: no manejo preventivo</w:t>
      </w:r>
    </w:p>
    <w:p w:rsidRPr="004E7FA4" w:rsidR="004E7FA4" w:rsidP="00B17251" w:rsidRDefault="004E7FA4" w14:paraId="08167714" w14:textId="77777777">
      <w:pPr>
        <w:pStyle w:val="NormalWeb"/>
        <w:numPr>
          <w:ilvl w:val="0"/>
          <w:numId w:val="6"/>
        </w:numPr>
        <w:jc w:val="both"/>
        <w:rPr>
          <w:sz w:val="22"/>
          <w:szCs w:val="22"/>
        </w:rPr>
      </w:pPr>
      <w:r w:rsidRPr="004E7FA4">
        <w:rPr>
          <w:sz w:val="22"/>
          <w:szCs w:val="22"/>
          <w:lang w:val="es-ES"/>
        </w:rPr>
        <w:t>I5003-4: alarmas en testigos</w:t>
      </w:r>
    </w:p>
    <w:p w:rsidRPr="004E7FA4" w:rsidR="004E7FA4" w:rsidP="00B17251" w:rsidRDefault="004E7FA4" w14:paraId="60E2E007" w14:textId="77777777">
      <w:pPr>
        <w:pStyle w:val="NormalWeb"/>
        <w:numPr>
          <w:ilvl w:val="0"/>
          <w:numId w:val="6"/>
        </w:numPr>
        <w:jc w:val="both"/>
        <w:rPr>
          <w:sz w:val="22"/>
          <w:szCs w:val="22"/>
        </w:rPr>
      </w:pPr>
      <w:r w:rsidRPr="004E7FA4">
        <w:rPr>
          <w:sz w:val="22"/>
          <w:szCs w:val="22"/>
          <w:lang w:val="es-ES"/>
        </w:rPr>
        <w:t>I6026: Exceso de velocidad 20km/h - 60km/h</w:t>
      </w:r>
    </w:p>
    <w:p w:rsidRPr="00A27AE7" w:rsidR="004E7FA4" w:rsidP="00B17251" w:rsidRDefault="004E7FA4" w14:paraId="7AB95B5C" w14:textId="058FDA19">
      <w:pPr>
        <w:pStyle w:val="NormalWeb"/>
        <w:numPr>
          <w:ilvl w:val="0"/>
          <w:numId w:val="6"/>
        </w:numPr>
        <w:jc w:val="both"/>
        <w:rPr>
          <w:sz w:val="22"/>
          <w:szCs w:val="22"/>
        </w:rPr>
      </w:pPr>
      <w:r w:rsidRPr="004E7FA4">
        <w:rPr>
          <w:sz w:val="22"/>
          <w:szCs w:val="22"/>
          <w:lang w:val="es-ES"/>
        </w:rPr>
        <w:t>otros: pertenecen los 56 tipos de novedades restantes</w:t>
      </w:r>
    </w:p>
    <w:p w:rsidR="00CA3F02" w:rsidP="00A27AE7" w:rsidRDefault="004E7FA4" w14:paraId="091B611F" w14:textId="77777777">
      <w:pPr>
        <w:pStyle w:val="NormalWeb"/>
        <w:jc w:val="center"/>
        <w:rPr>
          <w:sz w:val="22"/>
          <w:szCs w:val="22"/>
          <w:lang w:val="es-ES"/>
        </w:rPr>
        <w:sectPr w:rsidR="00CA3F02" w:rsidSect="00CA3F02">
          <w:type w:val="continuous"/>
          <w:pgSz w:w="12240" w:h="15840"/>
          <w:pgMar w:top="1417" w:right="1701" w:bottom="1417" w:left="1701" w:header="708" w:footer="708" w:gutter="0"/>
          <w:pgNumType w:start="0"/>
          <w:cols w:space="708" w:num="2"/>
          <w:titlePg/>
          <w:docGrid w:linePitch="360"/>
        </w:sectPr>
      </w:pPr>
      <w:r w:rsidRPr="004E7FA4">
        <w:rPr>
          <w:rFonts w:ascii="Arial Narrow" w:hAnsi="Arial Narrow" w:cs="Calibri"/>
          <w:noProof/>
        </w:rPr>
        <w:drawing>
          <wp:inline distT="0" distB="0" distL="0" distR="0" wp14:anchorId="5938230F" wp14:editId="59E95A2B">
            <wp:extent cx="2413000" cy="1349254"/>
            <wp:effectExtent l="0" t="0" r="6350" b="3810"/>
            <wp:docPr id="12292" name="Picture 4" descr="Tabla&#10;&#10;Descripción generada automáticamente">
              <a:extLst xmlns:a="http://schemas.openxmlformats.org/drawingml/2006/main">
                <a:ext uri="{FF2B5EF4-FFF2-40B4-BE49-F238E27FC236}">
                  <a16:creationId xmlns:a16="http://schemas.microsoft.com/office/drawing/2014/main" id="{5712B253-E2AC-4712-9B8E-5D97F7A222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2" name="Picture 4" descr="Tabla&#10;&#10;Descripción generada automáticamente">
                      <a:extLst>
                        <a:ext uri="{FF2B5EF4-FFF2-40B4-BE49-F238E27FC236}">
                          <a16:creationId xmlns:a16="http://schemas.microsoft.com/office/drawing/2014/main" id="{5712B253-E2AC-4712-9B8E-5D97F7A22241}"/>
                        </a:ext>
                      </a:extLst>
                    </pic:cNvPr>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19705" cy="1353003"/>
                    </a:xfrm>
                    <a:prstGeom prst="rect">
                      <a:avLst/>
                    </a:prstGeom>
                    <a:noFill/>
                  </pic:spPr>
                </pic:pic>
              </a:graphicData>
            </a:graphic>
          </wp:inline>
        </w:drawing>
      </w:r>
    </w:p>
    <w:p w:rsidR="0099075E" w:rsidP="00F82F37" w:rsidRDefault="0099075E" w14:paraId="3382D8EE" w14:textId="77777777">
      <w:pPr>
        <w:pStyle w:val="NormalWeb"/>
        <w:ind w:right="-57"/>
        <w:jc w:val="both"/>
        <w:rPr>
          <w:sz w:val="22"/>
          <w:szCs w:val="22"/>
          <w:lang w:val="es-ES"/>
        </w:rPr>
        <w:sectPr w:rsidR="0099075E" w:rsidSect="0099075E">
          <w:type w:val="continuous"/>
          <w:pgSz w:w="12240" w:h="15840"/>
          <w:pgMar w:top="1417" w:right="1701" w:bottom="1417" w:left="1701" w:header="708" w:footer="708" w:gutter="0"/>
          <w:pgNumType w:start="0"/>
          <w:cols w:space="708" w:num="2"/>
          <w:titlePg/>
          <w:docGrid w:linePitch="360"/>
        </w:sectPr>
      </w:pPr>
    </w:p>
    <w:p w:rsidRPr="004E7FA4" w:rsidR="004E7FA4" w:rsidP="00F82F37" w:rsidRDefault="004E7FA4" w14:paraId="76CF440B" w14:textId="5AD4DF2E">
      <w:pPr>
        <w:pStyle w:val="NormalWeb"/>
        <w:ind w:right="-57"/>
        <w:jc w:val="both"/>
        <w:rPr>
          <w:sz w:val="22"/>
          <w:szCs w:val="22"/>
        </w:rPr>
      </w:pPr>
      <w:r w:rsidRPr="00A27AE7">
        <w:rPr>
          <w:sz w:val="22"/>
          <w:szCs w:val="22"/>
          <w:lang w:val="es-ES"/>
        </w:rPr>
        <w:t>Las 7 infracciones</w:t>
      </w:r>
      <w:r w:rsidRPr="004E7FA4">
        <w:rPr>
          <w:sz w:val="22"/>
          <w:szCs w:val="22"/>
          <w:lang w:val="es-ES"/>
        </w:rPr>
        <w:t xml:space="preserve"> con </w:t>
      </w:r>
      <w:r w:rsidRPr="00A27AE7">
        <w:rPr>
          <w:sz w:val="22"/>
          <w:szCs w:val="22"/>
          <w:lang w:val="es-ES"/>
        </w:rPr>
        <w:t>más</w:t>
      </w:r>
      <w:r w:rsidRPr="004E7FA4">
        <w:rPr>
          <w:sz w:val="22"/>
          <w:szCs w:val="22"/>
          <w:lang w:val="es-ES"/>
        </w:rPr>
        <w:t xml:space="preserve"> frecuencia.</w:t>
      </w:r>
      <w:r w:rsidRPr="00A27AE7">
        <w:rPr>
          <w:sz w:val="22"/>
          <w:szCs w:val="22"/>
          <w:lang w:val="es-ES"/>
        </w:rPr>
        <w:t xml:space="preserve"> </w:t>
      </w:r>
      <w:r w:rsidRPr="004E7FA4">
        <w:rPr>
          <w:sz w:val="22"/>
          <w:szCs w:val="22"/>
          <w:lang w:val="es-ES"/>
        </w:rPr>
        <w:t>Las demas estan agruparas en “Otros”</w:t>
      </w:r>
    </w:p>
    <w:p w:rsidR="004E7FA4" w:rsidP="004E7FA4" w:rsidRDefault="0099075E" w14:paraId="01244A53" w14:textId="412787B4">
      <w:pPr>
        <w:pStyle w:val="NormalWeb"/>
        <w:jc w:val="center"/>
        <w:rPr>
          <w:rFonts w:ascii="Arial Narrow" w:hAnsi="Arial Narrow" w:cs="Calibri"/>
        </w:rPr>
      </w:pPr>
      <w:r>
        <w:rPr>
          <w:rFonts w:ascii="Arial Narrow" w:hAnsi="Arial Narrow" w:cs="Calibri"/>
          <w:noProof/>
        </w:rPr>
        <w:drawing>
          <wp:inline distT="0" distB="0" distL="0" distR="0" wp14:anchorId="0C2E4558" wp14:editId="421B934D">
            <wp:extent cx="3757930" cy="2095327"/>
            <wp:effectExtent l="19050" t="19050" r="13970" b="19685"/>
            <wp:docPr id="30" name="Imagen 30"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Gráfico, Gráfico de barras&#10;&#10;Descripción generada automáticament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96610" cy="2116894"/>
                    </a:xfrm>
                    <a:prstGeom prst="rect">
                      <a:avLst/>
                    </a:prstGeom>
                    <a:noFill/>
                    <a:ln>
                      <a:solidFill>
                        <a:schemeClr val="bg2">
                          <a:lumMod val="75000"/>
                        </a:schemeClr>
                      </a:solidFill>
                    </a:ln>
                  </pic:spPr>
                </pic:pic>
              </a:graphicData>
            </a:graphic>
          </wp:inline>
        </w:drawing>
      </w:r>
    </w:p>
    <w:p w:rsidR="0099075E" w:rsidP="004E7FA4" w:rsidRDefault="0099075E" w14:paraId="12FB3BD0" w14:textId="77777777">
      <w:pPr>
        <w:pStyle w:val="NormalWeb"/>
        <w:jc w:val="center"/>
        <w:rPr>
          <w:rFonts w:ascii="Arial Narrow" w:hAnsi="Arial Narrow" w:cs="Calibri"/>
        </w:rPr>
        <w:sectPr w:rsidR="0099075E" w:rsidSect="0099075E">
          <w:type w:val="continuous"/>
          <w:pgSz w:w="12240" w:h="15840"/>
          <w:pgMar w:top="1417" w:right="1701" w:bottom="1417" w:left="1701" w:header="708" w:footer="708" w:gutter="0"/>
          <w:pgNumType w:start="0"/>
          <w:cols w:space="708"/>
          <w:titlePg/>
          <w:docGrid w:linePitch="360"/>
        </w:sectPr>
      </w:pPr>
    </w:p>
    <w:p w:rsidR="004E7FA4" w:rsidP="004E7FA4" w:rsidRDefault="004E7FA4" w14:paraId="49A94B56" w14:textId="6A31C90F">
      <w:pPr>
        <w:pStyle w:val="NormalWeb"/>
        <w:jc w:val="center"/>
        <w:rPr>
          <w:rFonts w:ascii="Arial Narrow" w:hAnsi="Arial Narrow" w:cs="Calibri"/>
        </w:rPr>
      </w:pPr>
    </w:p>
    <w:p w:rsidRPr="00A27AE7" w:rsidR="004E7FA4" w:rsidP="003C25E8" w:rsidRDefault="008D487B" w14:paraId="5A314776" w14:textId="3E833347">
      <w:pPr>
        <w:pStyle w:val="NormalWeb"/>
        <w:numPr>
          <w:ilvl w:val="0"/>
          <w:numId w:val="2"/>
        </w:numPr>
        <w:spacing w:before="1200" w:beforeAutospacing="0"/>
        <w:ind w:left="360"/>
        <w:jc w:val="both"/>
        <w:rPr>
          <w:sz w:val="22"/>
          <w:szCs w:val="22"/>
        </w:rPr>
      </w:pPr>
      <w:r w:rsidRPr="00A27AE7">
        <w:rPr>
          <w:sz w:val="22"/>
          <w:szCs w:val="22"/>
        </w:rPr>
        <w:t>Borrar la variable “unidad de medida”, ya que no aporta para el análisis</w:t>
      </w:r>
    </w:p>
    <w:p w:rsidR="003C25E8" w:rsidP="003C25E8" w:rsidRDefault="008D487B" w14:paraId="68EDCFDE" w14:textId="77777777">
      <w:pPr>
        <w:pStyle w:val="NormalWeb"/>
        <w:jc w:val="both"/>
        <w:rPr>
          <w:rFonts w:ascii="Arial Narrow" w:hAnsi="Arial Narrow" w:cs="Calibri"/>
        </w:rPr>
        <w:sectPr w:rsidR="003C25E8" w:rsidSect="003C25E8">
          <w:type w:val="continuous"/>
          <w:pgSz w:w="12240" w:h="15840"/>
          <w:pgMar w:top="1417" w:right="1701" w:bottom="1417" w:left="1701" w:header="708" w:footer="708" w:gutter="0"/>
          <w:pgNumType w:start="0"/>
          <w:cols w:space="708" w:num="2"/>
          <w:titlePg/>
          <w:docGrid w:linePitch="360"/>
        </w:sectPr>
      </w:pPr>
      <w:r>
        <w:rPr>
          <w:noProof/>
        </w:rPr>
        <w:drawing>
          <wp:inline distT="0" distB="0" distL="0" distR="0" wp14:anchorId="78468D13" wp14:editId="4D0E73F4">
            <wp:extent cx="2857500" cy="2072640"/>
            <wp:effectExtent l="0" t="0" r="0" b="3810"/>
            <wp:docPr id="22" name="Imagen 22"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magen que contiene Gráfico&#10;&#10;Descripción generada automáticamente"/>
                    <pic:cNvPicPr/>
                  </pic:nvPicPr>
                  <pic:blipFill>
                    <a:blip r:embed="rId39">
                      <a:extLst>
                        <a:ext uri="{28A0092B-C50C-407E-A947-70E740481C1C}">
                          <a14:useLocalDpi xmlns:a14="http://schemas.microsoft.com/office/drawing/2010/main" val="0"/>
                        </a:ext>
                      </a:extLst>
                    </a:blip>
                    <a:stretch>
                      <a:fillRect/>
                    </a:stretch>
                  </pic:blipFill>
                  <pic:spPr>
                    <a:xfrm>
                      <a:off x="0" y="0"/>
                      <a:ext cx="2857500" cy="2072640"/>
                    </a:xfrm>
                    <a:prstGeom prst="rect">
                      <a:avLst/>
                    </a:prstGeom>
                  </pic:spPr>
                </pic:pic>
              </a:graphicData>
            </a:graphic>
          </wp:inline>
        </w:drawing>
      </w:r>
    </w:p>
    <w:p w:rsidR="00176402" w:rsidRDefault="00176402" w14:paraId="40C9B485" w14:textId="506F5D5E">
      <w:pPr>
        <w:rPr>
          <w:rFonts w:ascii="Arial Narrow" w:hAnsi="Arial Narrow" w:eastAsia="Times New Roman" w:cs="Calibri"/>
          <w:sz w:val="24"/>
          <w:szCs w:val="24"/>
          <w:lang w:eastAsia="es-CO"/>
        </w:rPr>
      </w:pPr>
    </w:p>
    <w:p w:rsidRPr="00E0173D" w:rsidR="00E0173D" w:rsidP="003C25E8" w:rsidRDefault="00A27AE7" w14:paraId="38EA9DF3" w14:textId="22197051">
      <w:pPr>
        <w:pStyle w:val="NormalWeb"/>
        <w:jc w:val="both"/>
        <w:rPr>
          <w:rFonts w:ascii="Arial Narrow" w:hAnsi="Arial Narrow" w:cs="Calibri"/>
        </w:rPr>
      </w:pPr>
      <w:r>
        <w:rPr>
          <w:rFonts w:ascii="Arial Narrow" w:hAnsi="Arial Narrow" w:cs="Calibri"/>
        </w:rPr>
        <w:t>4</w:t>
      </w:r>
      <w:r w:rsidRPr="00E0173D" w:rsidR="00E0173D">
        <w:rPr>
          <w:rFonts w:ascii="Arial Narrow" w:hAnsi="Arial Narrow" w:cs="Calibri"/>
        </w:rPr>
        <w:t xml:space="preserve">. </w:t>
      </w:r>
      <w:r w:rsidRPr="00E0173D" w:rsidR="00E0173D">
        <w:rPr>
          <w:sz w:val="22"/>
          <w:szCs w:val="22"/>
        </w:rPr>
        <w:t>Borrar la variable “</w:t>
      </w:r>
      <w:r w:rsidRPr="00E0173D">
        <w:rPr>
          <w:sz w:val="22"/>
          <w:szCs w:val="22"/>
        </w:rPr>
        <w:t>descripción</w:t>
      </w:r>
      <w:r w:rsidRPr="00E0173D" w:rsidR="00E0173D">
        <w:rPr>
          <w:sz w:val="22"/>
          <w:szCs w:val="22"/>
        </w:rPr>
        <w:t>” y crear una nueva a partir de tipo de novedad</w:t>
      </w:r>
      <w:r w:rsidR="00351F08">
        <w:rPr>
          <w:sz w:val="22"/>
          <w:szCs w:val="22"/>
        </w:rPr>
        <w:t xml:space="preserve">, resumiendo la descripción de </w:t>
      </w:r>
      <w:proofErr w:type="gramStart"/>
      <w:r w:rsidR="00351F08">
        <w:rPr>
          <w:sz w:val="22"/>
          <w:szCs w:val="22"/>
        </w:rPr>
        <w:t>la mismas</w:t>
      </w:r>
      <w:proofErr w:type="gramEnd"/>
      <w:r w:rsidR="00351F08">
        <w:rPr>
          <w:sz w:val="22"/>
          <w:szCs w:val="22"/>
        </w:rPr>
        <w:t>.</w:t>
      </w:r>
    </w:p>
    <w:p w:rsidR="004E7FA4" w:rsidP="008D487B" w:rsidRDefault="004E7FA4" w14:paraId="434404E0" w14:textId="60F694F4">
      <w:pPr>
        <w:pStyle w:val="NormalWeb"/>
        <w:jc w:val="both"/>
        <w:rPr>
          <w:rFonts w:ascii="Arial Narrow" w:hAnsi="Arial Narrow" w:cs="Calibri"/>
        </w:rPr>
      </w:pPr>
    </w:p>
    <w:p w:rsidR="00176402" w:rsidP="00176402" w:rsidRDefault="006607BD" w14:paraId="21831C13" w14:textId="77777777">
      <w:pPr>
        <w:pStyle w:val="NormalWeb"/>
        <w:jc w:val="center"/>
        <w:rPr>
          <w:rFonts w:ascii="Arial Narrow" w:hAnsi="Arial Narrow" w:cs="Calibri"/>
        </w:rPr>
        <w:sectPr w:rsidR="00176402" w:rsidSect="00176402">
          <w:type w:val="continuous"/>
          <w:pgSz w:w="12240" w:h="15840"/>
          <w:pgMar w:top="1417" w:right="1701" w:bottom="1417" w:left="1701" w:header="708" w:footer="708" w:gutter="0"/>
          <w:pgNumType w:start="0"/>
          <w:cols w:space="708" w:num="2"/>
          <w:titlePg/>
          <w:docGrid w:linePitch="360"/>
        </w:sectPr>
      </w:pPr>
      <w:r>
        <w:rPr>
          <w:noProof/>
        </w:rPr>
        <w:drawing>
          <wp:inline distT="0" distB="0" distL="0" distR="0" wp14:anchorId="615CC29A" wp14:editId="078038DF">
            <wp:extent cx="3027680" cy="2387600"/>
            <wp:effectExtent l="0" t="0" r="127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40"/>
                    <a:stretch>
                      <a:fillRect/>
                    </a:stretch>
                  </pic:blipFill>
                  <pic:spPr>
                    <a:xfrm>
                      <a:off x="0" y="0"/>
                      <a:ext cx="3077895" cy="2427199"/>
                    </a:xfrm>
                    <a:prstGeom prst="rect">
                      <a:avLst/>
                    </a:prstGeom>
                  </pic:spPr>
                </pic:pic>
              </a:graphicData>
            </a:graphic>
          </wp:inline>
        </w:drawing>
      </w:r>
    </w:p>
    <w:p w:rsidR="004E7FA4" w:rsidP="00176402" w:rsidRDefault="004E7FA4" w14:paraId="385493A4" w14:textId="77777777">
      <w:pPr>
        <w:pStyle w:val="NormalWeb"/>
        <w:jc w:val="center"/>
        <w:rPr>
          <w:rFonts w:ascii="Arial Narrow" w:hAnsi="Arial Narrow" w:cs="Calibri"/>
        </w:rPr>
      </w:pPr>
    </w:p>
    <w:p w:rsidR="00176402" w:rsidP="00176402" w:rsidRDefault="00176402" w14:paraId="388D69FC" w14:textId="77777777">
      <w:pPr>
        <w:pStyle w:val="NormalWeb"/>
        <w:jc w:val="both"/>
        <w:rPr>
          <w:sz w:val="22"/>
          <w:szCs w:val="22"/>
        </w:rPr>
        <w:sectPr w:rsidR="00176402" w:rsidSect="00D464BE">
          <w:type w:val="continuous"/>
          <w:pgSz w:w="12240" w:h="15840"/>
          <w:pgMar w:top="1417" w:right="1701" w:bottom="1417" w:left="1701" w:header="708" w:footer="708" w:gutter="0"/>
          <w:pgNumType w:start="0"/>
          <w:cols w:space="708"/>
          <w:titlePg/>
          <w:docGrid w:linePitch="360"/>
        </w:sectPr>
      </w:pPr>
    </w:p>
    <w:p w:rsidRPr="00C45CFF" w:rsidR="00C45CFF" w:rsidP="00176402" w:rsidRDefault="00A27AE7" w14:paraId="73F8B040" w14:textId="7E525B81">
      <w:pPr>
        <w:pStyle w:val="NormalWeb"/>
        <w:spacing w:before="1320" w:beforeAutospacing="0"/>
        <w:jc w:val="both"/>
        <w:rPr>
          <w:sz w:val="22"/>
          <w:szCs w:val="22"/>
        </w:rPr>
      </w:pPr>
      <w:r w:rsidRPr="00A27AE7">
        <w:rPr>
          <w:sz w:val="22"/>
          <w:szCs w:val="22"/>
        </w:rPr>
        <w:t>5</w:t>
      </w:r>
      <w:r w:rsidRPr="00C45CFF" w:rsidR="00C45CFF">
        <w:rPr>
          <w:sz w:val="22"/>
          <w:szCs w:val="22"/>
        </w:rPr>
        <w:t xml:space="preserve">. </w:t>
      </w:r>
      <w:r w:rsidRPr="00C45CFF" w:rsidR="00C45CFF">
        <w:rPr>
          <w:sz w:val="22"/>
          <w:szCs w:val="22"/>
          <w:lang w:val="es-ES"/>
        </w:rPr>
        <w:t>Cambiar los NA de la variable conductor por ceros '0</w:t>
      </w:r>
    </w:p>
    <w:p w:rsidR="004E7FA4" w:rsidP="00176402" w:rsidRDefault="004E7FA4" w14:paraId="13123D8D" w14:textId="31267620">
      <w:pPr>
        <w:pStyle w:val="NormalWeb"/>
        <w:jc w:val="both"/>
        <w:rPr>
          <w:rFonts w:ascii="Arial Narrow" w:hAnsi="Arial Narrow" w:cs="Calibri"/>
        </w:rPr>
      </w:pPr>
    </w:p>
    <w:p w:rsidR="00176402" w:rsidP="00176402" w:rsidRDefault="00C45CFF" w14:paraId="25281854" w14:textId="77777777">
      <w:pPr>
        <w:pStyle w:val="NormalWeb"/>
        <w:jc w:val="center"/>
        <w:rPr>
          <w:rFonts w:ascii="Arial Narrow" w:hAnsi="Arial Narrow" w:cs="Calibri"/>
        </w:rPr>
        <w:sectPr w:rsidR="00176402" w:rsidSect="00176402">
          <w:type w:val="continuous"/>
          <w:pgSz w:w="12240" w:h="15840"/>
          <w:pgMar w:top="1417" w:right="1701" w:bottom="1417" w:left="1701" w:header="708" w:footer="708" w:gutter="0"/>
          <w:pgNumType w:start="0"/>
          <w:cols w:space="708" w:num="2"/>
          <w:titlePg/>
          <w:docGrid w:linePitch="360"/>
        </w:sectPr>
      </w:pPr>
      <w:r>
        <w:rPr>
          <w:noProof/>
        </w:rPr>
        <w:drawing>
          <wp:inline distT="0" distB="0" distL="0" distR="0" wp14:anchorId="70F3E4F5" wp14:editId="4C3D7A6E">
            <wp:extent cx="1623060" cy="2559050"/>
            <wp:effectExtent l="0" t="0" r="0" b="0"/>
            <wp:docPr id="24" name="Imagen 2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Gráfico&#10;&#10;Descripción generada automáticamente"/>
                    <pic:cNvPicPr/>
                  </pic:nvPicPr>
                  <pic:blipFill>
                    <a:blip r:embed="rId41"/>
                    <a:stretch>
                      <a:fillRect/>
                    </a:stretch>
                  </pic:blipFill>
                  <pic:spPr>
                    <a:xfrm>
                      <a:off x="0" y="0"/>
                      <a:ext cx="1630450" cy="2570702"/>
                    </a:xfrm>
                    <a:prstGeom prst="rect">
                      <a:avLst/>
                    </a:prstGeom>
                  </pic:spPr>
                </pic:pic>
              </a:graphicData>
            </a:graphic>
          </wp:inline>
        </w:drawing>
      </w:r>
    </w:p>
    <w:p w:rsidR="004E7FA4" w:rsidP="00A27AE7" w:rsidRDefault="004E7FA4" w14:paraId="0D653399" w14:textId="2427C7C8">
      <w:pPr>
        <w:pStyle w:val="NormalWeb"/>
        <w:jc w:val="center"/>
        <w:rPr>
          <w:rFonts w:ascii="Arial Narrow" w:hAnsi="Arial Narrow" w:cs="Calibri"/>
        </w:rPr>
      </w:pPr>
    </w:p>
    <w:p w:rsidR="000F5000" w:rsidP="00F94C0F" w:rsidRDefault="000F5000" w14:paraId="39D2930C" w14:textId="77777777">
      <w:pPr>
        <w:pStyle w:val="NormalWeb"/>
        <w:jc w:val="both"/>
        <w:rPr>
          <w:rFonts w:ascii="Arial Narrow" w:hAnsi="Arial Narrow" w:cs="Calibri"/>
          <w:sz w:val="22"/>
          <w:szCs w:val="22"/>
        </w:rPr>
        <w:sectPr w:rsidR="000F5000" w:rsidSect="00D464BE">
          <w:type w:val="continuous"/>
          <w:pgSz w:w="12240" w:h="15840"/>
          <w:pgMar w:top="1417" w:right="1701" w:bottom="1417" w:left="1701" w:header="708" w:footer="708" w:gutter="0"/>
          <w:pgNumType w:start="0"/>
          <w:cols w:space="708"/>
          <w:titlePg/>
          <w:docGrid w:linePitch="360"/>
        </w:sectPr>
      </w:pPr>
    </w:p>
    <w:p w:rsidRPr="00BD50BE" w:rsidR="00F94C0F" w:rsidP="00354848" w:rsidRDefault="00A27AE7" w14:paraId="20BEB0BA" w14:textId="21DE239B">
      <w:pPr>
        <w:pStyle w:val="NormalWeb"/>
        <w:spacing w:before="2280" w:beforeAutospacing="0"/>
        <w:jc w:val="both"/>
      </w:pPr>
      <w:r w:rsidRPr="00BD50BE">
        <w:rPr>
          <w:sz w:val="22"/>
          <w:szCs w:val="22"/>
        </w:rPr>
        <w:t>6</w:t>
      </w:r>
      <w:r w:rsidRPr="00BD50BE" w:rsidR="00F94C0F">
        <w:rPr>
          <w:sz w:val="22"/>
          <w:szCs w:val="22"/>
        </w:rPr>
        <w:t xml:space="preserve">. </w:t>
      </w:r>
      <w:r w:rsidRPr="00BD50BE" w:rsidR="00354848">
        <w:rPr>
          <w:sz w:val="22"/>
          <w:szCs w:val="22"/>
          <w:lang w:val="es-ES"/>
        </w:rPr>
        <w:t>Se</w:t>
      </w:r>
      <w:r w:rsidRPr="00BD50BE" w:rsidR="00F94C0F">
        <w:rPr>
          <w:sz w:val="22"/>
          <w:szCs w:val="22"/>
          <w:lang w:val="es-ES"/>
        </w:rPr>
        <w:t xml:space="preserve"> crea </w:t>
      </w:r>
      <w:r w:rsidRPr="00BD50BE" w:rsidR="00721313">
        <w:rPr>
          <w:sz w:val="22"/>
          <w:szCs w:val="22"/>
          <w:lang w:val="es-ES"/>
        </w:rPr>
        <w:t xml:space="preserve">una </w:t>
      </w:r>
      <w:r w:rsidRPr="00BD50BE" w:rsidR="00F94C0F">
        <w:rPr>
          <w:sz w:val="22"/>
          <w:szCs w:val="22"/>
          <w:lang w:val="es-ES"/>
        </w:rPr>
        <w:t xml:space="preserve">variable </w:t>
      </w:r>
      <w:r w:rsidRPr="00BD50BE" w:rsidR="009D477C">
        <w:rPr>
          <w:sz w:val="22"/>
          <w:szCs w:val="22"/>
          <w:lang w:val="es-ES"/>
        </w:rPr>
        <w:t xml:space="preserve">Booleana </w:t>
      </w:r>
      <w:r w:rsidRPr="00BD50BE" w:rsidR="00BD50BE">
        <w:rPr>
          <w:sz w:val="22"/>
          <w:szCs w:val="22"/>
          <w:lang w:val="es-ES"/>
        </w:rPr>
        <w:t>donde se</w:t>
      </w:r>
      <w:r w:rsidRPr="00BD50BE" w:rsidR="00721313">
        <w:rPr>
          <w:sz w:val="22"/>
          <w:szCs w:val="22"/>
          <w:lang w:val="es-ES"/>
        </w:rPr>
        <w:t xml:space="preserve"> ingresa verdadero </w:t>
      </w:r>
      <w:r w:rsidR="00B30C08">
        <w:rPr>
          <w:sz w:val="22"/>
          <w:szCs w:val="22"/>
          <w:lang w:val="es-ES"/>
        </w:rPr>
        <w:t xml:space="preserve">a </w:t>
      </w:r>
      <w:r w:rsidRPr="00BD50BE" w:rsidR="00721313">
        <w:rPr>
          <w:sz w:val="22"/>
          <w:szCs w:val="22"/>
          <w:lang w:val="es-ES"/>
        </w:rPr>
        <w:t>l</w:t>
      </w:r>
      <w:r w:rsidRPr="00BD50BE" w:rsidR="00BD50BE">
        <w:rPr>
          <w:sz w:val="22"/>
          <w:szCs w:val="22"/>
          <w:lang w:val="es-ES"/>
        </w:rPr>
        <w:t>as infracciones que asocian con un conductor</w:t>
      </w:r>
      <w:r w:rsidRPr="00BD50BE" w:rsidR="00721313">
        <w:rPr>
          <w:sz w:val="22"/>
          <w:szCs w:val="22"/>
          <w:lang w:val="es-ES"/>
        </w:rPr>
        <w:t xml:space="preserve"> </w:t>
      </w:r>
      <w:r w:rsidRPr="00BD50BE" w:rsidR="009D477C">
        <w:rPr>
          <w:sz w:val="22"/>
          <w:szCs w:val="22"/>
          <w:lang w:val="es-ES"/>
        </w:rPr>
        <w:t>y falso a l</w:t>
      </w:r>
      <w:r w:rsidRPr="00BD50BE" w:rsidR="00BD50BE">
        <w:rPr>
          <w:sz w:val="22"/>
          <w:szCs w:val="22"/>
          <w:lang w:val="es-ES"/>
        </w:rPr>
        <w:t>as</w:t>
      </w:r>
      <w:r w:rsidRPr="00BD50BE" w:rsidR="009D477C">
        <w:rPr>
          <w:sz w:val="22"/>
          <w:szCs w:val="22"/>
          <w:lang w:val="es-ES"/>
        </w:rPr>
        <w:t xml:space="preserve"> que no.</w:t>
      </w:r>
    </w:p>
    <w:p w:rsidR="000F5000" w:rsidP="000F5000" w:rsidRDefault="00F94C0F" w14:paraId="279C1B8B" w14:textId="77777777">
      <w:pPr>
        <w:pStyle w:val="NormalWeb"/>
        <w:jc w:val="center"/>
        <w:sectPr w:rsidR="000F5000" w:rsidSect="000F5000">
          <w:type w:val="continuous"/>
          <w:pgSz w:w="12240" w:h="15840"/>
          <w:pgMar w:top="1417" w:right="1701" w:bottom="1417" w:left="1701" w:header="708" w:footer="708" w:gutter="0"/>
          <w:pgNumType w:start="0"/>
          <w:cols w:space="708" w:num="2"/>
          <w:titlePg/>
          <w:docGrid w:linePitch="360"/>
        </w:sectPr>
      </w:pPr>
      <w:r>
        <w:rPr>
          <w:noProof/>
        </w:rPr>
        <w:drawing>
          <wp:inline distT="0" distB="0" distL="0" distR="0" wp14:anchorId="787DAE9E" wp14:editId="21D6A08B">
            <wp:extent cx="3130550" cy="3162429"/>
            <wp:effectExtent l="0" t="0" r="0" b="0"/>
            <wp:docPr id="25" name="Imagen 25"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Tabla&#10;&#10;Descripción generada automáticamente"/>
                    <pic:cNvPicPr/>
                  </pic:nvPicPr>
                  <pic:blipFill>
                    <a:blip r:embed="rId42"/>
                    <a:stretch>
                      <a:fillRect/>
                    </a:stretch>
                  </pic:blipFill>
                  <pic:spPr>
                    <a:xfrm>
                      <a:off x="0" y="0"/>
                      <a:ext cx="3135452" cy="3167380"/>
                    </a:xfrm>
                    <a:prstGeom prst="rect">
                      <a:avLst/>
                    </a:prstGeom>
                  </pic:spPr>
                </pic:pic>
              </a:graphicData>
            </a:graphic>
          </wp:inline>
        </w:drawing>
      </w:r>
    </w:p>
    <w:p w:rsidR="00F80D22" w:rsidP="0035708B" w:rsidRDefault="00E362B7" w14:paraId="1F8173A2" w14:textId="6F121E17">
      <w:pPr>
        <w:pStyle w:val="NormalWeb"/>
        <w:spacing w:before="0" w:beforeAutospacing="0" w:after="0" w:afterAutospacing="0"/>
        <w:jc w:val="both"/>
      </w:pPr>
      <w:r>
        <w:t xml:space="preserve">En la base de Kilómetros </w:t>
      </w:r>
      <w:r w:rsidR="0053166C">
        <w:t>tiene</w:t>
      </w:r>
      <w:r w:rsidR="00734BD7">
        <w:t xml:space="preserve"> 224.235 </w:t>
      </w:r>
      <w:r w:rsidR="00AF51DE">
        <w:t xml:space="preserve">observaciones y </w:t>
      </w:r>
      <w:r w:rsidR="0053166C">
        <w:t>5 variables</w:t>
      </w:r>
      <w:r w:rsidR="00AF51DE">
        <w:t xml:space="preserve"> </w:t>
      </w:r>
      <w:r w:rsidR="0035708B">
        <w:t>así; 1</w:t>
      </w:r>
      <w:r w:rsidR="00ED52A1">
        <w:t xml:space="preserve"> es </w:t>
      </w:r>
      <w:r w:rsidR="003F4395">
        <w:t xml:space="preserve">de fecha, </w:t>
      </w:r>
      <w:r w:rsidR="00496614">
        <w:t xml:space="preserve">2 </w:t>
      </w:r>
      <w:r w:rsidR="00AF51DE">
        <w:t>cualitativas</w:t>
      </w:r>
      <w:r w:rsidR="00496614">
        <w:t xml:space="preserve"> y 2 </w:t>
      </w:r>
      <w:r w:rsidR="0095080B">
        <w:t>cuantitativas</w:t>
      </w:r>
      <w:r w:rsidR="00AF51DE">
        <w:t>.</w:t>
      </w:r>
    </w:p>
    <w:p w:rsidR="004D0EB3" w:rsidP="0035708B" w:rsidRDefault="0035708B" w14:paraId="40B63CD5" w14:textId="014E13B5">
      <w:pPr>
        <w:pStyle w:val="NormalWeb"/>
        <w:spacing w:before="0" w:beforeAutospacing="0"/>
        <w:jc w:val="both"/>
      </w:pPr>
      <w:r>
        <w:t>Resumiendo,</w:t>
      </w:r>
      <w:r w:rsidR="00303400">
        <w:t xml:space="preserve"> las dos </w:t>
      </w:r>
      <w:r>
        <w:t>variables cualitativas</w:t>
      </w:r>
      <w:r w:rsidR="00303400">
        <w:t xml:space="preserve"> encontramos que el promedio de kilómetros </w:t>
      </w:r>
      <w:r>
        <w:t>programados</w:t>
      </w:r>
      <w:r w:rsidR="00303400">
        <w:t xml:space="preserve"> es de 2.</w:t>
      </w:r>
      <w:r>
        <w:t>951 y el ejecutado 2.589.</w:t>
      </w:r>
    </w:p>
    <w:p w:rsidR="004D0EB3" w:rsidP="005048C1" w:rsidRDefault="004D0EB3" w14:paraId="3AA36DD0" w14:textId="7DDD5F86">
      <w:pPr>
        <w:pStyle w:val="NormalWeb"/>
        <w:jc w:val="center"/>
      </w:pPr>
      <w:r>
        <w:rPr>
          <w:noProof/>
        </w:rPr>
        <w:drawing>
          <wp:inline distT="0" distB="0" distL="0" distR="0" wp14:anchorId="1C022B73" wp14:editId="3B2A1AF4">
            <wp:extent cx="2794000" cy="1175549"/>
            <wp:effectExtent l="0" t="0" r="6350" b="5715"/>
            <wp:docPr id="37" name="Imagen 37" descr="Text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pic:cNvPicPr/>
                  </pic:nvPicPr>
                  <pic:blipFill>
                    <a:blip r:embed="rId43">
                      <a:extLst>
                        <a:ext uri="{28A0092B-C50C-407E-A947-70E740481C1C}">
                          <a14:useLocalDpi xmlns:a14="http://schemas.microsoft.com/office/drawing/2010/main" val="0"/>
                        </a:ext>
                      </a:extLst>
                    </a:blip>
                    <a:stretch>
                      <a:fillRect/>
                    </a:stretch>
                  </pic:blipFill>
                  <pic:spPr>
                    <a:xfrm>
                      <a:off x="0" y="0"/>
                      <a:ext cx="2794000" cy="1175549"/>
                    </a:xfrm>
                    <a:prstGeom prst="rect">
                      <a:avLst/>
                    </a:prstGeom>
                  </pic:spPr>
                </pic:pic>
              </a:graphicData>
            </a:graphic>
          </wp:inline>
        </w:drawing>
      </w:r>
    </w:p>
    <w:p w:rsidR="00BE55AE" w:rsidP="00E46CCC" w:rsidRDefault="00043438" w14:paraId="4FDD19CF" w14:textId="4A349BF0">
      <w:pPr>
        <w:pStyle w:val="NormalWeb"/>
      </w:pPr>
      <w:bookmarkStart w:name="_Toc88514163" w:id="25"/>
      <w:r w:rsidRPr="005D6E92">
        <w:rPr>
          <w:rStyle w:val="Heading2Char"/>
        </w:rPr>
        <w:t>B</w:t>
      </w:r>
      <w:r w:rsidRPr="005D6E92" w:rsidR="005048C1">
        <w:rPr>
          <w:rStyle w:val="Heading2Char"/>
        </w:rPr>
        <w:t>ox</w:t>
      </w:r>
      <w:r w:rsidRPr="005D6E92">
        <w:rPr>
          <w:rStyle w:val="Heading2Char"/>
        </w:rPr>
        <w:t>-</w:t>
      </w:r>
      <w:proofErr w:type="spellStart"/>
      <w:r w:rsidRPr="005D6E92">
        <w:rPr>
          <w:rStyle w:val="Heading2Char"/>
        </w:rPr>
        <w:t>plo</w:t>
      </w:r>
      <w:r w:rsidRPr="005D6E92" w:rsidR="00940C1F">
        <w:rPr>
          <w:rStyle w:val="Heading2Char"/>
        </w:rPr>
        <w:t>t</w:t>
      </w:r>
      <w:proofErr w:type="spellEnd"/>
      <w:r w:rsidRPr="005D6E92" w:rsidR="004470E4">
        <w:rPr>
          <w:rStyle w:val="Heading2Char"/>
        </w:rPr>
        <w:t xml:space="preserve">, </w:t>
      </w:r>
      <w:r w:rsidRPr="005D6E92" w:rsidR="00116FBC">
        <w:rPr>
          <w:rStyle w:val="Heading2Char"/>
        </w:rPr>
        <w:t>Kilómetros Programados por empresa</w:t>
      </w:r>
      <w:bookmarkEnd w:id="25"/>
      <w:r w:rsidR="00E46CCC">
        <w:t>.</w:t>
      </w:r>
      <w:r>
        <w:rPr>
          <w:noProof/>
        </w:rPr>
        <w:drawing>
          <wp:inline distT="0" distB="0" distL="0" distR="0" wp14:anchorId="3ECBF672" wp14:editId="16B66D37">
            <wp:extent cx="6134097" cy="2139950"/>
            <wp:effectExtent l="0" t="0" r="635" b="0"/>
            <wp:docPr id="38" name="Imagen 38"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134097" cy="2139950"/>
                    </a:xfrm>
                    <a:prstGeom prst="rect">
                      <a:avLst/>
                    </a:prstGeom>
                  </pic:spPr>
                </pic:pic>
              </a:graphicData>
            </a:graphic>
          </wp:inline>
        </w:drawing>
      </w:r>
    </w:p>
    <w:p w:rsidR="00EA53D2" w:rsidP="00C86586" w:rsidRDefault="00EA53D2" w14:paraId="44CFCC5D" w14:textId="77777777">
      <w:pPr>
        <w:pStyle w:val="Heading2"/>
        <w:rPr>
          <w:b w:val="0"/>
          <w:noProof/>
        </w:rPr>
      </w:pPr>
    </w:p>
    <w:p w:rsidR="00EA53D2" w:rsidP="00C86586" w:rsidRDefault="00EA53D2" w14:paraId="11A4465F" w14:textId="7B17D7CD">
      <w:pPr>
        <w:pStyle w:val="Heading2"/>
        <w:rPr>
          <w:b w:val="0"/>
          <w:noProof/>
        </w:rPr>
      </w:pPr>
      <w:bookmarkStart w:name="_Toc88514164" w:id="26"/>
      <w:r>
        <w:t>Box-</w:t>
      </w:r>
      <w:proofErr w:type="spellStart"/>
      <w:r>
        <w:t>plot</w:t>
      </w:r>
      <w:proofErr w:type="spellEnd"/>
      <w:r>
        <w:t>, Kilómetros Ejecutados por empresa</w:t>
      </w:r>
      <w:bookmarkEnd w:id="26"/>
    </w:p>
    <w:p w:rsidR="00E46CCC" w:rsidP="005D6E92" w:rsidRDefault="00EA53D2" w14:paraId="48BD847C" w14:textId="72DFE014">
      <w:r>
        <w:rPr>
          <w:noProof/>
        </w:rPr>
        <w:drawing>
          <wp:inline distT="0" distB="0" distL="0" distR="0" wp14:anchorId="57D43A9E" wp14:editId="687A007D">
            <wp:extent cx="5612130" cy="2904490"/>
            <wp:effectExtent l="0" t="0" r="7620" b="0"/>
            <wp:docPr id="39" name="Imagen 39"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Gráfico, Gráfico de cajas y bigotes&#10;&#10;Descripción generada automáticament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12130" cy="2904490"/>
                    </a:xfrm>
                    <a:prstGeom prst="rect">
                      <a:avLst/>
                    </a:prstGeom>
                    <a:noFill/>
                    <a:ln>
                      <a:noFill/>
                    </a:ln>
                  </pic:spPr>
                </pic:pic>
              </a:graphicData>
            </a:graphic>
          </wp:inline>
        </w:drawing>
      </w:r>
    </w:p>
    <w:p w:rsidR="00E46CCC" w:rsidP="00C86586" w:rsidRDefault="00E46CCC" w14:paraId="24DD9CBD" w14:textId="4A349BF0">
      <w:pPr>
        <w:pStyle w:val="Heading2"/>
      </w:pPr>
    </w:p>
    <w:p w:rsidRPr="00640016" w:rsidR="007D1EE4" w:rsidP="007D1EE4" w:rsidRDefault="007D1EE4" w14:paraId="186B10D0" w14:textId="01F189F6">
      <w:pPr>
        <w:pStyle w:val="NormalWeb"/>
        <w:jc w:val="both"/>
      </w:pPr>
      <w:r>
        <w:t xml:space="preserve">En estas graficas podemos evidenciar, que en la mayoría de las empresas se registran una cantidad considerable de kilómetros atípicos y la distribución de estos datos no es asimétrica, esto debido a que se asigna los kilómetros según la ruta que tiene asignada y esta es </w:t>
      </w:r>
      <w:r w:rsidR="00405C43">
        <w:t>cambiante</w:t>
      </w:r>
      <w:r>
        <w:t xml:space="preserve">. </w:t>
      </w:r>
    </w:p>
    <w:p w:rsidRPr="00EA53D2" w:rsidR="00EA53D2" w:rsidP="00EA53D2" w:rsidRDefault="00EA53D2" w14:paraId="210D571D" w14:textId="77777777"/>
    <w:p w:rsidRPr="00C86586" w:rsidR="008C2D21" w:rsidP="00C86586" w:rsidRDefault="0080162F" w14:paraId="3BE716B4" w14:textId="29906E20">
      <w:pPr>
        <w:pStyle w:val="Heading2"/>
      </w:pPr>
      <w:bookmarkStart w:name="_Toc88514165" w:id="27"/>
      <w:r w:rsidRPr="00C86586">
        <w:t xml:space="preserve">Cronograma </w:t>
      </w:r>
      <w:r w:rsidRPr="00C86586" w:rsidR="00413513">
        <w:t>del proyecto</w:t>
      </w:r>
      <w:bookmarkEnd w:id="27"/>
    </w:p>
    <w:p w:rsidRPr="001710BA" w:rsidR="00413513" w:rsidP="00413513" w:rsidRDefault="001710BA" w14:paraId="3453BB3A" w14:textId="0A93D50D">
      <w:pPr>
        <w:rPr>
          <w:rFonts w:ascii="Arial Narrow" w:hAnsi="Arial Narrow"/>
        </w:rPr>
      </w:pPr>
      <w:r w:rsidRPr="001710BA">
        <w:rPr>
          <w:rFonts w:ascii="Arial Narrow" w:hAnsi="Arial Narrow"/>
        </w:rPr>
        <w:t>Anexo2.</w:t>
      </w:r>
    </w:p>
    <w:p w:rsidR="003C3A11" w:rsidP="00EC6645" w:rsidRDefault="003C3A11" w14:paraId="6714D9D2" w14:textId="77777777">
      <w:pPr>
        <w:pStyle w:val="Heading1"/>
        <w:rPr>
          <w:lang w:val="es-ES"/>
        </w:rPr>
      </w:pPr>
    </w:p>
    <w:p w:rsidR="002E3443" w:rsidRDefault="002E3443" w14:paraId="06FE19F8" w14:textId="77777777">
      <w:pPr>
        <w:rPr>
          <w:rFonts w:eastAsiaTheme="majorEastAsia" w:cstheme="majorBidi"/>
          <w:b/>
          <w:color w:val="000000" w:themeColor="text1"/>
          <w:szCs w:val="32"/>
          <w:lang w:val="es-ES"/>
        </w:rPr>
      </w:pPr>
      <w:r>
        <w:rPr>
          <w:lang w:val="es-ES"/>
        </w:rPr>
        <w:br w:type="page"/>
      </w:r>
    </w:p>
    <w:p w:rsidR="003C3A11" w:rsidP="003C3A11" w:rsidRDefault="00EC6645" w14:paraId="750D5F41" w14:textId="2159A43A">
      <w:pPr>
        <w:pStyle w:val="Heading1"/>
        <w:rPr>
          <w:lang w:val="es-ES"/>
        </w:rPr>
      </w:pPr>
      <w:bookmarkStart w:name="_Toc88514166" w:id="28"/>
      <w:r w:rsidRPr="0022383E">
        <w:rPr>
          <w:lang w:val="es-ES"/>
        </w:rPr>
        <w:t>Historia de los datos y visualización</w:t>
      </w:r>
      <w:bookmarkEnd w:id="28"/>
    </w:p>
    <w:p w:rsidR="003C3A11" w:rsidP="003C3A11" w:rsidRDefault="003C3A11" w14:paraId="75E3B480" w14:textId="77777777">
      <w:pPr>
        <w:pStyle w:val="Heading1"/>
        <w:rPr>
          <w:lang w:val="es-ES"/>
        </w:rPr>
      </w:pPr>
    </w:p>
    <w:p w:rsidR="003F5CD5" w:rsidP="00AF376B" w:rsidRDefault="003C3A11" w14:paraId="61B44627" w14:textId="439C8147">
      <w:pPr>
        <w:jc w:val="both"/>
      </w:pPr>
      <w:r>
        <w:t xml:space="preserve">En la segunda fase de exploración de los datos </w:t>
      </w:r>
      <w:r w:rsidR="00A37F80">
        <w:t xml:space="preserve">se realizó una visualización en </w:t>
      </w:r>
      <w:proofErr w:type="spellStart"/>
      <w:r w:rsidR="00A37F80">
        <w:t>Power</w:t>
      </w:r>
      <w:proofErr w:type="spellEnd"/>
      <w:r w:rsidR="00A37F80">
        <w:t xml:space="preserve"> BI</w:t>
      </w:r>
      <w:r w:rsidR="00A00602">
        <w:t xml:space="preserve">, </w:t>
      </w:r>
      <w:r w:rsidR="002E3443">
        <w:t xml:space="preserve">Para esta </w:t>
      </w:r>
      <w:r w:rsidR="00533821">
        <w:t>se incluyeron</w:t>
      </w:r>
      <w:r w:rsidR="00A00602">
        <w:t xml:space="preserve"> </w:t>
      </w:r>
      <w:r w:rsidR="00533821">
        <w:t>l</w:t>
      </w:r>
      <w:r w:rsidR="00AF376B">
        <w:t xml:space="preserve">a base </w:t>
      </w:r>
      <w:r w:rsidR="002F4FA6">
        <w:t>de las infracciones</w:t>
      </w:r>
      <w:r w:rsidR="00AF376B">
        <w:t xml:space="preserve"> del SITP, base de </w:t>
      </w:r>
      <w:r w:rsidR="002F4FA6">
        <w:t>k</w:t>
      </w:r>
      <w:r w:rsidR="00AF376B">
        <w:t>ilómetros</w:t>
      </w:r>
      <w:r w:rsidR="001F11E0">
        <w:t xml:space="preserve"> y</w:t>
      </w:r>
      <w:r w:rsidR="00AF376B">
        <w:t xml:space="preserve"> </w:t>
      </w:r>
      <w:r w:rsidR="00533821">
        <w:t xml:space="preserve">el </w:t>
      </w:r>
      <w:r w:rsidR="00B12C2D">
        <w:t>diccionario</w:t>
      </w:r>
      <w:r w:rsidR="001F11E0">
        <w:t xml:space="preserve"> que contiene informacion sobre las empresas, rutas, fechas </w:t>
      </w:r>
      <w:r w:rsidR="00C53891">
        <w:t xml:space="preserve">y tipo de concesión, </w:t>
      </w:r>
      <w:r w:rsidR="00E854AA">
        <w:t xml:space="preserve">bases requeridas para </w:t>
      </w:r>
      <w:r w:rsidR="005021E1">
        <w:t>la visualización.</w:t>
      </w:r>
    </w:p>
    <w:p w:rsidRPr="00B65130" w:rsidR="00B65130" w:rsidP="00B65130" w:rsidRDefault="001F11E0" w14:paraId="0D2F98C7" w14:textId="7F1FF488">
      <w:pPr>
        <w:pStyle w:val="Heading2"/>
      </w:pPr>
      <w:bookmarkStart w:name="_Toc88514167" w:id="29"/>
      <w:r>
        <w:t xml:space="preserve">Modelo Entidad Relación </w:t>
      </w:r>
      <w:r w:rsidRPr="00B65130" w:rsidR="00B65130">
        <w:t xml:space="preserve">utilizado en </w:t>
      </w:r>
      <w:proofErr w:type="spellStart"/>
      <w:r w:rsidRPr="00B65130" w:rsidR="00B65130">
        <w:t>Power</w:t>
      </w:r>
      <w:proofErr w:type="spellEnd"/>
      <w:r w:rsidRPr="00B65130" w:rsidR="00B65130">
        <w:t xml:space="preserve"> BI:</w:t>
      </w:r>
      <w:bookmarkEnd w:id="29"/>
    </w:p>
    <w:p w:rsidR="003F5CD5" w:rsidP="001377FA" w:rsidRDefault="007329E4" w14:paraId="42A47A0F" w14:textId="3B2BD423">
      <w:pPr>
        <w:jc w:val="center"/>
      </w:pPr>
      <w:r>
        <w:rPr>
          <w:noProof/>
        </w:rPr>
        <w:drawing>
          <wp:inline distT="0" distB="0" distL="0" distR="0" wp14:anchorId="1B76191C" wp14:editId="40BB95D5">
            <wp:extent cx="5118100" cy="2700351"/>
            <wp:effectExtent l="0" t="0" r="6350" b="5080"/>
            <wp:docPr id="1" name="Imagen 1" descr="Interfaz de usuario gráfica,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Diagrama&#10;&#10;Descripción generada automáticamente"/>
                    <pic:cNvPicPr/>
                  </pic:nvPicPr>
                  <pic:blipFill>
                    <a:blip r:embed="rId46"/>
                    <a:stretch>
                      <a:fillRect/>
                    </a:stretch>
                  </pic:blipFill>
                  <pic:spPr>
                    <a:xfrm>
                      <a:off x="0" y="0"/>
                      <a:ext cx="5123825" cy="2703371"/>
                    </a:xfrm>
                    <a:prstGeom prst="rect">
                      <a:avLst/>
                    </a:prstGeom>
                  </pic:spPr>
                </pic:pic>
              </a:graphicData>
            </a:graphic>
          </wp:inline>
        </w:drawing>
      </w:r>
    </w:p>
    <w:p w:rsidR="005021E1" w:rsidP="005021E1" w:rsidRDefault="005021E1" w14:paraId="7296FDB8" w14:textId="67882D0F">
      <w:pPr>
        <w:pStyle w:val="Heading2"/>
      </w:pPr>
      <w:bookmarkStart w:name="_Toc88514168" w:id="30"/>
      <w:r>
        <w:t xml:space="preserve">Visualización </w:t>
      </w:r>
      <w:proofErr w:type="spellStart"/>
      <w:r>
        <w:t>Power</w:t>
      </w:r>
      <w:proofErr w:type="spellEnd"/>
      <w:r>
        <w:t xml:space="preserve"> BI</w:t>
      </w:r>
      <w:bookmarkEnd w:id="30"/>
    </w:p>
    <w:p w:rsidR="00B46B0E" w:rsidP="005021E1" w:rsidRDefault="005021E1" w14:paraId="07E2E440" w14:textId="2CA9221A">
      <w:r>
        <w:t xml:space="preserve">En la </w:t>
      </w:r>
      <w:r w:rsidR="008A36F9">
        <w:t xml:space="preserve">página </w:t>
      </w:r>
      <w:r>
        <w:t xml:space="preserve">llamada </w:t>
      </w:r>
      <w:r w:rsidR="008A36F9">
        <w:t>“Infracciones” del informe se encuentra un resumen de las infracciones del SITP de los años del 2019, 2020 y 2021.</w:t>
      </w:r>
    </w:p>
    <w:p w:rsidR="00F649C7" w:rsidRDefault="00F649C7" w14:paraId="32631772" w14:textId="7B7DDFDA">
      <w:pPr>
        <w:rPr>
          <w:rFonts w:eastAsiaTheme="majorEastAsia" w:cstheme="majorBidi"/>
          <w:b/>
          <w:color w:val="000000" w:themeColor="text1"/>
          <w:szCs w:val="32"/>
        </w:rPr>
      </w:pPr>
      <w:r>
        <w:rPr>
          <w:noProof/>
        </w:rPr>
        <w:drawing>
          <wp:inline distT="0" distB="0" distL="0" distR="0" wp14:anchorId="2701B5D1" wp14:editId="481B8AB1">
            <wp:extent cx="5952646" cy="3348111"/>
            <wp:effectExtent l="0" t="0" r="0" b="5080"/>
            <wp:docPr id="26" name="Imagen 26" descr="Interfaz de usuario gráfica, 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Gráfico, Aplicación&#10;&#10;Descripción generada automáticamente"/>
                    <pic:cNvPicPr/>
                  </pic:nvPicPr>
                  <pic:blipFill>
                    <a:blip r:embed="rId47"/>
                    <a:stretch>
                      <a:fillRect/>
                    </a:stretch>
                  </pic:blipFill>
                  <pic:spPr>
                    <a:xfrm>
                      <a:off x="0" y="0"/>
                      <a:ext cx="5976693" cy="3361637"/>
                    </a:xfrm>
                    <a:prstGeom prst="rect">
                      <a:avLst/>
                    </a:prstGeom>
                  </pic:spPr>
                </pic:pic>
              </a:graphicData>
            </a:graphic>
          </wp:inline>
        </w:drawing>
      </w:r>
    </w:p>
    <w:p w:rsidR="00AE59AC" w:rsidP="00930686" w:rsidRDefault="00AE7F5C" w14:paraId="3D33C5C3" w14:textId="0156469C">
      <w:pPr>
        <w:jc w:val="both"/>
        <w:rPr>
          <w:rFonts w:eastAsiaTheme="majorEastAsia" w:cstheme="majorBidi"/>
          <w:bCs/>
          <w:color w:val="000000" w:themeColor="text1"/>
          <w:szCs w:val="32"/>
        </w:rPr>
      </w:pPr>
      <w:r>
        <w:rPr>
          <w:rFonts w:eastAsiaTheme="majorEastAsia" w:cstheme="majorBidi"/>
          <w:bCs/>
          <w:color w:val="000000" w:themeColor="text1"/>
          <w:szCs w:val="32"/>
        </w:rPr>
        <w:t xml:space="preserve">El </w:t>
      </w:r>
      <w:r w:rsidR="00083475">
        <w:rPr>
          <w:rFonts w:eastAsiaTheme="majorEastAsia" w:cstheme="majorBidi"/>
          <w:bCs/>
          <w:color w:val="000000" w:themeColor="text1"/>
          <w:szCs w:val="32"/>
        </w:rPr>
        <w:t>2</w:t>
      </w:r>
      <w:r w:rsidR="00D63FCE">
        <w:rPr>
          <w:rFonts w:eastAsiaTheme="majorEastAsia" w:cstheme="majorBidi"/>
          <w:bCs/>
          <w:color w:val="000000" w:themeColor="text1"/>
          <w:szCs w:val="32"/>
        </w:rPr>
        <w:t xml:space="preserve">3% de las infracciones estan en atención en </w:t>
      </w:r>
      <w:r w:rsidR="007329E4">
        <w:rPr>
          <w:rFonts w:eastAsiaTheme="majorEastAsia" w:cstheme="majorBidi"/>
          <w:bCs/>
          <w:color w:val="000000" w:themeColor="text1"/>
          <w:szCs w:val="32"/>
        </w:rPr>
        <w:t>vía</w:t>
      </w:r>
      <w:r w:rsidR="00872792">
        <w:rPr>
          <w:rFonts w:eastAsiaTheme="majorEastAsia" w:cstheme="majorBidi"/>
          <w:bCs/>
          <w:color w:val="000000" w:themeColor="text1"/>
          <w:szCs w:val="32"/>
        </w:rPr>
        <w:t xml:space="preserve"> es decir que la mayoría fueron por que el bus presento fallas y no fue retirado a tiempo de la </w:t>
      </w:r>
      <w:r w:rsidR="007329E4">
        <w:rPr>
          <w:rFonts w:eastAsiaTheme="majorEastAsia" w:cstheme="majorBidi"/>
          <w:bCs/>
          <w:color w:val="000000" w:themeColor="text1"/>
          <w:szCs w:val="32"/>
        </w:rPr>
        <w:t>vía</w:t>
      </w:r>
      <w:r w:rsidR="00FF2D19">
        <w:rPr>
          <w:rFonts w:eastAsiaTheme="majorEastAsia" w:cstheme="majorBidi"/>
          <w:bCs/>
          <w:color w:val="000000" w:themeColor="text1"/>
          <w:szCs w:val="32"/>
        </w:rPr>
        <w:t xml:space="preserve">, la que le sigue con un </w:t>
      </w:r>
      <w:r w:rsidR="00513834">
        <w:rPr>
          <w:rFonts w:eastAsiaTheme="majorEastAsia" w:cstheme="majorBidi"/>
          <w:bCs/>
          <w:color w:val="000000" w:themeColor="text1"/>
          <w:szCs w:val="32"/>
        </w:rPr>
        <w:t xml:space="preserve">13% se encuentra en vehículo </w:t>
      </w:r>
      <w:r w:rsidR="00AE59AC">
        <w:rPr>
          <w:rFonts w:eastAsiaTheme="majorEastAsia" w:cstheme="majorBidi"/>
          <w:bCs/>
          <w:color w:val="000000" w:themeColor="text1"/>
          <w:szCs w:val="32"/>
        </w:rPr>
        <w:t>desaseado</w:t>
      </w:r>
      <w:r w:rsidR="00FF2D19">
        <w:rPr>
          <w:rFonts w:eastAsiaTheme="majorEastAsia" w:cstheme="majorBidi"/>
          <w:bCs/>
          <w:color w:val="000000" w:themeColor="text1"/>
          <w:szCs w:val="32"/>
        </w:rPr>
        <w:t>, e</w:t>
      </w:r>
      <w:r w:rsidR="00F0454B">
        <w:rPr>
          <w:rFonts w:eastAsiaTheme="majorEastAsia" w:cstheme="majorBidi"/>
          <w:bCs/>
          <w:color w:val="000000" w:themeColor="text1"/>
          <w:szCs w:val="32"/>
        </w:rPr>
        <w:t>l 9% Desacato a la autoridad</w:t>
      </w:r>
      <w:r w:rsidR="00FF2D19">
        <w:rPr>
          <w:rFonts w:eastAsiaTheme="majorEastAsia" w:cstheme="majorBidi"/>
          <w:bCs/>
          <w:color w:val="000000" w:themeColor="text1"/>
          <w:szCs w:val="32"/>
        </w:rPr>
        <w:t xml:space="preserve">, </w:t>
      </w:r>
      <w:r w:rsidR="00DA729F">
        <w:rPr>
          <w:rFonts w:eastAsiaTheme="majorEastAsia" w:cstheme="majorBidi"/>
          <w:bCs/>
          <w:color w:val="000000" w:themeColor="text1"/>
          <w:szCs w:val="32"/>
        </w:rPr>
        <w:t xml:space="preserve"> 8% mal funcionamiento </w:t>
      </w:r>
      <w:r w:rsidR="00FF2D19">
        <w:rPr>
          <w:rFonts w:eastAsiaTheme="majorEastAsia" w:cstheme="majorBidi"/>
          <w:bCs/>
          <w:color w:val="000000" w:themeColor="text1"/>
          <w:szCs w:val="32"/>
        </w:rPr>
        <w:t>del vehículo, el</w:t>
      </w:r>
      <w:r w:rsidR="00C93037">
        <w:rPr>
          <w:rFonts w:eastAsiaTheme="majorEastAsia" w:cstheme="majorBidi"/>
          <w:bCs/>
          <w:color w:val="000000" w:themeColor="text1"/>
          <w:szCs w:val="32"/>
        </w:rPr>
        <w:t xml:space="preserve"> 7% </w:t>
      </w:r>
      <w:r w:rsidR="00FF2D19">
        <w:rPr>
          <w:rFonts w:eastAsiaTheme="majorEastAsia" w:cstheme="majorBidi"/>
          <w:bCs/>
          <w:color w:val="000000" w:themeColor="text1"/>
          <w:szCs w:val="32"/>
        </w:rPr>
        <w:t>no</w:t>
      </w:r>
      <w:r w:rsidR="00C93037">
        <w:rPr>
          <w:rFonts w:eastAsiaTheme="majorEastAsia" w:cstheme="majorBidi"/>
          <w:bCs/>
          <w:color w:val="000000" w:themeColor="text1"/>
          <w:szCs w:val="32"/>
        </w:rPr>
        <w:t xml:space="preserve"> manejo preventivo</w:t>
      </w:r>
      <w:r w:rsidR="007329E4">
        <w:rPr>
          <w:rFonts w:eastAsiaTheme="majorEastAsia" w:cstheme="majorBidi"/>
          <w:bCs/>
          <w:color w:val="000000" w:themeColor="text1"/>
          <w:szCs w:val="32"/>
        </w:rPr>
        <w:t xml:space="preserve"> en esta se incluyen frenadas bruscas, </w:t>
      </w:r>
      <w:r w:rsidR="00AD0BCB">
        <w:rPr>
          <w:rFonts w:eastAsiaTheme="majorEastAsia" w:cstheme="majorBidi"/>
          <w:bCs/>
          <w:color w:val="000000" w:themeColor="text1"/>
          <w:szCs w:val="32"/>
        </w:rPr>
        <w:t>l conductores hablan</w:t>
      </w:r>
      <w:r w:rsidR="0075474C">
        <w:rPr>
          <w:rFonts w:eastAsiaTheme="majorEastAsia" w:cstheme="majorBidi"/>
          <w:bCs/>
          <w:color w:val="000000" w:themeColor="text1"/>
          <w:szCs w:val="32"/>
        </w:rPr>
        <w:t>do</w:t>
      </w:r>
      <w:r w:rsidR="00AD0BCB">
        <w:rPr>
          <w:rFonts w:eastAsiaTheme="majorEastAsia" w:cstheme="majorBidi"/>
          <w:bCs/>
          <w:color w:val="000000" w:themeColor="text1"/>
          <w:szCs w:val="32"/>
        </w:rPr>
        <w:t xml:space="preserve"> por celular</w:t>
      </w:r>
      <w:r w:rsidR="00FF2D19">
        <w:rPr>
          <w:rFonts w:eastAsiaTheme="majorEastAsia" w:cstheme="majorBidi"/>
          <w:bCs/>
          <w:color w:val="000000" w:themeColor="text1"/>
          <w:szCs w:val="32"/>
        </w:rPr>
        <w:t>,</w:t>
      </w:r>
      <w:r w:rsidR="0075474C">
        <w:rPr>
          <w:rFonts w:eastAsiaTheme="majorEastAsia" w:cstheme="majorBidi"/>
          <w:bCs/>
          <w:color w:val="000000" w:themeColor="text1"/>
          <w:szCs w:val="32"/>
        </w:rPr>
        <w:t xml:space="preserve"> </w:t>
      </w:r>
      <w:r w:rsidR="00427C43">
        <w:rPr>
          <w:rFonts w:eastAsiaTheme="majorEastAsia" w:cstheme="majorBidi"/>
          <w:bCs/>
          <w:color w:val="000000" w:themeColor="text1"/>
          <w:szCs w:val="32"/>
        </w:rPr>
        <w:t xml:space="preserve">etc., </w:t>
      </w:r>
      <w:r w:rsidR="00FF2D19">
        <w:rPr>
          <w:rFonts w:eastAsiaTheme="majorEastAsia" w:cstheme="majorBidi"/>
          <w:bCs/>
          <w:color w:val="000000" w:themeColor="text1"/>
          <w:szCs w:val="32"/>
        </w:rPr>
        <w:t xml:space="preserve"> el</w:t>
      </w:r>
      <w:r w:rsidR="00C93037">
        <w:rPr>
          <w:rFonts w:eastAsiaTheme="majorEastAsia" w:cstheme="majorBidi"/>
          <w:bCs/>
          <w:color w:val="000000" w:themeColor="text1"/>
          <w:szCs w:val="32"/>
        </w:rPr>
        <w:t xml:space="preserve"> 6% alarma en testigo</w:t>
      </w:r>
      <w:r w:rsidR="00FF2D19">
        <w:rPr>
          <w:rFonts w:eastAsiaTheme="majorEastAsia" w:cstheme="majorBidi"/>
          <w:bCs/>
          <w:color w:val="000000" w:themeColor="text1"/>
          <w:szCs w:val="32"/>
        </w:rPr>
        <w:t xml:space="preserve"> y las demás se encuentran en otros</w:t>
      </w:r>
      <w:r w:rsidR="00930686">
        <w:rPr>
          <w:rFonts w:eastAsiaTheme="majorEastAsia" w:cstheme="majorBidi"/>
          <w:bCs/>
          <w:color w:val="000000" w:themeColor="text1"/>
          <w:szCs w:val="32"/>
        </w:rPr>
        <w:t xml:space="preserve">, esta </w:t>
      </w:r>
      <w:r w:rsidR="00AE59AC">
        <w:rPr>
          <w:rFonts w:eastAsiaTheme="majorEastAsia" w:cstheme="majorBidi"/>
          <w:bCs/>
          <w:color w:val="000000" w:themeColor="text1"/>
          <w:szCs w:val="32"/>
        </w:rPr>
        <w:t>última</w:t>
      </w:r>
      <w:r w:rsidR="00930686">
        <w:rPr>
          <w:rFonts w:eastAsiaTheme="majorEastAsia" w:cstheme="majorBidi"/>
          <w:bCs/>
          <w:color w:val="000000" w:themeColor="text1"/>
          <w:szCs w:val="32"/>
        </w:rPr>
        <w:t xml:space="preserve"> compuesta por las demás infracciones que son varias pero las menos frecuentes</w:t>
      </w:r>
      <w:r w:rsidR="006D3623">
        <w:rPr>
          <w:rFonts w:eastAsiaTheme="majorEastAsia" w:cstheme="majorBidi"/>
          <w:bCs/>
          <w:color w:val="000000" w:themeColor="text1"/>
          <w:szCs w:val="32"/>
        </w:rPr>
        <w:t>.</w:t>
      </w:r>
    </w:p>
    <w:p w:rsidR="00AE59AC" w:rsidP="00B97231" w:rsidRDefault="00B97231" w14:paraId="7ADB88BD" w14:textId="0D4CDEA1">
      <w:pPr>
        <w:jc w:val="center"/>
        <w:rPr>
          <w:rFonts w:eastAsiaTheme="majorEastAsia" w:cstheme="majorBidi"/>
          <w:bCs/>
          <w:color w:val="000000" w:themeColor="text1"/>
          <w:szCs w:val="32"/>
        </w:rPr>
      </w:pPr>
      <w:r>
        <w:rPr>
          <w:noProof/>
        </w:rPr>
        <w:drawing>
          <wp:inline distT="0" distB="0" distL="0" distR="0" wp14:anchorId="5905917E" wp14:editId="4676A924">
            <wp:extent cx="3765550" cy="2557574"/>
            <wp:effectExtent l="19050" t="19050" r="25400" b="14605"/>
            <wp:docPr id="31" name="Imagen 3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Gráfico, Gráfico circular&#10;&#10;Descripción generada automáticamente"/>
                    <pic:cNvPicPr/>
                  </pic:nvPicPr>
                  <pic:blipFill>
                    <a:blip r:embed="rId48"/>
                    <a:stretch>
                      <a:fillRect/>
                    </a:stretch>
                  </pic:blipFill>
                  <pic:spPr>
                    <a:xfrm>
                      <a:off x="0" y="0"/>
                      <a:ext cx="3778936" cy="2566666"/>
                    </a:xfrm>
                    <a:prstGeom prst="rect">
                      <a:avLst/>
                    </a:prstGeom>
                    <a:ln>
                      <a:solidFill>
                        <a:schemeClr val="bg2">
                          <a:lumMod val="90000"/>
                        </a:schemeClr>
                      </a:solidFill>
                    </a:ln>
                  </pic:spPr>
                </pic:pic>
              </a:graphicData>
            </a:graphic>
          </wp:inline>
        </w:drawing>
      </w:r>
    </w:p>
    <w:p w:rsidR="00B97231" w:rsidP="00B97231" w:rsidRDefault="00B97231" w14:paraId="08838198" w14:textId="77777777">
      <w:pPr>
        <w:jc w:val="center"/>
        <w:rPr>
          <w:rFonts w:eastAsiaTheme="majorEastAsia" w:cstheme="majorBidi"/>
          <w:bCs/>
          <w:color w:val="000000" w:themeColor="text1"/>
          <w:szCs w:val="32"/>
        </w:rPr>
      </w:pPr>
    </w:p>
    <w:p w:rsidR="00F83BA8" w:rsidP="00F83BA8" w:rsidRDefault="0023194B" w14:paraId="2DF5257C" w14:textId="0283B61A">
      <w:pPr>
        <w:spacing w:after="0"/>
        <w:rPr>
          <w:rFonts w:cs="Times New Roman"/>
        </w:rPr>
      </w:pPr>
      <w:r>
        <w:rPr>
          <w:rFonts w:eastAsiaTheme="majorEastAsia" w:cstheme="majorBidi"/>
          <w:bCs/>
          <w:color w:val="000000" w:themeColor="text1"/>
          <w:szCs w:val="32"/>
        </w:rPr>
        <w:t>E</w:t>
      </w:r>
      <w:r w:rsidR="00F83BA8">
        <w:rPr>
          <w:rFonts w:eastAsiaTheme="majorEastAsia" w:cstheme="majorBidi"/>
          <w:bCs/>
          <w:color w:val="000000" w:themeColor="text1"/>
          <w:szCs w:val="32"/>
        </w:rPr>
        <w:t>n</w:t>
      </w:r>
      <w:r>
        <w:rPr>
          <w:rFonts w:eastAsiaTheme="majorEastAsia" w:cstheme="majorBidi"/>
          <w:bCs/>
          <w:color w:val="000000" w:themeColor="text1"/>
          <w:szCs w:val="32"/>
        </w:rPr>
        <w:t xml:space="preserve"> </w:t>
      </w:r>
      <w:r w:rsidR="00705306">
        <w:rPr>
          <w:rFonts w:eastAsiaTheme="majorEastAsia" w:cstheme="majorBidi"/>
          <w:bCs/>
          <w:color w:val="000000" w:themeColor="text1"/>
          <w:szCs w:val="32"/>
        </w:rPr>
        <w:t xml:space="preserve">el año </w:t>
      </w:r>
      <w:r>
        <w:rPr>
          <w:rFonts w:eastAsiaTheme="majorEastAsia" w:cstheme="majorBidi"/>
          <w:bCs/>
          <w:color w:val="000000" w:themeColor="text1"/>
          <w:szCs w:val="32"/>
        </w:rPr>
        <w:t>20</w:t>
      </w:r>
      <w:r w:rsidR="00F83BA8">
        <w:rPr>
          <w:rFonts w:eastAsiaTheme="majorEastAsia" w:cstheme="majorBidi"/>
          <w:bCs/>
          <w:color w:val="000000" w:themeColor="text1"/>
          <w:szCs w:val="32"/>
        </w:rPr>
        <w:t xml:space="preserve">20 se ve una disminución de las infracciones cometidas, esto en razón a la baja </w:t>
      </w:r>
      <w:r w:rsidR="00F83BA8">
        <w:rPr>
          <w:rFonts w:cs="Times New Roman"/>
        </w:rPr>
        <w:t xml:space="preserve">operación por pandemia. </w:t>
      </w:r>
    </w:p>
    <w:p w:rsidR="00F83BA8" w:rsidP="00F83BA8" w:rsidRDefault="00F83BA8" w14:paraId="56A96B04" w14:textId="77777777">
      <w:pPr>
        <w:spacing w:after="0"/>
        <w:rPr>
          <w:rFonts w:cs="Times New Roman"/>
        </w:rPr>
      </w:pPr>
    </w:p>
    <w:p w:rsidR="00F83BA8" w:rsidP="007A615E" w:rsidRDefault="007A615E" w14:paraId="615EA0EF" w14:textId="2D344C08">
      <w:pPr>
        <w:spacing w:after="0"/>
        <w:jc w:val="center"/>
        <w:rPr>
          <w:rFonts w:cs="Times New Roman"/>
        </w:rPr>
      </w:pPr>
      <w:r>
        <w:rPr>
          <w:noProof/>
        </w:rPr>
        <w:drawing>
          <wp:inline distT="0" distB="0" distL="0" distR="0" wp14:anchorId="4A55A599" wp14:editId="3444ECDE">
            <wp:extent cx="2752725" cy="3524250"/>
            <wp:effectExtent l="19050" t="19050" r="28575" b="19050"/>
            <wp:docPr id="32" name="Imagen 3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Gráfico, Gráfico de barras&#10;&#10;Descripción generada automáticamente"/>
                    <pic:cNvPicPr/>
                  </pic:nvPicPr>
                  <pic:blipFill>
                    <a:blip r:embed="rId49"/>
                    <a:stretch>
                      <a:fillRect/>
                    </a:stretch>
                  </pic:blipFill>
                  <pic:spPr>
                    <a:xfrm>
                      <a:off x="0" y="0"/>
                      <a:ext cx="2752725" cy="3524250"/>
                    </a:xfrm>
                    <a:prstGeom prst="rect">
                      <a:avLst/>
                    </a:prstGeom>
                    <a:ln>
                      <a:solidFill>
                        <a:schemeClr val="bg2">
                          <a:lumMod val="90000"/>
                        </a:schemeClr>
                      </a:solidFill>
                    </a:ln>
                  </pic:spPr>
                </pic:pic>
              </a:graphicData>
            </a:graphic>
          </wp:inline>
        </w:drawing>
      </w:r>
    </w:p>
    <w:p w:rsidR="00B97231" w:rsidP="00B97231" w:rsidRDefault="00B97231" w14:paraId="3D23162D" w14:textId="30ABC1FE">
      <w:pPr>
        <w:jc w:val="both"/>
        <w:rPr>
          <w:rFonts w:eastAsiaTheme="majorEastAsia" w:cstheme="majorBidi"/>
          <w:bCs/>
          <w:color w:val="000000" w:themeColor="text1"/>
          <w:szCs w:val="32"/>
        </w:rPr>
      </w:pPr>
    </w:p>
    <w:p w:rsidR="00920AAF" w:rsidP="00B97231" w:rsidRDefault="00357663" w14:paraId="1339258F" w14:textId="6A105091">
      <w:pPr>
        <w:jc w:val="both"/>
        <w:rPr>
          <w:rFonts w:eastAsiaTheme="majorEastAsia" w:cstheme="majorBidi"/>
          <w:bCs/>
          <w:color w:val="000000" w:themeColor="text1"/>
          <w:szCs w:val="32"/>
        </w:rPr>
      </w:pPr>
      <w:r>
        <w:rPr>
          <w:rFonts w:eastAsiaTheme="majorEastAsia" w:cstheme="majorBidi"/>
          <w:bCs/>
          <w:color w:val="000000" w:themeColor="text1"/>
          <w:szCs w:val="32"/>
        </w:rPr>
        <w:t xml:space="preserve">El Mecanismo de observación hace referencia a como se capturo la informacion de la infracción cometida, para </w:t>
      </w:r>
      <w:r w:rsidR="007F6F9E">
        <w:rPr>
          <w:rFonts w:eastAsiaTheme="majorEastAsia" w:cstheme="majorBidi"/>
          <w:bCs/>
          <w:color w:val="000000" w:themeColor="text1"/>
          <w:szCs w:val="32"/>
        </w:rPr>
        <w:t xml:space="preserve">la base de registros que analizamos el mecanismo mas frecuente es Personal interventoría en </w:t>
      </w:r>
      <w:r w:rsidR="00705306">
        <w:rPr>
          <w:rFonts w:eastAsiaTheme="majorEastAsia" w:cstheme="majorBidi"/>
          <w:bCs/>
          <w:color w:val="000000" w:themeColor="text1"/>
          <w:szCs w:val="32"/>
        </w:rPr>
        <w:t>vía</w:t>
      </w:r>
      <w:r w:rsidR="000C1BA6">
        <w:rPr>
          <w:rFonts w:eastAsiaTheme="majorEastAsia" w:cstheme="majorBidi"/>
          <w:bCs/>
          <w:color w:val="000000" w:themeColor="text1"/>
          <w:szCs w:val="32"/>
        </w:rPr>
        <w:t xml:space="preserve"> con el </w:t>
      </w:r>
      <w:r w:rsidR="000B6BA9">
        <w:rPr>
          <w:rFonts w:eastAsiaTheme="majorEastAsia" w:cstheme="majorBidi"/>
          <w:bCs/>
          <w:color w:val="000000" w:themeColor="text1"/>
          <w:szCs w:val="32"/>
        </w:rPr>
        <w:t>69,5</w:t>
      </w:r>
      <w:proofErr w:type="gramStart"/>
      <w:r w:rsidR="000B6BA9">
        <w:rPr>
          <w:rFonts w:eastAsiaTheme="majorEastAsia" w:cstheme="majorBidi"/>
          <w:bCs/>
          <w:color w:val="000000" w:themeColor="text1"/>
          <w:szCs w:val="32"/>
        </w:rPr>
        <w:t xml:space="preserve">% </w:t>
      </w:r>
      <w:r w:rsidR="0026578A">
        <w:rPr>
          <w:rFonts w:eastAsiaTheme="majorEastAsia" w:cstheme="majorBidi"/>
          <w:bCs/>
          <w:color w:val="000000" w:themeColor="text1"/>
          <w:szCs w:val="32"/>
        </w:rPr>
        <w:t>,</w:t>
      </w:r>
      <w:proofErr w:type="gramEnd"/>
      <w:r w:rsidR="0026578A">
        <w:rPr>
          <w:rFonts w:eastAsiaTheme="majorEastAsia" w:cstheme="majorBidi"/>
          <w:bCs/>
          <w:color w:val="000000" w:themeColor="text1"/>
          <w:szCs w:val="32"/>
        </w:rPr>
        <w:t xml:space="preserve"> quienes son contratados por el S</w:t>
      </w:r>
      <w:r w:rsidR="0045784C">
        <w:rPr>
          <w:rFonts w:eastAsiaTheme="majorEastAsia" w:cstheme="majorBidi"/>
          <w:bCs/>
          <w:color w:val="000000" w:themeColor="text1"/>
          <w:szCs w:val="32"/>
        </w:rPr>
        <w:t xml:space="preserve">ITP para realizar </w:t>
      </w:r>
      <w:r w:rsidR="000B6BA9">
        <w:rPr>
          <w:rFonts w:eastAsiaTheme="majorEastAsia" w:cstheme="majorBidi"/>
          <w:bCs/>
          <w:color w:val="000000" w:themeColor="text1"/>
          <w:szCs w:val="32"/>
        </w:rPr>
        <w:t>auditorías</w:t>
      </w:r>
      <w:r w:rsidR="0045784C">
        <w:rPr>
          <w:rFonts w:eastAsiaTheme="majorEastAsia" w:cstheme="majorBidi"/>
          <w:bCs/>
          <w:color w:val="000000" w:themeColor="text1"/>
          <w:szCs w:val="32"/>
        </w:rPr>
        <w:t xml:space="preserve"> a cada ruta</w:t>
      </w:r>
      <w:r w:rsidR="000C1BA6">
        <w:rPr>
          <w:rFonts w:eastAsiaTheme="majorEastAsia" w:cstheme="majorBidi"/>
          <w:bCs/>
          <w:color w:val="000000" w:themeColor="text1"/>
          <w:szCs w:val="32"/>
        </w:rPr>
        <w:t xml:space="preserve"> y el segundo con </w:t>
      </w:r>
      <w:r w:rsidR="000B6BA9">
        <w:rPr>
          <w:rFonts w:eastAsiaTheme="majorEastAsia" w:cstheme="majorBidi"/>
          <w:bCs/>
          <w:color w:val="000000" w:themeColor="text1"/>
          <w:szCs w:val="32"/>
        </w:rPr>
        <w:t>26% en el personal interventoría de los centro de control.</w:t>
      </w:r>
    </w:p>
    <w:p w:rsidR="00531A22" w:rsidP="00B97231" w:rsidRDefault="002B7B6F" w14:paraId="316D1AB8" w14:textId="1AE88369">
      <w:pPr>
        <w:jc w:val="both"/>
        <w:rPr>
          <w:rFonts w:eastAsiaTheme="majorEastAsia" w:cstheme="majorBidi"/>
          <w:bCs/>
          <w:color w:val="000000" w:themeColor="text1"/>
          <w:szCs w:val="32"/>
        </w:rPr>
      </w:pPr>
      <w:r>
        <w:rPr>
          <w:rFonts w:eastAsiaTheme="majorEastAsia" w:cstheme="majorBidi"/>
          <w:bCs/>
          <w:color w:val="000000" w:themeColor="text1"/>
          <w:szCs w:val="32"/>
        </w:rPr>
        <w:t xml:space="preserve">Uno de los mecanismos de observación es “Queja de usuario” pero en los datos analizados </w:t>
      </w:r>
      <w:r w:rsidR="00B05E0E">
        <w:rPr>
          <w:rFonts w:eastAsiaTheme="majorEastAsia" w:cstheme="majorBidi"/>
          <w:bCs/>
          <w:color w:val="000000" w:themeColor="text1"/>
          <w:szCs w:val="32"/>
        </w:rPr>
        <w:t>son muy pocas las quejas de estos</w:t>
      </w:r>
      <w:r w:rsidR="00DC676D">
        <w:rPr>
          <w:rFonts w:eastAsiaTheme="majorEastAsia" w:cstheme="majorBidi"/>
          <w:bCs/>
          <w:color w:val="000000" w:themeColor="text1"/>
          <w:szCs w:val="32"/>
        </w:rPr>
        <w:t xml:space="preserve">, por esta razón no se evidencia en la </w:t>
      </w:r>
      <w:r w:rsidR="00D56A4D">
        <w:rPr>
          <w:rFonts w:eastAsiaTheme="majorEastAsia" w:cstheme="majorBidi"/>
          <w:bCs/>
          <w:color w:val="000000" w:themeColor="text1"/>
          <w:szCs w:val="32"/>
        </w:rPr>
        <w:t>gráfica</w:t>
      </w:r>
      <w:r w:rsidR="00DC676D">
        <w:rPr>
          <w:rFonts w:eastAsiaTheme="majorEastAsia" w:cstheme="majorBidi"/>
          <w:bCs/>
          <w:color w:val="000000" w:themeColor="text1"/>
          <w:szCs w:val="32"/>
        </w:rPr>
        <w:t>.</w:t>
      </w:r>
    </w:p>
    <w:p w:rsidR="00357663" w:rsidP="00357663" w:rsidRDefault="00357663" w14:paraId="4A2A81E8" w14:textId="482C710C">
      <w:pPr>
        <w:jc w:val="center"/>
        <w:rPr>
          <w:rFonts w:eastAsiaTheme="majorEastAsia" w:cstheme="majorBidi"/>
          <w:bCs/>
          <w:color w:val="000000" w:themeColor="text1"/>
          <w:szCs w:val="32"/>
        </w:rPr>
      </w:pPr>
      <w:r>
        <w:rPr>
          <w:noProof/>
        </w:rPr>
        <w:drawing>
          <wp:inline distT="0" distB="0" distL="0" distR="0" wp14:anchorId="6BF9B871" wp14:editId="54120465">
            <wp:extent cx="3898900" cy="2572378"/>
            <wp:effectExtent l="19050" t="19050" r="25400" b="19050"/>
            <wp:docPr id="33" name="Imagen 3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Diagrama&#10;&#10;Descripción generada automáticamente"/>
                    <pic:cNvPicPr/>
                  </pic:nvPicPr>
                  <pic:blipFill>
                    <a:blip r:embed="rId50"/>
                    <a:stretch>
                      <a:fillRect/>
                    </a:stretch>
                  </pic:blipFill>
                  <pic:spPr>
                    <a:xfrm>
                      <a:off x="0" y="0"/>
                      <a:ext cx="3901807" cy="2574296"/>
                    </a:xfrm>
                    <a:prstGeom prst="rect">
                      <a:avLst/>
                    </a:prstGeom>
                    <a:ln>
                      <a:solidFill>
                        <a:schemeClr val="bg2">
                          <a:lumMod val="90000"/>
                        </a:schemeClr>
                      </a:solidFill>
                    </a:ln>
                  </pic:spPr>
                </pic:pic>
              </a:graphicData>
            </a:graphic>
          </wp:inline>
        </w:drawing>
      </w:r>
    </w:p>
    <w:p w:rsidR="00754142" w:rsidP="000B6BA9" w:rsidRDefault="006133AA" w14:paraId="699E34F7" w14:textId="1C164B73">
      <w:pPr>
        <w:jc w:val="both"/>
        <w:rPr>
          <w:rFonts w:eastAsiaTheme="majorEastAsia" w:cstheme="majorBidi"/>
          <w:bCs/>
          <w:color w:val="000000" w:themeColor="text1"/>
          <w:szCs w:val="32"/>
        </w:rPr>
      </w:pPr>
      <w:r>
        <w:rPr>
          <w:rFonts w:eastAsiaTheme="majorEastAsia" w:cstheme="majorBidi"/>
          <w:bCs/>
          <w:color w:val="000000" w:themeColor="text1"/>
          <w:szCs w:val="32"/>
        </w:rPr>
        <w:t xml:space="preserve">En la Pagina llamada </w:t>
      </w:r>
      <w:r w:rsidR="00754142">
        <w:rPr>
          <w:rFonts w:eastAsiaTheme="majorEastAsia" w:cstheme="majorBidi"/>
          <w:bCs/>
          <w:color w:val="000000" w:themeColor="text1"/>
          <w:szCs w:val="32"/>
        </w:rPr>
        <w:t>“</w:t>
      </w:r>
      <w:r>
        <w:rPr>
          <w:rFonts w:eastAsiaTheme="majorEastAsia" w:cstheme="majorBidi"/>
          <w:bCs/>
          <w:color w:val="000000" w:themeColor="text1"/>
          <w:szCs w:val="32"/>
        </w:rPr>
        <w:t>Empresas</w:t>
      </w:r>
      <w:r w:rsidR="00754142">
        <w:rPr>
          <w:rFonts w:eastAsiaTheme="majorEastAsia" w:cstheme="majorBidi"/>
          <w:bCs/>
          <w:color w:val="000000" w:themeColor="text1"/>
          <w:szCs w:val="32"/>
        </w:rPr>
        <w:t>”</w:t>
      </w:r>
      <w:r>
        <w:rPr>
          <w:rFonts w:eastAsiaTheme="majorEastAsia" w:cstheme="majorBidi"/>
          <w:bCs/>
          <w:color w:val="000000" w:themeColor="text1"/>
          <w:szCs w:val="32"/>
        </w:rPr>
        <w:t xml:space="preserve"> del informe, encontraremos informacion </w:t>
      </w:r>
      <w:r w:rsidR="00754142">
        <w:rPr>
          <w:rFonts w:eastAsiaTheme="majorEastAsia" w:cstheme="majorBidi"/>
          <w:bCs/>
          <w:color w:val="000000" w:themeColor="text1"/>
          <w:szCs w:val="32"/>
        </w:rPr>
        <w:t>del comportamiento de las infracciones y kilómetros por empresa.</w:t>
      </w:r>
    </w:p>
    <w:p w:rsidR="00754142" w:rsidP="000B6BA9" w:rsidRDefault="00D10574" w14:paraId="6121C4D3" w14:textId="72104895">
      <w:pPr>
        <w:jc w:val="both"/>
        <w:rPr>
          <w:rFonts w:eastAsiaTheme="majorEastAsia" w:cstheme="majorBidi"/>
          <w:bCs/>
          <w:color w:val="000000" w:themeColor="text1"/>
          <w:szCs w:val="32"/>
        </w:rPr>
      </w:pPr>
      <w:r>
        <w:rPr>
          <w:noProof/>
        </w:rPr>
        <w:drawing>
          <wp:inline distT="0" distB="0" distL="0" distR="0" wp14:anchorId="75BD6EFE" wp14:editId="0BA400E9">
            <wp:extent cx="5612130" cy="3185160"/>
            <wp:effectExtent l="19050" t="19050" r="26670" b="15240"/>
            <wp:docPr id="8" name="Imagen 8"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10;&#10;Descripción generada automáticamente"/>
                    <pic:cNvPicPr/>
                  </pic:nvPicPr>
                  <pic:blipFill>
                    <a:blip r:embed="rId51"/>
                    <a:stretch>
                      <a:fillRect/>
                    </a:stretch>
                  </pic:blipFill>
                  <pic:spPr>
                    <a:xfrm>
                      <a:off x="0" y="0"/>
                      <a:ext cx="5612130" cy="3185160"/>
                    </a:xfrm>
                    <a:prstGeom prst="rect">
                      <a:avLst/>
                    </a:prstGeom>
                    <a:ln>
                      <a:solidFill>
                        <a:schemeClr val="bg2">
                          <a:lumMod val="75000"/>
                        </a:schemeClr>
                      </a:solidFill>
                    </a:ln>
                  </pic:spPr>
                </pic:pic>
              </a:graphicData>
            </a:graphic>
          </wp:inline>
        </w:drawing>
      </w:r>
    </w:p>
    <w:p w:rsidR="005F65A5" w:rsidP="000B6BA9" w:rsidRDefault="00A3700A" w14:paraId="631FA783" w14:textId="24A4B2C4">
      <w:pPr>
        <w:jc w:val="both"/>
        <w:rPr>
          <w:rFonts w:eastAsiaTheme="majorEastAsia" w:cstheme="majorBidi"/>
          <w:bCs/>
          <w:color w:val="000000" w:themeColor="text1"/>
          <w:szCs w:val="32"/>
        </w:rPr>
      </w:pPr>
      <w:r>
        <w:rPr>
          <w:rFonts w:eastAsiaTheme="majorEastAsia" w:cstheme="majorBidi"/>
          <w:bCs/>
          <w:color w:val="000000" w:themeColor="text1"/>
          <w:szCs w:val="32"/>
        </w:rPr>
        <w:t>La empres</w:t>
      </w:r>
      <w:r w:rsidR="00103F0F">
        <w:rPr>
          <w:rFonts w:eastAsiaTheme="majorEastAsia" w:cstheme="majorBidi"/>
          <w:bCs/>
          <w:color w:val="000000" w:themeColor="text1"/>
          <w:szCs w:val="32"/>
        </w:rPr>
        <w:t>a A es la que mayor numeros de infracciones tiene en lo</w:t>
      </w:r>
      <w:r w:rsidR="001431A1">
        <w:rPr>
          <w:rFonts w:eastAsiaTheme="majorEastAsia" w:cstheme="majorBidi"/>
          <w:bCs/>
          <w:color w:val="000000" w:themeColor="text1"/>
          <w:szCs w:val="32"/>
        </w:rPr>
        <w:t>s</w:t>
      </w:r>
      <w:r w:rsidR="00103F0F">
        <w:rPr>
          <w:rFonts w:eastAsiaTheme="majorEastAsia" w:cstheme="majorBidi"/>
          <w:bCs/>
          <w:color w:val="000000" w:themeColor="text1"/>
          <w:szCs w:val="32"/>
        </w:rPr>
        <w:t xml:space="preserve"> años analizados</w:t>
      </w:r>
      <w:r w:rsidR="005F65A5">
        <w:rPr>
          <w:rFonts w:eastAsiaTheme="majorEastAsia" w:cstheme="majorBidi"/>
          <w:bCs/>
          <w:color w:val="000000" w:themeColor="text1"/>
          <w:szCs w:val="32"/>
        </w:rPr>
        <w:t xml:space="preserve">, </w:t>
      </w:r>
      <w:r w:rsidR="001B3EE2">
        <w:rPr>
          <w:rFonts w:eastAsiaTheme="majorEastAsia" w:cstheme="majorBidi"/>
          <w:bCs/>
          <w:color w:val="000000" w:themeColor="text1"/>
          <w:szCs w:val="32"/>
        </w:rPr>
        <w:t xml:space="preserve">comparándola con la empresa D que es la segunda con infracciones hay una gran diferencia ya que D comete casi la mitad de </w:t>
      </w:r>
      <w:r w:rsidR="00EC1F95">
        <w:rPr>
          <w:rFonts w:eastAsiaTheme="majorEastAsia" w:cstheme="majorBidi"/>
          <w:bCs/>
          <w:color w:val="000000" w:themeColor="text1"/>
          <w:szCs w:val="32"/>
        </w:rPr>
        <w:t>las infracciones</w:t>
      </w:r>
      <w:r w:rsidR="001B3EE2">
        <w:rPr>
          <w:rFonts w:eastAsiaTheme="majorEastAsia" w:cstheme="majorBidi"/>
          <w:bCs/>
          <w:color w:val="000000" w:themeColor="text1"/>
          <w:szCs w:val="32"/>
        </w:rPr>
        <w:t xml:space="preserve"> que A y la diferencia en rutas asignadas es de 8, es decir D tiene </w:t>
      </w:r>
      <w:r w:rsidR="008A74FA">
        <w:rPr>
          <w:rFonts w:eastAsiaTheme="majorEastAsia" w:cstheme="majorBidi"/>
          <w:bCs/>
          <w:color w:val="000000" w:themeColor="text1"/>
          <w:szCs w:val="32"/>
        </w:rPr>
        <w:t>8 rutas menos que A.</w:t>
      </w:r>
    </w:p>
    <w:p w:rsidR="005F65A5" w:rsidP="0004591B" w:rsidRDefault="0004591B" w14:paraId="161FBB4E" w14:textId="321F6D1E">
      <w:pPr>
        <w:jc w:val="center"/>
        <w:rPr>
          <w:rFonts w:eastAsiaTheme="majorEastAsia" w:cstheme="majorBidi"/>
          <w:bCs/>
          <w:color w:val="000000" w:themeColor="text1"/>
          <w:szCs w:val="32"/>
        </w:rPr>
      </w:pPr>
      <w:r>
        <w:rPr>
          <w:noProof/>
        </w:rPr>
        <w:drawing>
          <wp:inline distT="0" distB="0" distL="0" distR="0" wp14:anchorId="7AA9F388" wp14:editId="43052657">
            <wp:extent cx="5327650" cy="1754691"/>
            <wp:effectExtent l="19050" t="19050" r="25400" b="17145"/>
            <wp:docPr id="34" name="Imagen 34"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Interfaz de usuario gráfica, Texto, Aplicación&#10;&#10;Descripción generada automáticamente"/>
                    <pic:cNvPicPr/>
                  </pic:nvPicPr>
                  <pic:blipFill rotWithShape="1">
                    <a:blip r:embed="rId52"/>
                    <a:srcRect l="4073" t="20317" r="48518" b="51922"/>
                    <a:stretch/>
                  </pic:blipFill>
                  <pic:spPr bwMode="auto">
                    <a:xfrm>
                      <a:off x="0" y="0"/>
                      <a:ext cx="5334500" cy="1756947"/>
                    </a:xfrm>
                    <a:prstGeom prst="rect">
                      <a:avLst/>
                    </a:prstGeom>
                    <a:ln>
                      <a:solidFill>
                        <a:schemeClr val="bg2">
                          <a:lumMod val="90000"/>
                        </a:schemeClr>
                      </a:solidFill>
                    </a:ln>
                    <a:extLst>
                      <a:ext uri="{53640926-AAD7-44D8-BBD7-CCE9431645EC}">
                        <a14:shadowObscured xmlns:a14="http://schemas.microsoft.com/office/drawing/2010/main"/>
                      </a:ext>
                    </a:extLst>
                  </pic:spPr>
                </pic:pic>
              </a:graphicData>
            </a:graphic>
          </wp:inline>
        </w:drawing>
      </w:r>
    </w:p>
    <w:p w:rsidR="0045784C" w:rsidP="00263155" w:rsidRDefault="00263155" w14:paraId="0D4AE8B5" w14:textId="72061143">
      <w:pPr>
        <w:jc w:val="center"/>
        <w:rPr>
          <w:rFonts w:eastAsiaTheme="majorEastAsia" w:cstheme="majorBidi"/>
          <w:bCs/>
          <w:color w:val="000000" w:themeColor="text1"/>
          <w:szCs w:val="32"/>
        </w:rPr>
      </w:pPr>
      <w:r>
        <w:rPr>
          <w:noProof/>
        </w:rPr>
        <w:drawing>
          <wp:inline distT="0" distB="0" distL="0" distR="0" wp14:anchorId="6DD11DFD" wp14:editId="4F8525E6">
            <wp:extent cx="3086100" cy="2678082"/>
            <wp:effectExtent l="19050" t="19050" r="19050" b="27305"/>
            <wp:docPr id="4" name="Imagen 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 Gráfico de barras&#10;&#10;Descripción generada automáticamente"/>
                    <pic:cNvPicPr/>
                  </pic:nvPicPr>
                  <pic:blipFill>
                    <a:blip r:embed="rId53"/>
                    <a:stretch>
                      <a:fillRect/>
                    </a:stretch>
                  </pic:blipFill>
                  <pic:spPr>
                    <a:xfrm>
                      <a:off x="0" y="0"/>
                      <a:ext cx="3094379" cy="2685267"/>
                    </a:xfrm>
                    <a:prstGeom prst="rect">
                      <a:avLst/>
                    </a:prstGeom>
                    <a:ln>
                      <a:solidFill>
                        <a:schemeClr val="bg2">
                          <a:lumMod val="90000"/>
                        </a:schemeClr>
                      </a:solidFill>
                    </a:ln>
                  </pic:spPr>
                </pic:pic>
              </a:graphicData>
            </a:graphic>
          </wp:inline>
        </w:drawing>
      </w:r>
    </w:p>
    <w:p w:rsidR="005759C9" w:rsidP="00D10574" w:rsidRDefault="00456079" w14:paraId="514B27BE" w14:textId="54122025">
      <w:pPr>
        <w:jc w:val="both"/>
        <w:rPr>
          <w:rFonts w:eastAsiaTheme="majorEastAsia" w:cstheme="majorBidi"/>
          <w:bCs/>
          <w:color w:val="000000" w:themeColor="text1"/>
          <w:szCs w:val="32"/>
        </w:rPr>
      </w:pPr>
      <w:r>
        <w:rPr>
          <w:rFonts w:eastAsiaTheme="majorEastAsia" w:cstheme="majorBidi"/>
          <w:bCs/>
          <w:color w:val="000000" w:themeColor="text1"/>
          <w:szCs w:val="32"/>
        </w:rPr>
        <w:t xml:space="preserve">La empresa con mayor cumplimiento de Kilómetros es la Empresa D, aunque es la segunda con </w:t>
      </w:r>
      <w:r w:rsidR="005759C9">
        <w:rPr>
          <w:rFonts w:eastAsiaTheme="majorEastAsia" w:cstheme="majorBidi"/>
          <w:bCs/>
          <w:color w:val="000000" w:themeColor="text1"/>
          <w:szCs w:val="32"/>
        </w:rPr>
        <w:t>más</w:t>
      </w:r>
      <w:r>
        <w:rPr>
          <w:rFonts w:eastAsiaTheme="majorEastAsia" w:cstheme="majorBidi"/>
          <w:bCs/>
          <w:color w:val="000000" w:themeColor="text1"/>
          <w:szCs w:val="32"/>
        </w:rPr>
        <w:t xml:space="preserve"> infracciones cometidas</w:t>
      </w:r>
      <w:r w:rsidR="00D01AB5">
        <w:rPr>
          <w:rFonts w:eastAsiaTheme="majorEastAsia" w:cstheme="majorBidi"/>
          <w:bCs/>
          <w:color w:val="000000" w:themeColor="text1"/>
          <w:szCs w:val="32"/>
        </w:rPr>
        <w:t>,</w:t>
      </w:r>
      <w:r>
        <w:rPr>
          <w:rFonts w:eastAsiaTheme="majorEastAsia" w:cstheme="majorBidi"/>
          <w:bCs/>
          <w:color w:val="000000" w:themeColor="text1"/>
          <w:szCs w:val="32"/>
        </w:rPr>
        <w:t xml:space="preserve"> es la empresa que cumple con un </w:t>
      </w:r>
      <w:r w:rsidR="005759C9">
        <w:rPr>
          <w:rFonts w:eastAsiaTheme="majorEastAsia" w:cstheme="majorBidi"/>
          <w:bCs/>
          <w:color w:val="000000" w:themeColor="text1"/>
          <w:szCs w:val="32"/>
        </w:rPr>
        <w:t>96% con lo kilómetros programados.</w:t>
      </w:r>
    </w:p>
    <w:p w:rsidR="005759C9" w:rsidP="00561D6C" w:rsidRDefault="00561D6C" w14:paraId="02F0070F" w14:textId="7784BFB3">
      <w:pPr>
        <w:jc w:val="center"/>
        <w:rPr>
          <w:rFonts w:eastAsiaTheme="majorEastAsia" w:cstheme="majorBidi"/>
          <w:bCs/>
          <w:color w:val="000000" w:themeColor="text1"/>
          <w:szCs w:val="32"/>
        </w:rPr>
      </w:pPr>
      <w:r>
        <w:rPr>
          <w:noProof/>
        </w:rPr>
        <w:drawing>
          <wp:inline distT="0" distB="0" distL="0" distR="0" wp14:anchorId="3ABB36C1" wp14:editId="13F44720">
            <wp:extent cx="2749550" cy="2085650"/>
            <wp:effectExtent l="19050" t="19050" r="12700" b="10160"/>
            <wp:docPr id="9" name="Imagen 9"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Tabla&#10;&#10;Descripción generada automáticamente"/>
                    <pic:cNvPicPr/>
                  </pic:nvPicPr>
                  <pic:blipFill>
                    <a:blip r:embed="rId54"/>
                    <a:stretch>
                      <a:fillRect/>
                    </a:stretch>
                  </pic:blipFill>
                  <pic:spPr>
                    <a:xfrm>
                      <a:off x="0" y="0"/>
                      <a:ext cx="2763594" cy="2096303"/>
                    </a:xfrm>
                    <a:prstGeom prst="rect">
                      <a:avLst/>
                    </a:prstGeom>
                    <a:ln>
                      <a:solidFill>
                        <a:schemeClr val="bg2"/>
                      </a:solidFill>
                    </a:ln>
                  </pic:spPr>
                </pic:pic>
              </a:graphicData>
            </a:graphic>
          </wp:inline>
        </w:drawing>
      </w:r>
    </w:p>
    <w:p w:rsidRPr="00F05B8C" w:rsidR="0061640D" w:rsidP="0061640D" w:rsidRDefault="00F05B8C" w14:paraId="270D43AF" w14:textId="2326AFAD">
      <w:pPr>
        <w:rPr>
          <w:rFonts w:cstheme="minorHAnsi"/>
          <w:b/>
          <w:bCs/>
          <w:szCs w:val="24"/>
        </w:rPr>
      </w:pPr>
      <w:r w:rsidRPr="00F05B8C">
        <w:rPr>
          <w:rFonts w:cstheme="minorHAnsi"/>
          <w:b/>
          <w:bCs/>
          <w:szCs w:val="24"/>
        </w:rPr>
        <w:t>MAPAS POR EMPRESA</w:t>
      </w:r>
    </w:p>
    <w:p w:rsidRPr="00950300" w:rsidR="0061640D" w:rsidP="0061640D" w:rsidRDefault="0061640D" w14:paraId="3809F9C9" w14:textId="5806357E">
      <w:pPr>
        <w:rPr>
          <w:rFonts w:cs="Times New Roman"/>
          <w:b/>
          <w:bCs/>
          <w:highlight w:val="yellow"/>
          <w:u w:val="single"/>
        </w:rPr>
      </w:pPr>
      <w:r w:rsidRPr="00950300">
        <w:rPr>
          <w:rFonts w:cs="Times New Roman"/>
          <w:b/>
          <w:bCs/>
        </w:rPr>
        <w:t>Ubicación geográfica de las infracciones de la empresa A</w:t>
      </w:r>
      <w:r w:rsidRPr="00950300" w:rsidR="00F05B8C">
        <w:rPr>
          <w:rFonts w:cs="Times New Roman"/>
          <w:b/>
          <w:bCs/>
        </w:rPr>
        <w:t>.</w:t>
      </w:r>
    </w:p>
    <w:p w:rsidRPr="00F05B8C" w:rsidR="0061640D" w:rsidP="0061640D" w:rsidRDefault="0061640D" w14:paraId="71C05475" w14:textId="77777777">
      <w:pPr>
        <w:rPr>
          <w:rFonts w:cs="Times New Roman"/>
        </w:rPr>
      </w:pPr>
      <w:r w:rsidRPr="00F05B8C">
        <w:rPr>
          <w:rFonts w:cs="Times New Roman"/>
        </w:rPr>
        <w:t>Si bien es cierto la empresa A, tiene varias turas que recorren la ciudad de sur a norte, las infracciones identificadas se encuentran en la zona norte de la ciudad</w:t>
      </w:r>
    </w:p>
    <w:p w:rsidRPr="0031052E" w:rsidR="0061640D" w:rsidP="0061640D" w:rsidRDefault="0061640D" w14:paraId="7A74EE6F" w14:textId="77777777">
      <w:pPr>
        <w:jc w:val="center"/>
        <w:rPr>
          <w:rFonts w:cstheme="minorHAnsi"/>
          <w:szCs w:val="24"/>
          <w:u w:val="single"/>
        </w:rPr>
      </w:pPr>
      <w:r w:rsidRPr="0031052E">
        <w:rPr>
          <w:rFonts w:cstheme="minorHAnsi"/>
          <w:noProof/>
          <w:szCs w:val="24"/>
          <w:u w:val="single"/>
        </w:rPr>
        <w:drawing>
          <wp:inline distT="0" distB="0" distL="0" distR="0" wp14:anchorId="1BDF4069" wp14:editId="48DA35C3">
            <wp:extent cx="3930650" cy="3629183"/>
            <wp:effectExtent l="0" t="0" r="0" b="9525"/>
            <wp:docPr id="40" name="Imagen 4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Mapa&#10;&#10;Descripción generada automáticament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934762" cy="3632979"/>
                    </a:xfrm>
                    <a:prstGeom prst="rect">
                      <a:avLst/>
                    </a:prstGeom>
                    <a:noFill/>
                    <a:ln>
                      <a:noFill/>
                    </a:ln>
                  </pic:spPr>
                </pic:pic>
              </a:graphicData>
            </a:graphic>
          </wp:inline>
        </w:drawing>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156"/>
        <w:gridCol w:w="2682"/>
      </w:tblGrid>
      <w:tr w:rsidRPr="0031052E" w:rsidR="0061640D" w:rsidTr="005D6E92" w14:paraId="5B6D9B0D" w14:textId="77777777">
        <w:tc>
          <w:tcPr>
            <w:tcW w:w="4414" w:type="dxa"/>
          </w:tcPr>
          <w:p w:rsidRPr="0031052E" w:rsidR="0061640D" w:rsidP="005D6E92" w:rsidRDefault="0061640D" w14:paraId="72EC01BF" w14:textId="77777777">
            <w:pPr>
              <w:rPr>
                <w:rFonts w:cstheme="minorHAnsi"/>
                <w:szCs w:val="24"/>
                <w:u w:val="single"/>
              </w:rPr>
            </w:pPr>
            <w:r w:rsidRPr="0031052E">
              <w:rPr>
                <w:noProof/>
              </w:rPr>
              <w:drawing>
                <wp:inline distT="0" distB="0" distL="0" distR="0" wp14:anchorId="2592895C" wp14:editId="01AC63EB">
                  <wp:extent cx="3766732" cy="2231136"/>
                  <wp:effectExtent l="0" t="0" r="5715" b="0"/>
                  <wp:docPr id="41" name="Imagen 41" descr="Interfaz de usuario gráfica,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Mapa&#10;&#10;Descripción generada automáticamente"/>
                          <pic:cNvPicPr/>
                        </pic:nvPicPr>
                        <pic:blipFill rotWithShape="1">
                          <a:blip r:embed="rId56"/>
                          <a:srcRect l="12709" t="23175" r="20156" b="6125"/>
                          <a:stretch/>
                        </pic:blipFill>
                        <pic:spPr bwMode="auto">
                          <a:xfrm>
                            <a:off x="0" y="0"/>
                            <a:ext cx="3767719" cy="2231720"/>
                          </a:xfrm>
                          <a:prstGeom prst="rect">
                            <a:avLst/>
                          </a:prstGeom>
                          <a:ln>
                            <a:noFill/>
                          </a:ln>
                          <a:extLst>
                            <a:ext uri="{53640926-AAD7-44D8-BBD7-CCE9431645EC}">
                              <a14:shadowObscured xmlns:a14="http://schemas.microsoft.com/office/drawing/2010/main"/>
                            </a:ext>
                          </a:extLst>
                        </pic:spPr>
                      </pic:pic>
                    </a:graphicData>
                  </a:graphic>
                </wp:inline>
              </w:drawing>
            </w:r>
          </w:p>
        </w:tc>
        <w:tc>
          <w:tcPr>
            <w:tcW w:w="4414" w:type="dxa"/>
            <w:vAlign w:val="center"/>
          </w:tcPr>
          <w:p w:rsidRPr="009D15F4" w:rsidR="0061640D" w:rsidP="005D6E92" w:rsidRDefault="0061640D" w14:paraId="630BEC1A" w14:textId="77777777">
            <w:pPr>
              <w:jc w:val="center"/>
              <w:rPr>
                <w:rFonts w:cstheme="minorHAnsi"/>
                <w:szCs w:val="24"/>
              </w:rPr>
            </w:pPr>
            <w:r w:rsidRPr="009D15F4">
              <w:rPr>
                <w:rFonts w:cstheme="minorHAnsi"/>
                <w:szCs w:val="24"/>
              </w:rPr>
              <w:t>Las vías principales identificadas con mayor frecuencia de infracciones</w:t>
            </w:r>
            <w:r>
              <w:rPr>
                <w:rFonts w:cstheme="minorHAnsi"/>
                <w:szCs w:val="24"/>
              </w:rPr>
              <w:t xml:space="preserve">, para la empresa A, </w:t>
            </w:r>
            <w:r w:rsidRPr="009D15F4">
              <w:rPr>
                <w:rFonts w:cstheme="minorHAnsi"/>
                <w:szCs w:val="24"/>
              </w:rPr>
              <w:t>en el último año son: la Av. 68, la Av. Boyacá y la Carrera 7a, hacia el norte</w:t>
            </w:r>
          </w:p>
        </w:tc>
      </w:tr>
    </w:tbl>
    <w:p w:rsidRPr="0031052E" w:rsidR="0061640D" w:rsidP="0061640D" w:rsidRDefault="0061640D" w14:paraId="16E23A5C" w14:textId="77777777">
      <w:pPr>
        <w:rPr>
          <w:rFonts w:cstheme="minorHAnsi"/>
          <w:szCs w:val="24"/>
          <w:u w:val="single"/>
        </w:rPr>
      </w:pPr>
    </w:p>
    <w:p w:rsidR="00950300" w:rsidRDefault="00950300" w14:paraId="2B88F4BF" w14:textId="77777777">
      <w:pPr>
        <w:rPr>
          <w:rFonts w:cstheme="minorHAnsi"/>
          <w:b/>
          <w:bCs/>
          <w:szCs w:val="24"/>
        </w:rPr>
      </w:pPr>
      <w:r>
        <w:rPr>
          <w:rFonts w:cstheme="minorHAnsi"/>
          <w:b/>
          <w:bCs/>
          <w:szCs w:val="24"/>
        </w:rPr>
        <w:br w:type="page"/>
      </w:r>
    </w:p>
    <w:p w:rsidRPr="00950300" w:rsidR="0061640D" w:rsidP="0061640D" w:rsidRDefault="0061640D" w14:paraId="7FE59FD4" w14:textId="3B6EFA66">
      <w:pPr>
        <w:rPr>
          <w:rFonts w:cstheme="minorHAnsi"/>
          <w:b/>
          <w:bCs/>
          <w:szCs w:val="24"/>
        </w:rPr>
      </w:pPr>
      <w:r w:rsidRPr="00950300">
        <w:rPr>
          <w:rFonts w:cstheme="minorHAnsi"/>
          <w:b/>
          <w:bCs/>
          <w:szCs w:val="24"/>
        </w:rPr>
        <w:t>Ubicación geográfica de las infracciones de la empresa B</w:t>
      </w:r>
    </w:p>
    <w:p w:rsidRPr="005335A7" w:rsidR="0061640D" w:rsidP="0061640D" w:rsidRDefault="0061640D" w14:paraId="27318200" w14:textId="77777777">
      <w:pPr>
        <w:jc w:val="both"/>
        <w:rPr>
          <w:rFonts w:cstheme="minorHAnsi"/>
          <w:szCs w:val="24"/>
        </w:rPr>
      </w:pPr>
      <w:r w:rsidRPr="005335A7">
        <w:rPr>
          <w:rFonts w:cstheme="minorHAnsi"/>
          <w:szCs w:val="24"/>
        </w:rPr>
        <w:t>La empresa B, tiene mayor concentración de infracciones en la zona norte de la ciudad, específicamente en la localidad de Suba y Usaquén</w:t>
      </w:r>
      <w:r>
        <w:rPr>
          <w:rFonts w:cstheme="minorHAnsi"/>
          <w:szCs w:val="24"/>
        </w:rPr>
        <w:t>.</w:t>
      </w:r>
    </w:p>
    <w:p w:rsidRPr="00CC387D" w:rsidR="0061640D" w:rsidP="0061640D" w:rsidRDefault="0061640D" w14:paraId="315508C0" w14:textId="77777777">
      <w:pPr>
        <w:jc w:val="center"/>
        <w:rPr>
          <w:rFonts w:cstheme="minorHAnsi"/>
          <w:szCs w:val="24"/>
          <w:u w:val="single"/>
        </w:rPr>
      </w:pPr>
      <w:r w:rsidRPr="00CC387D">
        <w:rPr>
          <w:rFonts w:cstheme="minorHAnsi"/>
          <w:noProof/>
          <w:szCs w:val="24"/>
          <w:u w:val="single"/>
        </w:rPr>
        <w:drawing>
          <wp:inline distT="0" distB="0" distL="0" distR="0" wp14:anchorId="4D81EB83" wp14:editId="2C89DDDB">
            <wp:extent cx="3619500" cy="3595748"/>
            <wp:effectExtent l="0" t="0" r="0" b="5080"/>
            <wp:docPr id="42" name="Imagen 42"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Mapa&#10;&#10;Descripción generada automáticament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631552" cy="3607721"/>
                    </a:xfrm>
                    <a:prstGeom prst="rect">
                      <a:avLst/>
                    </a:prstGeom>
                    <a:noFill/>
                    <a:ln>
                      <a:noFill/>
                    </a:ln>
                  </pic:spPr>
                </pic:pic>
              </a:graphicData>
            </a:graphic>
          </wp:inline>
        </w:drawing>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689"/>
        <w:gridCol w:w="6139"/>
      </w:tblGrid>
      <w:tr w:rsidR="0061640D" w:rsidTr="005D6E92" w14:paraId="5B287F9D" w14:textId="77777777">
        <w:tc>
          <w:tcPr>
            <w:tcW w:w="2689" w:type="dxa"/>
            <w:vAlign w:val="center"/>
          </w:tcPr>
          <w:p w:rsidR="0061640D" w:rsidP="005D6E92" w:rsidRDefault="0061640D" w14:paraId="263D83EB" w14:textId="77777777">
            <w:pPr>
              <w:jc w:val="center"/>
              <w:rPr>
                <w:rFonts w:cstheme="minorHAnsi"/>
                <w:szCs w:val="24"/>
              </w:rPr>
            </w:pPr>
            <w:r w:rsidRPr="0055672D">
              <w:rPr>
                <w:rFonts w:cstheme="minorHAnsi"/>
                <w:szCs w:val="24"/>
              </w:rPr>
              <w:t>Las vías principales con mayor frecuencia de infracciones son la Av. Boyacá desde la 127 hasta la 170, la Calle 170 y la Av. Carrera Novena</w:t>
            </w:r>
            <w:r>
              <w:rPr>
                <w:rFonts w:cstheme="minorHAnsi"/>
                <w:szCs w:val="24"/>
              </w:rPr>
              <w:t>,</w:t>
            </w:r>
          </w:p>
          <w:p w:rsidR="0061640D" w:rsidP="005D6E92" w:rsidRDefault="0061640D" w14:paraId="20FAA3DE" w14:textId="77777777">
            <w:pPr>
              <w:jc w:val="center"/>
              <w:rPr>
                <w:rFonts w:cstheme="minorHAnsi"/>
                <w:szCs w:val="24"/>
                <w:u w:val="single"/>
              </w:rPr>
            </w:pPr>
            <w:r>
              <w:rPr>
                <w:rFonts w:cstheme="minorHAnsi"/>
                <w:szCs w:val="24"/>
              </w:rPr>
              <w:t xml:space="preserve">Donde se identifican Barrios, afectados como, con </w:t>
            </w:r>
            <w:proofErr w:type="spellStart"/>
            <w:r>
              <w:rPr>
                <w:rFonts w:cstheme="minorHAnsi"/>
                <w:szCs w:val="24"/>
              </w:rPr>
              <w:t>Mazuren</w:t>
            </w:r>
            <w:proofErr w:type="spellEnd"/>
            <w:r>
              <w:rPr>
                <w:rFonts w:cstheme="minorHAnsi"/>
                <w:szCs w:val="24"/>
              </w:rPr>
              <w:t>, Toberín y las Orquídeas.</w:t>
            </w:r>
          </w:p>
        </w:tc>
        <w:tc>
          <w:tcPr>
            <w:tcW w:w="6139" w:type="dxa"/>
            <w:vAlign w:val="center"/>
          </w:tcPr>
          <w:p w:rsidRPr="0055672D" w:rsidR="0061640D" w:rsidP="005D6E92" w:rsidRDefault="00950300" w14:paraId="4A6D38CA" w14:textId="613B4FBD">
            <w:pPr>
              <w:jc w:val="center"/>
              <w:rPr>
                <w:rFonts w:cstheme="minorHAnsi"/>
                <w:szCs w:val="24"/>
              </w:rPr>
            </w:pPr>
            <w:r>
              <w:object w:dxaOrig="8490" w:dyaOrig="10080" w14:anchorId="49DD85BC">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_x0000_i1025" style="width:190.5pt;height:225pt" o:ole="" type="#_x0000_t75">
                  <v:imagedata o:title="" r:id="rId58"/>
                </v:shape>
                <o:OLEObject Type="Embed" ProgID="PBrush" ShapeID="_x0000_i1025" DrawAspect="Content" ObjectID="_1699116092" r:id="rId59"/>
              </w:object>
            </w:r>
          </w:p>
        </w:tc>
      </w:tr>
    </w:tbl>
    <w:p w:rsidRPr="00CC387D" w:rsidR="0061640D" w:rsidP="0061640D" w:rsidRDefault="0061640D" w14:paraId="3BB488E5" w14:textId="77777777">
      <w:pPr>
        <w:rPr>
          <w:rFonts w:cstheme="minorHAnsi"/>
          <w:szCs w:val="24"/>
          <w:u w:val="single"/>
        </w:rPr>
      </w:pPr>
    </w:p>
    <w:p w:rsidRPr="0031052E" w:rsidR="0061640D" w:rsidP="0061640D" w:rsidRDefault="0061640D" w14:paraId="17F49163" w14:textId="77777777">
      <w:pPr>
        <w:rPr>
          <w:rFonts w:cstheme="minorHAnsi"/>
          <w:szCs w:val="24"/>
          <w:u w:val="single"/>
        </w:rPr>
      </w:pPr>
    </w:p>
    <w:p w:rsidR="00950300" w:rsidRDefault="00950300" w14:paraId="747811E4" w14:textId="77777777">
      <w:pPr>
        <w:rPr>
          <w:rFonts w:cstheme="minorHAnsi"/>
          <w:b/>
          <w:bCs/>
          <w:szCs w:val="24"/>
        </w:rPr>
      </w:pPr>
      <w:r>
        <w:rPr>
          <w:rFonts w:cstheme="minorHAnsi"/>
          <w:b/>
          <w:bCs/>
          <w:szCs w:val="24"/>
        </w:rPr>
        <w:br w:type="page"/>
      </w:r>
    </w:p>
    <w:p w:rsidRPr="00950300" w:rsidR="0061640D" w:rsidP="0061640D" w:rsidRDefault="0061640D" w14:paraId="1C7A2E6D" w14:textId="4022071F">
      <w:pPr>
        <w:rPr>
          <w:rFonts w:cstheme="minorHAnsi"/>
          <w:b/>
          <w:bCs/>
          <w:szCs w:val="24"/>
        </w:rPr>
      </w:pPr>
      <w:r w:rsidRPr="00950300">
        <w:rPr>
          <w:rFonts w:cstheme="minorHAnsi"/>
          <w:b/>
          <w:bCs/>
          <w:szCs w:val="24"/>
        </w:rPr>
        <w:t>Ubicación geográfica de las infracciones de la empresa C</w:t>
      </w:r>
    </w:p>
    <w:p w:rsidRPr="005335A7" w:rsidR="0061640D" w:rsidP="0061640D" w:rsidRDefault="0061640D" w14:paraId="1653CC90" w14:textId="77777777">
      <w:pPr>
        <w:jc w:val="both"/>
        <w:rPr>
          <w:rFonts w:cstheme="minorHAnsi"/>
          <w:szCs w:val="24"/>
        </w:rPr>
      </w:pPr>
      <w:r w:rsidRPr="005335A7">
        <w:rPr>
          <w:rFonts w:cstheme="minorHAnsi"/>
          <w:szCs w:val="24"/>
        </w:rPr>
        <w:t xml:space="preserve">La empresa </w:t>
      </w:r>
      <w:r>
        <w:rPr>
          <w:rFonts w:cstheme="minorHAnsi"/>
          <w:szCs w:val="24"/>
        </w:rPr>
        <w:t>C</w:t>
      </w:r>
      <w:r w:rsidRPr="005335A7">
        <w:rPr>
          <w:rFonts w:cstheme="minorHAnsi"/>
          <w:szCs w:val="24"/>
        </w:rPr>
        <w:t xml:space="preserve">, tiene mayor concentración de infracciones en la zona </w:t>
      </w:r>
      <w:r>
        <w:rPr>
          <w:rFonts w:cstheme="minorHAnsi"/>
          <w:szCs w:val="24"/>
        </w:rPr>
        <w:t>de Engativá y el centro de la ciudad.</w:t>
      </w:r>
    </w:p>
    <w:p w:rsidR="0061640D" w:rsidP="0061640D" w:rsidRDefault="0061640D" w14:paraId="27DB764C" w14:textId="77777777">
      <w:pPr>
        <w:jc w:val="center"/>
        <w:rPr>
          <w:rFonts w:cstheme="minorHAnsi"/>
          <w:szCs w:val="24"/>
          <w:highlight w:val="yellow"/>
          <w:u w:val="single"/>
        </w:rPr>
      </w:pPr>
      <w:r>
        <w:rPr>
          <w:rFonts w:cstheme="minorHAnsi"/>
          <w:noProof/>
          <w:szCs w:val="24"/>
          <w:highlight w:val="yellow"/>
          <w:u w:val="single"/>
        </w:rPr>
        <w:drawing>
          <wp:inline distT="0" distB="0" distL="0" distR="0" wp14:anchorId="63EE8826" wp14:editId="7EE78933">
            <wp:extent cx="3790950" cy="3871161"/>
            <wp:effectExtent l="0" t="0" r="0" b="0"/>
            <wp:docPr id="43" name="Imagen 43"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Mapa&#10;&#10;Descripción generada automáticamente"/>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795668" cy="3875979"/>
                    </a:xfrm>
                    <a:prstGeom prst="rect">
                      <a:avLst/>
                    </a:prstGeom>
                    <a:noFill/>
                    <a:ln>
                      <a:noFill/>
                    </a:ln>
                  </pic:spPr>
                </pic:pic>
              </a:graphicData>
            </a:graphic>
          </wp:inline>
        </w:drawing>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5949"/>
        <w:gridCol w:w="2879"/>
      </w:tblGrid>
      <w:tr w:rsidR="0061640D" w:rsidTr="005D6E92" w14:paraId="698B60A0" w14:textId="77777777">
        <w:tc>
          <w:tcPr>
            <w:tcW w:w="5949" w:type="dxa"/>
          </w:tcPr>
          <w:p w:rsidR="0061640D" w:rsidP="005D6E92" w:rsidRDefault="0061640D" w14:paraId="29560E1D" w14:textId="77777777">
            <w:pPr>
              <w:jc w:val="center"/>
              <w:rPr>
                <w:rFonts w:cstheme="minorHAnsi"/>
                <w:szCs w:val="24"/>
                <w:highlight w:val="yellow"/>
                <w:u w:val="single"/>
              </w:rPr>
            </w:pPr>
            <w:r>
              <w:object w:dxaOrig="13650" w:dyaOrig="11370" w14:anchorId="526063A6">
                <v:shape id="_x0000_i1026" style="width:222.75pt;height:186pt" o:ole="" type="#_x0000_t75">
                  <v:imagedata o:title="" r:id="rId61"/>
                </v:shape>
                <o:OLEObject Type="Embed" ProgID="PBrush" ShapeID="_x0000_i1026" DrawAspect="Content" ObjectID="_1699116093" r:id="rId62"/>
              </w:object>
            </w:r>
          </w:p>
        </w:tc>
        <w:tc>
          <w:tcPr>
            <w:tcW w:w="2879" w:type="dxa"/>
            <w:vAlign w:val="center"/>
          </w:tcPr>
          <w:p w:rsidRPr="00257BC8" w:rsidR="0061640D" w:rsidP="005D6E92" w:rsidRDefault="0061640D" w14:paraId="65683378" w14:textId="77777777">
            <w:pPr>
              <w:rPr>
                <w:rFonts w:cstheme="minorHAnsi"/>
                <w:szCs w:val="24"/>
                <w:highlight w:val="yellow"/>
              </w:rPr>
            </w:pPr>
            <w:r w:rsidRPr="00257BC8">
              <w:rPr>
                <w:rFonts w:cstheme="minorHAnsi"/>
                <w:szCs w:val="24"/>
              </w:rPr>
              <w:t xml:space="preserve">La principal calle con mayor frecuencia de infracciones es la Av. Calle 72, desde </w:t>
            </w:r>
            <w:proofErr w:type="spellStart"/>
            <w:r>
              <w:rPr>
                <w:rFonts w:cstheme="minorHAnsi"/>
                <w:szCs w:val="24"/>
              </w:rPr>
              <w:t>A</w:t>
            </w:r>
            <w:r w:rsidRPr="00257BC8">
              <w:rPr>
                <w:rFonts w:cstheme="minorHAnsi"/>
                <w:szCs w:val="24"/>
              </w:rPr>
              <w:t>lamos</w:t>
            </w:r>
            <w:proofErr w:type="spellEnd"/>
            <w:r w:rsidRPr="00257BC8">
              <w:rPr>
                <w:rFonts w:cstheme="minorHAnsi"/>
                <w:szCs w:val="24"/>
              </w:rPr>
              <w:t xml:space="preserve"> hasta el Siete de Agosto</w:t>
            </w:r>
            <w:r>
              <w:rPr>
                <w:rFonts w:cstheme="minorHAnsi"/>
                <w:szCs w:val="24"/>
              </w:rPr>
              <w:t xml:space="preserve"> y Chapinero.</w:t>
            </w:r>
          </w:p>
        </w:tc>
      </w:tr>
    </w:tbl>
    <w:p w:rsidR="0061640D" w:rsidP="0061640D" w:rsidRDefault="0061640D" w14:paraId="2306D8C2" w14:textId="77777777">
      <w:pPr>
        <w:rPr>
          <w:rFonts w:cstheme="minorHAnsi"/>
          <w:szCs w:val="24"/>
          <w:highlight w:val="yellow"/>
          <w:u w:val="single"/>
        </w:rPr>
      </w:pPr>
    </w:p>
    <w:p w:rsidR="00950300" w:rsidRDefault="00950300" w14:paraId="1211902F" w14:textId="77777777">
      <w:pPr>
        <w:rPr>
          <w:rFonts w:cstheme="minorHAnsi"/>
          <w:b/>
          <w:bCs/>
          <w:szCs w:val="24"/>
        </w:rPr>
      </w:pPr>
      <w:r>
        <w:rPr>
          <w:rFonts w:cstheme="minorHAnsi"/>
          <w:b/>
          <w:bCs/>
          <w:szCs w:val="24"/>
        </w:rPr>
        <w:br w:type="page"/>
      </w:r>
    </w:p>
    <w:p w:rsidRPr="00950300" w:rsidR="0061640D" w:rsidP="0061640D" w:rsidRDefault="0061640D" w14:paraId="58B63CE7" w14:textId="7CACF3CA">
      <w:pPr>
        <w:rPr>
          <w:rFonts w:cstheme="minorHAnsi"/>
          <w:b/>
          <w:bCs/>
          <w:szCs w:val="24"/>
        </w:rPr>
      </w:pPr>
      <w:r w:rsidRPr="00950300">
        <w:rPr>
          <w:rFonts w:cstheme="minorHAnsi"/>
          <w:b/>
          <w:bCs/>
          <w:szCs w:val="24"/>
        </w:rPr>
        <w:t>Ubicación geográfica de las infracciones de la empresa D</w:t>
      </w:r>
    </w:p>
    <w:p w:rsidRPr="005335A7" w:rsidR="0061640D" w:rsidP="0061640D" w:rsidRDefault="0061640D" w14:paraId="624B4D1F" w14:textId="77777777">
      <w:pPr>
        <w:jc w:val="both"/>
        <w:rPr>
          <w:rFonts w:cstheme="minorHAnsi"/>
          <w:szCs w:val="24"/>
        </w:rPr>
      </w:pPr>
      <w:r w:rsidRPr="005335A7">
        <w:rPr>
          <w:rFonts w:cstheme="minorHAnsi"/>
          <w:szCs w:val="24"/>
        </w:rPr>
        <w:t xml:space="preserve">La empresa </w:t>
      </w:r>
      <w:r>
        <w:rPr>
          <w:rFonts w:cstheme="minorHAnsi"/>
          <w:szCs w:val="24"/>
        </w:rPr>
        <w:t>D</w:t>
      </w:r>
      <w:r w:rsidRPr="005335A7">
        <w:rPr>
          <w:rFonts w:cstheme="minorHAnsi"/>
          <w:szCs w:val="24"/>
        </w:rPr>
        <w:t xml:space="preserve">, tiene mayor concentración de infracciones en la zona </w:t>
      </w:r>
      <w:r>
        <w:rPr>
          <w:rFonts w:cstheme="minorHAnsi"/>
          <w:szCs w:val="24"/>
        </w:rPr>
        <w:t>de Sur de la Ciudad, Principalmente la localidad de Kennedy y el Centro.</w:t>
      </w:r>
    </w:p>
    <w:p w:rsidRPr="0032103C" w:rsidR="0061640D" w:rsidP="0061640D" w:rsidRDefault="0061640D" w14:paraId="7DDA8AFB" w14:textId="77777777">
      <w:pPr>
        <w:jc w:val="center"/>
        <w:rPr>
          <w:rFonts w:cstheme="minorHAnsi"/>
          <w:szCs w:val="24"/>
          <w:u w:val="single"/>
        </w:rPr>
      </w:pPr>
      <w:r w:rsidRPr="0032103C">
        <w:rPr>
          <w:rFonts w:cstheme="minorHAnsi"/>
          <w:noProof/>
          <w:szCs w:val="24"/>
          <w:u w:val="single"/>
        </w:rPr>
        <w:drawing>
          <wp:inline distT="0" distB="0" distL="0" distR="0" wp14:anchorId="3E5982E4" wp14:editId="7DA34C24">
            <wp:extent cx="4064000" cy="4541441"/>
            <wp:effectExtent l="0" t="0" r="0" b="0"/>
            <wp:docPr id="44" name="Imagen 44"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Mapa&#10;&#10;Descripción generada automáticamente"/>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068749" cy="4546748"/>
                    </a:xfrm>
                    <a:prstGeom prst="rect">
                      <a:avLst/>
                    </a:prstGeom>
                    <a:noFill/>
                    <a:ln>
                      <a:noFill/>
                    </a:ln>
                  </pic:spPr>
                </pic:pic>
              </a:graphicData>
            </a:graphic>
          </wp:inline>
        </w:drawing>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5240"/>
        <w:gridCol w:w="3588"/>
      </w:tblGrid>
      <w:tr w:rsidR="0061640D" w:rsidTr="005D6E92" w14:paraId="57BEB9FA" w14:textId="77777777">
        <w:tc>
          <w:tcPr>
            <w:tcW w:w="5240" w:type="dxa"/>
          </w:tcPr>
          <w:p w:rsidR="0061640D" w:rsidP="005D6E92" w:rsidRDefault="0061640D" w14:paraId="4412AE87" w14:textId="77777777">
            <w:pPr>
              <w:jc w:val="center"/>
            </w:pPr>
            <w:r>
              <w:object w:dxaOrig="14955" w:dyaOrig="8970" w14:anchorId="56DBB5CA">
                <v:shape id="_x0000_i1027" style="width:249pt;height:150pt" o:ole="" type="#_x0000_t75">
                  <v:imagedata o:title="" r:id="rId64"/>
                </v:shape>
                <o:OLEObject Type="Embed" ProgID="PBrush" ShapeID="_x0000_i1027" DrawAspect="Content" ObjectID="_1699116094" r:id="rId65"/>
              </w:object>
            </w:r>
          </w:p>
          <w:p w:rsidR="0061640D" w:rsidP="005D6E92" w:rsidRDefault="0061640D" w14:paraId="1BBE47E3" w14:textId="77777777">
            <w:pPr>
              <w:jc w:val="center"/>
              <w:rPr>
                <w:highlight w:val="yellow"/>
                <w:u w:val="single"/>
              </w:rPr>
            </w:pPr>
          </w:p>
          <w:p w:rsidR="0061640D" w:rsidP="005D6E92" w:rsidRDefault="0061640D" w14:paraId="6DD896F2" w14:textId="77777777">
            <w:pPr>
              <w:jc w:val="center"/>
              <w:rPr>
                <w:rFonts w:cstheme="minorHAnsi"/>
                <w:szCs w:val="24"/>
                <w:highlight w:val="yellow"/>
                <w:u w:val="single"/>
              </w:rPr>
            </w:pPr>
          </w:p>
        </w:tc>
        <w:tc>
          <w:tcPr>
            <w:tcW w:w="3588" w:type="dxa"/>
            <w:shd w:val="clear" w:color="auto" w:fill="auto"/>
            <w:vAlign w:val="center"/>
          </w:tcPr>
          <w:p w:rsidRPr="0078502B" w:rsidR="0061640D" w:rsidP="005D6E92" w:rsidRDefault="0061640D" w14:paraId="2923A6B2" w14:textId="77777777">
            <w:pPr>
              <w:rPr>
                <w:rFonts w:cstheme="minorHAnsi"/>
                <w:szCs w:val="24"/>
                <w:highlight w:val="yellow"/>
                <w:u w:val="single"/>
              </w:rPr>
            </w:pPr>
            <w:r w:rsidRPr="00DA11C5">
              <w:rPr>
                <w:rFonts w:cstheme="minorHAnsi"/>
                <w:szCs w:val="24"/>
              </w:rPr>
              <w:t>Las vías principales afectadas por mayor frecuencia de infracciones se encuentran barrios como</w:t>
            </w:r>
            <w:r>
              <w:rPr>
                <w:rFonts w:cstheme="minorHAnsi"/>
                <w:szCs w:val="24"/>
              </w:rPr>
              <w:t>,</w:t>
            </w:r>
            <w:r w:rsidRPr="00DA11C5">
              <w:rPr>
                <w:rFonts w:cstheme="minorHAnsi"/>
                <w:szCs w:val="24"/>
              </w:rPr>
              <w:t xml:space="preserve"> Kennedy Sur, Casablanca y la Av. Primero de Mayo.</w:t>
            </w:r>
          </w:p>
        </w:tc>
      </w:tr>
    </w:tbl>
    <w:p w:rsidR="00950300" w:rsidP="0061640D" w:rsidRDefault="00950300" w14:paraId="79876744" w14:textId="77777777">
      <w:pPr>
        <w:rPr>
          <w:rFonts w:cstheme="minorHAnsi"/>
          <w:b/>
          <w:bCs/>
          <w:szCs w:val="24"/>
        </w:rPr>
      </w:pPr>
    </w:p>
    <w:p w:rsidR="00950300" w:rsidRDefault="00950300" w14:paraId="1F6D2127" w14:textId="77777777">
      <w:pPr>
        <w:rPr>
          <w:rFonts w:cstheme="minorHAnsi"/>
          <w:b/>
          <w:bCs/>
          <w:szCs w:val="24"/>
        </w:rPr>
      </w:pPr>
      <w:r>
        <w:rPr>
          <w:rFonts w:cstheme="minorHAnsi"/>
          <w:b/>
          <w:bCs/>
          <w:szCs w:val="24"/>
        </w:rPr>
        <w:br w:type="page"/>
      </w:r>
    </w:p>
    <w:p w:rsidRPr="00950300" w:rsidR="0061640D" w:rsidP="0061640D" w:rsidRDefault="0061640D" w14:paraId="4AF19851" w14:textId="5A919E27">
      <w:pPr>
        <w:rPr>
          <w:rFonts w:cstheme="minorHAnsi"/>
          <w:b/>
          <w:bCs/>
          <w:szCs w:val="24"/>
        </w:rPr>
      </w:pPr>
      <w:r w:rsidRPr="00950300">
        <w:rPr>
          <w:rFonts w:cstheme="minorHAnsi"/>
          <w:b/>
          <w:bCs/>
          <w:szCs w:val="24"/>
        </w:rPr>
        <w:t>Ubicación geográfica de las infracciones de la empresa E</w:t>
      </w:r>
    </w:p>
    <w:p w:rsidRPr="005335A7" w:rsidR="0061640D" w:rsidP="0061640D" w:rsidRDefault="0061640D" w14:paraId="316D35DE" w14:textId="77777777">
      <w:pPr>
        <w:jc w:val="both"/>
        <w:rPr>
          <w:rFonts w:cstheme="minorHAnsi"/>
          <w:szCs w:val="24"/>
        </w:rPr>
      </w:pPr>
      <w:r w:rsidRPr="005335A7">
        <w:rPr>
          <w:rFonts w:cstheme="minorHAnsi"/>
          <w:szCs w:val="24"/>
        </w:rPr>
        <w:t xml:space="preserve">La empresa </w:t>
      </w:r>
      <w:r>
        <w:rPr>
          <w:rFonts w:cstheme="minorHAnsi"/>
          <w:szCs w:val="24"/>
        </w:rPr>
        <w:t>E</w:t>
      </w:r>
      <w:r w:rsidRPr="005335A7">
        <w:rPr>
          <w:rFonts w:cstheme="minorHAnsi"/>
          <w:szCs w:val="24"/>
        </w:rPr>
        <w:t xml:space="preserve">, tiene mayor concentración de infracciones en la zona </w:t>
      </w:r>
      <w:r>
        <w:rPr>
          <w:rFonts w:cstheme="minorHAnsi"/>
          <w:szCs w:val="24"/>
        </w:rPr>
        <w:t>de Ciudad Bolívar al sur de la ciudad, también se identifican recorridos largos con frecuencia de infracciones sobre los ejes de la Av. 68, Av. Boyacá y la Av. Carrera 30.</w:t>
      </w:r>
    </w:p>
    <w:p w:rsidR="0061640D" w:rsidP="0061640D" w:rsidRDefault="0061640D" w14:paraId="45B84257" w14:textId="77777777">
      <w:pPr>
        <w:jc w:val="center"/>
        <w:rPr>
          <w:rFonts w:cstheme="minorHAnsi"/>
          <w:szCs w:val="24"/>
          <w:highlight w:val="yellow"/>
          <w:u w:val="single"/>
        </w:rPr>
      </w:pPr>
      <w:r w:rsidRPr="009F6D4B">
        <w:rPr>
          <w:rFonts w:cstheme="minorHAnsi"/>
          <w:noProof/>
          <w:szCs w:val="24"/>
          <w:u w:val="single"/>
        </w:rPr>
        <w:drawing>
          <wp:inline distT="0" distB="0" distL="0" distR="0" wp14:anchorId="7F1680A4" wp14:editId="5A033D3B">
            <wp:extent cx="3771900" cy="4342210"/>
            <wp:effectExtent l="0" t="0" r="0" b="1270"/>
            <wp:docPr id="45" name="Imagen 45"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Mapa&#10;&#10;Descripción generada automáticamente"/>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788922" cy="4361805"/>
                    </a:xfrm>
                    <a:prstGeom prst="rect">
                      <a:avLst/>
                    </a:prstGeom>
                    <a:noFill/>
                    <a:ln>
                      <a:noFill/>
                    </a:ln>
                  </pic:spPr>
                </pic:pic>
              </a:graphicData>
            </a:graphic>
          </wp:inline>
        </w:drawing>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263"/>
        <w:gridCol w:w="6565"/>
      </w:tblGrid>
      <w:tr w:rsidR="0061640D" w:rsidTr="005D6E92" w14:paraId="79D2EF5E" w14:textId="77777777">
        <w:tc>
          <w:tcPr>
            <w:tcW w:w="2263" w:type="dxa"/>
          </w:tcPr>
          <w:p w:rsidR="0061640D" w:rsidP="005D6E92" w:rsidRDefault="0061640D" w14:paraId="48D5E264" w14:textId="77777777">
            <w:pPr>
              <w:rPr>
                <w:rFonts w:cstheme="minorHAnsi"/>
                <w:szCs w:val="24"/>
                <w:highlight w:val="yellow"/>
                <w:u w:val="single"/>
              </w:rPr>
            </w:pPr>
          </w:p>
          <w:p w:rsidRPr="009F6D4B" w:rsidR="0061640D" w:rsidP="005D6E92" w:rsidRDefault="0061640D" w14:paraId="505AE78D" w14:textId="77777777">
            <w:pPr>
              <w:jc w:val="center"/>
              <w:rPr>
                <w:rFonts w:cstheme="minorHAnsi"/>
                <w:szCs w:val="24"/>
              </w:rPr>
            </w:pPr>
            <w:r w:rsidRPr="009F6D4B">
              <w:rPr>
                <w:rFonts w:cstheme="minorHAnsi"/>
                <w:szCs w:val="24"/>
              </w:rPr>
              <w:t>Infracciones frecuentes en Tunjuelito y San Benito</w:t>
            </w:r>
          </w:p>
          <w:p w:rsidR="0061640D" w:rsidP="005D6E92" w:rsidRDefault="0061640D" w14:paraId="4A71E22A" w14:textId="77777777">
            <w:pPr>
              <w:rPr>
                <w:rFonts w:cstheme="minorHAnsi"/>
                <w:szCs w:val="24"/>
                <w:highlight w:val="yellow"/>
                <w:u w:val="single"/>
              </w:rPr>
            </w:pPr>
          </w:p>
          <w:p w:rsidR="0061640D" w:rsidP="005D6E92" w:rsidRDefault="0061640D" w14:paraId="0DFE4C36" w14:textId="77777777">
            <w:pPr>
              <w:rPr>
                <w:rFonts w:cstheme="minorHAnsi"/>
                <w:szCs w:val="24"/>
                <w:highlight w:val="yellow"/>
                <w:u w:val="single"/>
              </w:rPr>
            </w:pPr>
          </w:p>
        </w:tc>
        <w:tc>
          <w:tcPr>
            <w:tcW w:w="6565" w:type="dxa"/>
          </w:tcPr>
          <w:p w:rsidR="0061640D" w:rsidP="005D6E92" w:rsidRDefault="0061640D" w14:paraId="6FBE7D1F" w14:textId="77777777">
            <w:pPr>
              <w:jc w:val="center"/>
              <w:rPr>
                <w:rFonts w:cstheme="minorHAnsi"/>
                <w:szCs w:val="24"/>
                <w:highlight w:val="yellow"/>
                <w:u w:val="single"/>
              </w:rPr>
            </w:pPr>
            <w:r>
              <w:object w:dxaOrig="12900" w:dyaOrig="10950" w14:anchorId="45D9E218">
                <v:shape id="_x0000_i1028" style="width:174pt;height:148.5pt" o:ole="" type="#_x0000_t75">
                  <v:imagedata o:title="" r:id="rId67"/>
                </v:shape>
                <o:OLEObject Type="Embed" ProgID="PBrush" ShapeID="_x0000_i1028" DrawAspect="Content" ObjectID="_1699116095" r:id="rId68"/>
              </w:object>
            </w:r>
          </w:p>
        </w:tc>
      </w:tr>
    </w:tbl>
    <w:p w:rsidR="0061640D" w:rsidP="0061640D" w:rsidRDefault="0061640D" w14:paraId="2C35D293" w14:textId="77777777">
      <w:pPr>
        <w:rPr>
          <w:rFonts w:cstheme="minorHAnsi"/>
          <w:noProof/>
          <w:szCs w:val="24"/>
          <w:highlight w:val="yellow"/>
          <w:u w:val="single"/>
        </w:rPr>
      </w:pPr>
    </w:p>
    <w:p w:rsidR="00950300" w:rsidRDefault="00950300" w14:paraId="3DEF3FCF" w14:textId="77777777">
      <w:pPr>
        <w:rPr>
          <w:rFonts w:cstheme="minorHAnsi"/>
          <w:b/>
          <w:bCs/>
          <w:szCs w:val="24"/>
        </w:rPr>
      </w:pPr>
      <w:r>
        <w:rPr>
          <w:rFonts w:cstheme="minorHAnsi"/>
          <w:b/>
          <w:bCs/>
          <w:szCs w:val="24"/>
        </w:rPr>
        <w:br w:type="page"/>
      </w:r>
    </w:p>
    <w:p w:rsidRPr="00950300" w:rsidR="0061640D" w:rsidP="0061640D" w:rsidRDefault="0061640D" w14:paraId="27DC1AC2" w14:textId="4950DB06">
      <w:pPr>
        <w:rPr>
          <w:rFonts w:cstheme="minorHAnsi"/>
          <w:b/>
          <w:bCs/>
          <w:szCs w:val="24"/>
        </w:rPr>
      </w:pPr>
      <w:r w:rsidRPr="00950300">
        <w:rPr>
          <w:rFonts w:cstheme="minorHAnsi"/>
          <w:b/>
          <w:bCs/>
          <w:szCs w:val="24"/>
        </w:rPr>
        <w:t>Ubicación geográfica de las infracciones de la empresa G</w:t>
      </w:r>
    </w:p>
    <w:p w:rsidRPr="005335A7" w:rsidR="0061640D" w:rsidP="0061640D" w:rsidRDefault="0061640D" w14:paraId="41FB57A6" w14:textId="77777777">
      <w:pPr>
        <w:jc w:val="both"/>
        <w:rPr>
          <w:rFonts w:cstheme="minorHAnsi"/>
          <w:szCs w:val="24"/>
        </w:rPr>
      </w:pPr>
      <w:r w:rsidRPr="005335A7">
        <w:rPr>
          <w:rFonts w:cstheme="minorHAnsi"/>
          <w:szCs w:val="24"/>
        </w:rPr>
        <w:t xml:space="preserve">La empresa </w:t>
      </w:r>
      <w:r>
        <w:rPr>
          <w:rFonts w:cstheme="minorHAnsi"/>
          <w:szCs w:val="24"/>
        </w:rPr>
        <w:t>G</w:t>
      </w:r>
      <w:r w:rsidRPr="005335A7">
        <w:rPr>
          <w:rFonts w:cstheme="minorHAnsi"/>
          <w:szCs w:val="24"/>
        </w:rPr>
        <w:t xml:space="preserve">, tiene mayor concentración de infracciones en la zona </w:t>
      </w:r>
      <w:r>
        <w:rPr>
          <w:rFonts w:cstheme="minorHAnsi"/>
          <w:szCs w:val="24"/>
        </w:rPr>
        <w:t>de Bosa al sur de la ciudad, también se identifican recorridos largos con frecuencia de infracciones sobre los ejes de la Av. 68, principalmente.</w:t>
      </w:r>
    </w:p>
    <w:p w:rsidRPr="0094447E" w:rsidR="0061640D" w:rsidP="0061640D" w:rsidRDefault="0061640D" w14:paraId="625E469B" w14:textId="77777777">
      <w:pPr>
        <w:jc w:val="center"/>
        <w:rPr>
          <w:rFonts w:cstheme="minorHAnsi"/>
          <w:szCs w:val="24"/>
          <w:u w:val="single"/>
        </w:rPr>
      </w:pPr>
      <w:r w:rsidRPr="0094447E">
        <w:rPr>
          <w:rFonts w:cstheme="minorHAnsi"/>
          <w:noProof/>
          <w:szCs w:val="24"/>
          <w:u w:val="single"/>
        </w:rPr>
        <w:drawing>
          <wp:inline distT="0" distB="0" distL="0" distR="0" wp14:anchorId="6F6C213C" wp14:editId="348F02C0">
            <wp:extent cx="3917950" cy="4071525"/>
            <wp:effectExtent l="0" t="0" r="6350" b="5715"/>
            <wp:docPr id="19" name="Imagen 19"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Mapa&#10;&#10;Descripción generada automáticamente"/>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928939" cy="4082945"/>
                    </a:xfrm>
                    <a:prstGeom prst="rect">
                      <a:avLst/>
                    </a:prstGeom>
                    <a:noFill/>
                    <a:ln>
                      <a:noFill/>
                    </a:ln>
                  </pic:spPr>
                </pic:pic>
              </a:graphicData>
            </a:graphic>
          </wp:inline>
        </w:drawing>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907"/>
        <w:gridCol w:w="3931"/>
      </w:tblGrid>
      <w:tr w:rsidR="0061640D" w:rsidTr="005D6E92" w14:paraId="5E3405FC" w14:textId="77777777">
        <w:tc>
          <w:tcPr>
            <w:tcW w:w="4414" w:type="dxa"/>
          </w:tcPr>
          <w:p w:rsidR="0061640D" w:rsidP="005D6E92" w:rsidRDefault="0061640D" w14:paraId="55C79734" w14:textId="77777777">
            <w:pPr>
              <w:rPr>
                <w:rFonts w:cstheme="minorHAnsi"/>
                <w:szCs w:val="24"/>
                <w:highlight w:val="yellow"/>
                <w:u w:val="single"/>
              </w:rPr>
            </w:pPr>
            <w:r>
              <w:object w:dxaOrig="13635" w:dyaOrig="10245" w14:anchorId="52C39925">
                <v:shape id="_x0000_i1029" style="width:234.75pt;height:177pt" o:ole="" type="#_x0000_t75">
                  <v:imagedata o:title="" r:id="rId70"/>
                </v:shape>
                <o:OLEObject Type="Embed" ProgID="PBrush" ShapeID="_x0000_i1029" DrawAspect="Content" ObjectID="_1699116096" r:id="rId71"/>
              </w:object>
            </w:r>
          </w:p>
        </w:tc>
        <w:tc>
          <w:tcPr>
            <w:tcW w:w="4414" w:type="dxa"/>
            <w:vAlign w:val="center"/>
          </w:tcPr>
          <w:p w:rsidRPr="000E4FFF" w:rsidR="0061640D" w:rsidP="005D6E92" w:rsidRDefault="0061640D" w14:paraId="65007922" w14:textId="77777777">
            <w:pPr>
              <w:jc w:val="center"/>
              <w:rPr>
                <w:rFonts w:cstheme="minorHAnsi"/>
                <w:szCs w:val="24"/>
                <w:highlight w:val="yellow"/>
              </w:rPr>
            </w:pPr>
            <w:r w:rsidRPr="000E4FFF">
              <w:rPr>
                <w:rFonts w:cstheme="minorHAnsi"/>
                <w:szCs w:val="24"/>
              </w:rPr>
              <w:t>Se realiza un acercamiento a la av. Carrea 86, la cu</w:t>
            </w:r>
            <w:r>
              <w:rPr>
                <w:rFonts w:cstheme="minorHAnsi"/>
                <w:szCs w:val="24"/>
              </w:rPr>
              <w:t>a</w:t>
            </w:r>
            <w:r w:rsidRPr="000E4FFF">
              <w:rPr>
                <w:rFonts w:cstheme="minorHAnsi"/>
                <w:szCs w:val="24"/>
              </w:rPr>
              <w:t>l refleja mayor frecuencia de infracciones, esta avenida comunica barrios como Patio Bonito, Dindalito y Corabastos</w:t>
            </w:r>
          </w:p>
        </w:tc>
      </w:tr>
    </w:tbl>
    <w:p w:rsidR="0061640D" w:rsidP="0061640D" w:rsidRDefault="0061640D" w14:paraId="0CD67F53" w14:textId="77777777">
      <w:pPr>
        <w:rPr>
          <w:rFonts w:cstheme="minorHAnsi"/>
          <w:szCs w:val="24"/>
          <w:highlight w:val="yellow"/>
          <w:u w:val="single"/>
        </w:rPr>
      </w:pPr>
    </w:p>
    <w:p w:rsidR="0061640D" w:rsidP="00225A9B" w:rsidRDefault="0061640D" w14:paraId="2E95F4CF" w14:textId="77777777">
      <w:pPr>
        <w:jc w:val="both"/>
        <w:rPr>
          <w:rFonts w:eastAsiaTheme="majorEastAsia" w:cstheme="majorBidi"/>
          <w:bCs/>
          <w:color w:val="000000" w:themeColor="text1"/>
          <w:szCs w:val="32"/>
        </w:rPr>
      </w:pPr>
    </w:p>
    <w:p w:rsidR="00950300" w:rsidRDefault="00950300" w14:paraId="7D6829FB" w14:textId="77777777">
      <w:pPr>
        <w:rPr>
          <w:rFonts w:eastAsiaTheme="majorEastAsia" w:cstheme="majorBidi"/>
          <w:bCs/>
          <w:color w:val="000000" w:themeColor="text1"/>
          <w:szCs w:val="32"/>
        </w:rPr>
      </w:pPr>
      <w:r>
        <w:rPr>
          <w:rFonts w:eastAsiaTheme="majorEastAsia" w:cstheme="majorBidi"/>
          <w:bCs/>
          <w:color w:val="000000" w:themeColor="text1"/>
          <w:szCs w:val="32"/>
        </w:rPr>
        <w:br w:type="page"/>
      </w:r>
    </w:p>
    <w:p w:rsidRPr="00AE7F5C" w:rsidR="00263155" w:rsidP="00225A9B" w:rsidRDefault="004F1479" w14:paraId="2DB92B54" w14:textId="6D69582A">
      <w:pPr>
        <w:jc w:val="both"/>
        <w:rPr>
          <w:rFonts w:eastAsiaTheme="majorEastAsia" w:cstheme="majorBidi"/>
          <w:bCs/>
          <w:color w:val="000000" w:themeColor="text1"/>
          <w:szCs w:val="32"/>
        </w:rPr>
      </w:pPr>
      <w:r>
        <w:rPr>
          <w:rFonts w:eastAsiaTheme="majorEastAsia" w:cstheme="majorBidi"/>
          <w:bCs/>
          <w:color w:val="000000" w:themeColor="text1"/>
          <w:szCs w:val="32"/>
        </w:rPr>
        <w:t>En</w:t>
      </w:r>
      <w:r w:rsidR="00737ADF">
        <w:rPr>
          <w:rFonts w:eastAsiaTheme="majorEastAsia" w:cstheme="majorBidi"/>
          <w:bCs/>
          <w:color w:val="000000" w:themeColor="text1"/>
          <w:szCs w:val="32"/>
        </w:rPr>
        <w:t xml:space="preserve"> </w:t>
      </w:r>
      <w:r>
        <w:rPr>
          <w:rFonts w:eastAsiaTheme="majorEastAsia" w:cstheme="majorBidi"/>
          <w:bCs/>
          <w:color w:val="000000" w:themeColor="text1"/>
          <w:szCs w:val="32"/>
        </w:rPr>
        <w:t xml:space="preserve">la </w:t>
      </w:r>
      <w:r w:rsidR="00737ADF">
        <w:rPr>
          <w:rFonts w:eastAsiaTheme="majorEastAsia" w:cstheme="majorBidi"/>
          <w:bCs/>
          <w:color w:val="000000" w:themeColor="text1"/>
          <w:szCs w:val="32"/>
        </w:rPr>
        <w:t>página</w:t>
      </w:r>
      <w:r>
        <w:rPr>
          <w:rFonts w:eastAsiaTheme="majorEastAsia" w:cstheme="majorBidi"/>
          <w:bCs/>
          <w:color w:val="000000" w:themeColor="text1"/>
          <w:szCs w:val="32"/>
        </w:rPr>
        <w:t xml:space="preserve"> llamada “indicador” se encuentra la </w:t>
      </w:r>
      <w:r w:rsidR="00737ADF">
        <w:rPr>
          <w:rFonts w:eastAsiaTheme="majorEastAsia" w:cstheme="majorBidi"/>
          <w:bCs/>
          <w:color w:val="000000" w:themeColor="text1"/>
          <w:szCs w:val="32"/>
        </w:rPr>
        <w:t>medición</w:t>
      </w:r>
      <w:r>
        <w:rPr>
          <w:rFonts w:eastAsiaTheme="majorEastAsia" w:cstheme="majorBidi"/>
          <w:bCs/>
          <w:color w:val="000000" w:themeColor="text1"/>
          <w:szCs w:val="32"/>
        </w:rPr>
        <w:t xml:space="preserve"> del ICO y ICK</w:t>
      </w:r>
      <w:r w:rsidR="00737ADF">
        <w:rPr>
          <w:rFonts w:eastAsiaTheme="majorEastAsia" w:cstheme="majorBidi"/>
          <w:bCs/>
          <w:color w:val="000000" w:themeColor="text1"/>
          <w:szCs w:val="32"/>
        </w:rPr>
        <w:t>.</w:t>
      </w:r>
    </w:p>
    <w:p w:rsidR="00F649C7" w:rsidRDefault="00695832" w14:paraId="28250449" w14:textId="4FC6F2C7">
      <w:pPr>
        <w:rPr>
          <w:rFonts w:eastAsiaTheme="majorEastAsia" w:cstheme="majorBidi"/>
          <w:b/>
          <w:color w:val="000000" w:themeColor="text1"/>
          <w:szCs w:val="32"/>
        </w:rPr>
      </w:pPr>
      <w:r>
        <w:rPr>
          <w:noProof/>
        </w:rPr>
        <w:drawing>
          <wp:inline distT="0" distB="0" distL="0" distR="0" wp14:anchorId="1E5CA93E" wp14:editId="591D83BF">
            <wp:extent cx="5612130" cy="3156585"/>
            <wp:effectExtent l="19050" t="19050" r="26670" b="24765"/>
            <wp:docPr id="27" name="Imagen 27" descr="Imagen que contiene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magen que contiene Escala de tiempo&#10;&#10;Descripción generada automáticamente"/>
                    <pic:cNvPicPr/>
                  </pic:nvPicPr>
                  <pic:blipFill>
                    <a:blip r:embed="rId72"/>
                    <a:stretch>
                      <a:fillRect/>
                    </a:stretch>
                  </pic:blipFill>
                  <pic:spPr>
                    <a:xfrm>
                      <a:off x="0" y="0"/>
                      <a:ext cx="5612130" cy="3156585"/>
                    </a:xfrm>
                    <a:prstGeom prst="rect">
                      <a:avLst/>
                    </a:prstGeom>
                    <a:ln>
                      <a:solidFill>
                        <a:schemeClr val="bg2">
                          <a:lumMod val="75000"/>
                        </a:schemeClr>
                      </a:solidFill>
                    </a:ln>
                  </pic:spPr>
                </pic:pic>
              </a:graphicData>
            </a:graphic>
          </wp:inline>
        </w:drawing>
      </w:r>
    </w:p>
    <w:p w:rsidR="00225A9B" w:rsidRDefault="004F7E4B" w14:paraId="12D77A45" w14:textId="3F0CDAA6">
      <w:pPr>
        <w:rPr>
          <w:rFonts w:eastAsiaTheme="majorEastAsia" w:cstheme="majorBidi"/>
          <w:bCs/>
          <w:color w:val="000000" w:themeColor="text1"/>
          <w:szCs w:val="32"/>
        </w:rPr>
      </w:pPr>
      <w:r>
        <w:rPr>
          <w:rFonts w:eastAsiaTheme="majorEastAsia" w:cstheme="majorBidi"/>
          <w:bCs/>
          <w:color w:val="000000" w:themeColor="text1"/>
          <w:szCs w:val="32"/>
        </w:rPr>
        <w:t>Para el ICK total del SITP se esta cumpliendo en un 87.7% en los kilómetros ejecutados.</w:t>
      </w:r>
    </w:p>
    <w:p w:rsidR="004F7E4B" w:rsidP="00260FEC" w:rsidRDefault="00E07E73" w14:paraId="35DF13F1" w14:textId="4D20811A">
      <w:pPr>
        <w:jc w:val="center"/>
        <w:rPr>
          <w:rFonts w:eastAsiaTheme="majorEastAsia" w:cstheme="majorBidi"/>
          <w:bCs/>
          <w:color w:val="000000" w:themeColor="text1"/>
          <w:szCs w:val="32"/>
        </w:rPr>
      </w:pPr>
      <w:r>
        <w:rPr>
          <w:noProof/>
        </w:rPr>
        <w:drawing>
          <wp:inline distT="0" distB="0" distL="0" distR="0" wp14:anchorId="7305A978" wp14:editId="4406D22C">
            <wp:extent cx="5238750" cy="1444244"/>
            <wp:effectExtent l="19050" t="19050" r="19050" b="22860"/>
            <wp:docPr id="16" name="Imagen 16"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10;&#10;Descripción generada automáticamente con confianza media"/>
                    <pic:cNvPicPr/>
                  </pic:nvPicPr>
                  <pic:blipFill>
                    <a:blip r:embed="rId73"/>
                    <a:stretch>
                      <a:fillRect/>
                    </a:stretch>
                  </pic:blipFill>
                  <pic:spPr>
                    <a:xfrm>
                      <a:off x="0" y="0"/>
                      <a:ext cx="5248353" cy="1446891"/>
                    </a:xfrm>
                    <a:prstGeom prst="rect">
                      <a:avLst/>
                    </a:prstGeom>
                    <a:ln>
                      <a:solidFill>
                        <a:schemeClr val="bg2">
                          <a:lumMod val="90000"/>
                        </a:schemeClr>
                      </a:solidFill>
                    </a:ln>
                  </pic:spPr>
                </pic:pic>
              </a:graphicData>
            </a:graphic>
          </wp:inline>
        </w:drawing>
      </w:r>
    </w:p>
    <w:p w:rsidR="00260FEC" w:rsidP="00243F1E" w:rsidRDefault="00370DBC" w14:paraId="5D34129A" w14:textId="754317DB">
      <w:pPr>
        <w:jc w:val="both"/>
        <w:rPr>
          <w:rFonts w:eastAsiaTheme="majorEastAsia" w:cstheme="majorBidi"/>
          <w:bCs/>
          <w:color w:val="000000" w:themeColor="text1"/>
          <w:szCs w:val="32"/>
        </w:rPr>
      </w:pPr>
      <w:r>
        <w:rPr>
          <w:rFonts w:eastAsiaTheme="majorEastAsia" w:cstheme="majorBidi"/>
          <w:bCs/>
          <w:color w:val="000000" w:themeColor="text1"/>
          <w:szCs w:val="32"/>
        </w:rPr>
        <w:t xml:space="preserve">Las </w:t>
      </w:r>
      <w:r w:rsidR="003F09CE">
        <w:rPr>
          <w:rFonts w:eastAsiaTheme="majorEastAsia" w:cstheme="majorBidi"/>
          <w:bCs/>
          <w:color w:val="000000" w:themeColor="text1"/>
          <w:szCs w:val="32"/>
        </w:rPr>
        <w:t>infracciones</w:t>
      </w:r>
      <w:r>
        <w:rPr>
          <w:rFonts w:eastAsiaTheme="majorEastAsia" w:cstheme="majorBidi"/>
          <w:bCs/>
          <w:color w:val="000000" w:themeColor="text1"/>
          <w:szCs w:val="32"/>
        </w:rPr>
        <w:t xml:space="preserve"> </w:t>
      </w:r>
      <w:r w:rsidR="00144B5F">
        <w:rPr>
          <w:rFonts w:eastAsiaTheme="majorEastAsia" w:cstheme="majorBidi"/>
          <w:bCs/>
          <w:color w:val="000000" w:themeColor="text1"/>
          <w:szCs w:val="32"/>
        </w:rPr>
        <w:t xml:space="preserve">con </w:t>
      </w:r>
      <w:r w:rsidR="003F09CE">
        <w:rPr>
          <w:rFonts w:eastAsiaTheme="majorEastAsia" w:cstheme="majorBidi"/>
          <w:bCs/>
          <w:color w:val="000000" w:themeColor="text1"/>
          <w:szCs w:val="32"/>
        </w:rPr>
        <w:t>más</w:t>
      </w:r>
      <w:r w:rsidR="00144B5F">
        <w:rPr>
          <w:rFonts w:eastAsiaTheme="majorEastAsia" w:cstheme="majorBidi"/>
          <w:bCs/>
          <w:color w:val="000000" w:themeColor="text1"/>
          <w:szCs w:val="32"/>
        </w:rPr>
        <w:t xml:space="preserve"> frecuencia son las que tiene </w:t>
      </w:r>
      <w:r w:rsidR="00FC29E7">
        <w:rPr>
          <w:rFonts w:eastAsiaTheme="majorEastAsia" w:cstheme="majorBidi"/>
          <w:bCs/>
          <w:color w:val="000000" w:themeColor="text1"/>
          <w:szCs w:val="32"/>
        </w:rPr>
        <w:t>una puntación</w:t>
      </w:r>
      <w:r w:rsidR="00144B5F">
        <w:rPr>
          <w:rFonts w:eastAsiaTheme="majorEastAsia" w:cstheme="majorBidi"/>
          <w:bCs/>
          <w:color w:val="000000" w:themeColor="text1"/>
          <w:szCs w:val="32"/>
        </w:rPr>
        <w:t xml:space="preserve"> de 10 y 15, en el SITP esta </w:t>
      </w:r>
      <w:r w:rsidR="003F09CE">
        <w:rPr>
          <w:rFonts w:eastAsiaTheme="majorEastAsia" w:cstheme="majorBidi"/>
          <w:bCs/>
          <w:color w:val="000000" w:themeColor="text1"/>
          <w:szCs w:val="32"/>
        </w:rPr>
        <w:t>puntación</w:t>
      </w:r>
      <w:r w:rsidR="00903CEE">
        <w:rPr>
          <w:rFonts w:eastAsiaTheme="majorEastAsia" w:cstheme="majorBidi"/>
          <w:bCs/>
          <w:color w:val="000000" w:themeColor="text1"/>
          <w:szCs w:val="32"/>
        </w:rPr>
        <w:t xml:space="preserve"> determina el </w:t>
      </w:r>
      <w:r w:rsidR="003F09CE">
        <w:rPr>
          <w:rFonts w:eastAsiaTheme="majorEastAsia" w:cstheme="majorBidi"/>
          <w:bCs/>
          <w:color w:val="000000" w:themeColor="text1"/>
          <w:szCs w:val="32"/>
        </w:rPr>
        <w:t>valor de la multa a pagar.</w:t>
      </w:r>
      <w:r w:rsidR="00903CEE">
        <w:rPr>
          <w:rFonts w:eastAsiaTheme="majorEastAsia" w:cstheme="majorBidi"/>
          <w:bCs/>
          <w:color w:val="000000" w:themeColor="text1"/>
          <w:szCs w:val="32"/>
        </w:rPr>
        <w:t xml:space="preserve"> </w:t>
      </w:r>
    </w:p>
    <w:p w:rsidR="006446AF" w:rsidP="006446AF" w:rsidRDefault="006446AF" w14:paraId="2BCC5E80" w14:textId="625D6745">
      <w:pPr>
        <w:jc w:val="center"/>
        <w:rPr>
          <w:rFonts w:eastAsiaTheme="majorEastAsia" w:cstheme="majorBidi"/>
          <w:bCs/>
          <w:color w:val="000000" w:themeColor="text1"/>
          <w:szCs w:val="32"/>
        </w:rPr>
      </w:pPr>
      <w:r>
        <w:rPr>
          <w:noProof/>
        </w:rPr>
        <w:drawing>
          <wp:inline distT="0" distB="0" distL="0" distR="0" wp14:anchorId="344FB2C2" wp14:editId="00971EEE">
            <wp:extent cx="1873250" cy="1787200"/>
            <wp:effectExtent l="19050" t="19050" r="12700" b="22860"/>
            <wp:docPr id="17" name="Imagen 17"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barras&#10;&#10;Descripción generada automáticamente"/>
                    <pic:cNvPicPr/>
                  </pic:nvPicPr>
                  <pic:blipFill>
                    <a:blip r:embed="rId74"/>
                    <a:stretch>
                      <a:fillRect/>
                    </a:stretch>
                  </pic:blipFill>
                  <pic:spPr>
                    <a:xfrm>
                      <a:off x="0" y="0"/>
                      <a:ext cx="1876813" cy="1790600"/>
                    </a:xfrm>
                    <a:prstGeom prst="rect">
                      <a:avLst/>
                    </a:prstGeom>
                    <a:ln>
                      <a:solidFill>
                        <a:schemeClr val="tx2">
                          <a:lumMod val="40000"/>
                          <a:lumOff val="60000"/>
                        </a:schemeClr>
                      </a:solidFill>
                    </a:ln>
                  </pic:spPr>
                </pic:pic>
              </a:graphicData>
            </a:graphic>
          </wp:inline>
        </w:drawing>
      </w:r>
    </w:p>
    <w:p w:rsidR="00243F1E" w:rsidP="00243F1E" w:rsidRDefault="00243F1E" w14:paraId="6F52D826" w14:textId="77777777">
      <w:pPr>
        <w:jc w:val="both"/>
        <w:rPr>
          <w:rFonts w:eastAsiaTheme="majorEastAsia" w:cstheme="majorBidi"/>
          <w:bCs/>
          <w:color w:val="000000" w:themeColor="text1"/>
          <w:szCs w:val="32"/>
        </w:rPr>
      </w:pPr>
    </w:p>
    <w:p w:rsidR="00EA0447" w:rsidP="00243F1E" w:rsidRDefault="005571EF" w14:paraId="7F88E6B9" w14:textId="4082AD89">
      <w:pPr>
        <w:jc w:val="both"/>
        <w:rPr>
          <w:noProof/>
        </w:rPr>
      </w:pPr>
      <w:r>
        <w:rPr>
          <w:noProof/>
        </w:rPr>
        <w:t>En el S</w:t>
      </w:r>
      <w:r w:rsidR="00BF0621">
        <w:rPr>
          <w:noProof/>
        </w:rPr>
        <w:t xml:space="preserve">ITP </w:t>
      </w:r>
      <w:r>
        <w:rPr>
          <w:noProof/>
        </w:rPr>
        <w:t xml:space="preserve">se manejan dos indicadores el ICO </w:t>
      </w:r>
      <w:r w:rsidR="001E2339">
        <w:rPr>
          <w:noProof/>
        </w:rPr>
        <w:t>es el indice de conducta operacion</w:t>
      </w:r>
      <w:r w:rsidR="00BF0621">
        <w:rPr>
          <w:noProof/>
        </w:rPr>
        <w:t xml:space="preserve">al </w:t>
      </w:r>
      <w:r w:rsidR="001015DE">
        <w:rPr>
          <w:noProof/>
        </w:rPr>
        <w:t xml:space="preserve">mide </w:t>
      </w:r>
      <w:r w:rsidR="000E1045">
        <w:rPr>
          <w:noProof/>
        </w:rPr>
        <w:t>el total de puntos</w:t>
      </w:r>
      <w:r w:rsidR="00E60A28">
        <w:rPr>
          <w:noProof/>
        </w:rPr>
        <w:t xml:space="preserve"> por cada</w:t>
      </w:r>
      <w:r w:rsidR="009A0EB8">
        <w:rPr>
          <w:noProof/>
        </w:rPr>
        <w:t xml:space="preserve"> 10</w:t>
      </w:r>
      <w:r w:rsidR="00076599">
        <w:rPr>
          <w:noProof/>
        </w:rPr>
        <w:t>.000</w:t>
      </w:r>
      <w:r w:rsidR="009A0EB8">
        <w:rPr>
          <w:noProof/>
        </w:rPr>
        <w:t xml:space="preserve"> Kilometros</w:t>
      </w:r>
      <w:r w:rsidR="008C5A21">
        <w:rPr>
          <w:noProof/>
        </w:rPr>
        <w:t xml:space="preserve"> </w:t>
      </w:r>
      <w:r w:rsidR="00246D18">
        <w:rPr>
          <w:noProof/>
        </w:rPr>
        <w:t xml:space="preserve">ejecutados </w:t>
      </w:r>
      <w:r w:rsidR="008C5A21">
        <w:rPr>
          <w:noProof/>
        </w:rPr>
        <w:t xml:space="preserve">y el ICK </w:t>
      </w:r>
      <w:r w:rsidR="00370D04">
        <w:rPr>
          <w:noProof/>
        </w:rPr>
        <w:t>Indicador de cumplimiento de kilometros.</w:t>
      </w:r>
    </w:p>
    <w:p w:rsidR="00EA0447" w:rsidP="00243F1E" w:rsidRDefault="00EA0447" w14:paraId="54464644" w14:textId="77777777">
      <w:pPr>
        <w:jc w:val="both"/>
        <w:rPr>
          <w:noProof/>
        </w:rPr>
      </w:pPr>
    </w:p>
    <w:p w:rsidR="0053143B" w:rsidP="00243F1E" w:rsidRDefault="0053143B" w14:paraId="483A3C6C" w14:textId="6A6F5B1C">
      <w:pPr>
        <w:jc w:val="both"/>
        <w:rPr>
          <w:rFonts w:eastAsiaTheme="majorEastAsia" w:cstheme="majorBidi"/>
          <w:bCs/>
          <w:color w:val="000000" w:themeColor="text1"/>
          <w:szCs w:val="32"/>
        </w:rPr>
      </w:pPr>
      <w:r>
        <w:rPr>
          <w:noProof/>
        </w:rPr>
        <w:drawing>
          <wp:inline distT="0" distB="0" distL="0" distR="0" wp14:anchorId="6F408E2D" wp14:editId="6F54A5C5">
            <wp:extent cx="5612130" cy="1456690"/>
            <wp:effectExtent l="0" t="0" r="7620" b="0"/>
            <wp:docPr id="18" name="Imagen 18" descr="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Aplicación&#10;&#10;Descripción generada automáticamente"/>
                    <pic:cNvPicPr/>
                  </pic:nvPicPr>
                  <pic:blipFill>
                    <a:blip r:embed="rId75"/>
                    <a:stretch>
                      <a:fillRect/>
                    </a:stretch>
                  </pic:blipFill>
                  <pic:spPr>
                    <a:xfrm>
                      <a:off x="0" y="0"/>
                      <a:ext cx="5612130" cy="1456690"/>
                    </a:xfrm>
                    <a:prstGeom prst="rect">
                      <a:avLst/>
                    </a:prstGeom>
                  </pic:spPr>
                </pic:pic>
              </a:graphicData>
            </a:graphic>
          </wp:inline>
        </w:drawing>
      </w:r>
    </w:p>
    <w:p w:rsidR="0053143B" w:rsidP="00243F1E" w:rsidRDefault="0053143B" w14:paraId="3F0D8803" w14:textId="77777777">
      <w:pPr>
        <w:jc w:val="both"/>
        <w:rPr>
          <w:rFonts w:eastAsiaTheme="majorEastAsia" w:cstheme="majorBidi"/>
          <w:bCs/>
          <w:color w:val="000000" w:themeColor="text1"/>
          <w:szCs w:val="32"/>
        </w:rPr>
      </w:pPr>
    </w:p>
    <w:p w:rsidRPr="00225A9B" w:rsidR="00E07E73" w:rsidP="007057B2" w:rsidRDefault="00E07E73" w14:paraId="73EEA4C1" w14:textId="77777777">
      <w:pPr>
        <w:jc w:val="both"/>
        <w:rPr>
          <w:rFonts w:eastAsiaTheme="majorEastAsia" w:cstheme="majorBidi"/>
          <w:bCs/>
          <w:color w:val="000000" w:themeColor="text1"/>
          <w:szCs w:val="32"/>
        </w:rPr>
      </w:pPr>
    </w:p>
    <w:p w:rsidR="00F9183A" w:rsidP="007057B2" w:rsidRDefault="006D6DC6" w14:paraId="1100FE3E" w14:textId="28F5361D">
      <w:pPr>
        <w:jc w:val="both"/>
        <w:rPr>
          <w:rFonts w:eastAsiaTheme="majorEastAsia" w:cstheme="majorBidi"/>
          <w:bCs/>
          <w:color w:val="2F5496" w:themeColor="accent1" w:themeShade="BF"/>
          <w:szCs w:val="32"/>
          <w:u w:val="single"/>
        </w:rPr>
      </w:pPr>
      <w:proofErr w:type="gramStart"/>
      <w:r w:rsidRPr="006D6DC6">
        <w:rPr>
          <w:rFonts w:eastAsiaTheme="majorEastAsia" w:cstheme="majorBidi"/>
          <w:bCs/>
          <w:color w:val="000000" w:themeColor="text1"/>
          <w:szCs w:val="32"/>
        </w:rPr>
        <w:t>Link</w:t>
      </w:r>
      <w:proofErr w:type="gramEnd"/>
      <w:r w:rsidRPr="006D6DC6">
        <w:rPr>
          <w:rFonts w:eastAsiaTheme="majorEastAsia" w:cstheme="majorBidi"/>
          <w:bCs/>
          <w:color w:val="000000" w:themeColor="text1"/>
          <w:szCs w:val="32"/>
        </w:rPr>
        <w:t xml:space="preserve"> visualización </w:t>
      </w:r>
      <w:proofErr w:type="spellStart"/>
      <w:r w:rsidRPr="006D6DC6">
        <w:rPr>
          <w:rFonts w:eastAsiaTheme="majorEastAsia" w:cstheme="majorBidi"/>
          <w:bCs/>
          <w:color w:val="000000" w:themeColor="text1"/>
          <w:szCs w:val="32"/>
        </w:rPr>
        <w:t>Power</w:t>
      </w:r>
      <w:proofErr w:type="spellEnd"/>
      <w:r w:rsidRPr="006D6DC6">
        <w:rPr>
          <w:rFonts w:eastAsiaTheme="majorEastAsia" w:cstheme="majorBidi"/>
          <w:bCs/>
          <w:color w:val="000000" w:themeColor="text1"/>
          <w:szCs w:val="32"/>
        </w:rPr>
        <w:t xml:space="preserve"> BI:</w:t>
      </w:r>
      <w:r w:rsidRPr="006D6DC6">
        <w:rPr>
          <w:rFonts w:eastAsiaTheme="majorEastAsia" w:cstheme="majorBidi"/>
          <w:bCs/>
          <w:color w:val="000000" w:themeColor="text1"/>
          <w:szCs w:val="32"/>
          <w:u w:val="single"/>
        </w:rPr>
        <w:t xml:space="preserve"> </w:t>
      </w:r>
      <w:hyperlink w:history="1" r:id="rId76">
        <w:r w:rsidRPr="004C1B26">
          <w:rPr>
            <w:rStyle w:val="Hyperlink"/>
            <w:rFonts w:eastAsiaTheme="majorEastAsia" w:cstheme="majorBidi"/>
            <w:bCs/>
            <w:color w:val="034990" w:themeColor="hyperlink" w:themeShade="BF"/>
            <w:szCs w:val="32"/>
          </w:rPr>
          <w:t>https://app.powerbi.com/links/hj1RNuENS-?ctid=299a2881-1380-4020-b42f-715a35e1bcaf&amp;pbi_source=linkShare</w:t>
        </w:r>
      </w:hyperlink>
    </w:p>
    <w:p w:rsidRPr="0042483D" w:rsidR="00D74C99" w:rsidP="007057B2" w:rsidRDefault="006D6DC6" w14:paraId="764E42C3" w14:textId="3EC45658">
      <w:pPr>
        <w:jc w:val="both"/>
        <w:rPr>
          <w:rFonts w:eastAsiaTheme="majorEastAsia" w:cstheme="majorBidi"/>
          <w:bCs/>
          <w:color w:val="2F5496" w:themeColor="accent1" w:themeShade="BF"/>
          <w:szCs w:val="32"/>
          <w:u w:val="single"/>
        </w:rPr>
      </w:pPr>
      <w:proofErr w:type="gramStart"/>
      <w:r>
        <w:t>Link</w:t>
      </w:r>
      <w:proofErr w:type="gramEnd"/>
      <w:r w:rsidR="001F2A3D">
        <w:t xml:space="preserve"> Git: </w:t>
      </w:r>
      <w:hyperlink w:history="1" r:id="rId77">
        <w:r w:rsidR="00D74C99">
          <w:rPr>
            <w:rStyle w:val="Hyperlink"/>
          </w:rPr>
          <w:t xml:space="preserve">GitHub - </w:t>
        </w:r>
        <w:proofErr w:type="spellStart"/>
        <w:r w:rsidR="00D74C99">
          <w:rPr>
            <w:rStyle w:val="Hyperlink"/>
          </w:rPr>
          <w:t>juankmon</w:t>
        </w:r>
        <w:proofErr w:type="spellEnd"/>
        <w:r w:rsidR="00D74C99">
          <w:rPr>
            <w:rStyle w:val="Hyperlink"/>
          </w:rPr>
          <w:t>/</w:t>
        </w:r>
        <w:proofErr w:type="spellStart"/>
        <w:r w:rsidR="00D74C99">
          <w:rPr>
            <w:rStyle w:val="Hyperlink"/>
          </w:rPr>
          <w:t>Proyecto_Infracciones_SITP</w:t>
        </w:r>
        <w:proofErr w:type="spellEnd"/>
        <w:r w:rsidR="00D74C99">
          <w:rPr>
            <w:rStyle w:val="Hyperlink"/>
          </w:rPr>
          <w:t>: Este proyecto se realiza mediante la metodología CRISP-DM, contiene un análisis descriptivo de la base de datos de infracciones del SITP de los años 2019, 2020 y 2021.</w:t>
        </w:r>
      </w:hyperlink>
    </w:p>
    <w:p w:rsidR="00184A85" w:rsidRDefault="00184A85" w14:paraId="77912122" w14:textId="5DDBA502">
      <w:pPr>
        <w:rPr>
          <w:rFonts w:eastAsiaTheme="majorEastAsia" w:cstheme="majorBidi"/>
          <w:b/>
          <w:color w:val="000000" w:themeColor="text1"/>
          <w:szCs w:val="32"/>
        </w:rPr>
      </w:pPr>
      <w:r>
        <w:br w:type="page"/>
      </w:r>
    </w:p>
    <w:p w:rsidR="00C033DD" w:rsidP="00B46B0E" w:rsidRDefault="00B46B0E" w14:paraId="1848778F" w14:textId="6821E668">
      <w:pPr>
        <w:pStyle w:val="Heading1"/>
      </w:pPr>
      <w:bookmarkStart w:name="_Toc88514169" w:id="31"/>
      <w:r>
        <w:t>Conclusiones</w:t>
      </w:r>
      <w:bookmarkEnd w:id="31"/>
    </w:p>
    <w:p w:rsidRPr="00B46B0E" w:rsidR="00B46B0E" w:rsidP="00B46B0E" w:rsidRDefault="00B46B0E" w14:paraId="10467C4A" w14:textId="77777777"/>
    <w:p w:rsidR="00B46B0E" w:rsidP="00B46B0E" w:rsidRDefault="00257545" w14:paraId="740686A0" w14:textId="3E6105FA">
      <w:r>
        <w:t>En el análisis de las variables</w:t>
      </w:r>
      <w:r w:rsidR="002B069E">
        <w:t xml:space="preserve">, </w:t>
      </w:r>
      <w:r w:rsidR="0041449C">
        <w:t xml:space="preserve">podemos concluir </w:t>
      </w:r>
      <w:r w:rsidR="00B742F3">
        <w:t>que:</w:t>
      </w:r>
    </w:p>
    <w:p w:rsidRPr="00620D49" w:rsidR="0041449C" w:rsidP="00121E12" w:rsidRDefault="0041449C" w14:paraId="47541551" w14:textId="14D1D394">
      <w:pPr>
        <w:pStyle w:val="ListParagraph"/>
        <w:numPr>
          <w:ilvl w:val="0"/>
          <w:numId w:val="9"/>
        </w:numPr>
        <w:jc w:val="both"/>
        <w:rPr>
          <w:sz w:val="22"/>
          <w:szCs w:val="22"/>
        </w:rPr>
      </w:pPr>
      <w:r w:rsidRPr="00121E12">
        <w:rPr>
          <w:sz w:val="22"/>
          <w:szCs w:val="22"/>
        </w:rPr>
        <w:t xml:space="preserve">Las infracciones con </w:t>
      </w:r>
      <w:r w:rsidRPr="00121E12" w:rsidR="00B742F3">
        <w:rPr>
          <w:sz w:val="22"/>
          <w:szCs w:val="22"/>
        </w:rPr>
        <w:t>más</w:t>
      </w:r>
      <w:r w:rsidRPr="00121E12">
        <w:rPr>
          <w:sz w:val="22"/>
          <w:szCs w:val="22"/>
        </w:rPr>
        <w:t xml:space="preserve"> frecuencia </w:t>
      </w:r>
      <w:r w:rsidRPr="00121E12" w:rsidR="00B742F3">
        <w:rPr>
          <w:sz w:val="22"/>
          <w:szCs w:val="22"/>
        </w:rPr>
        <w:t xml:space="preserve">son, </w:t>
      </w:r>
      <w:r w:rsidRPr="00121E12" w:rsidR="00B742F3">
        <w:rPr>
          <w:rFonts w:eastAsiaTheme="majorEastAsia" w:cstheme="majorBidi"/>
          <w:bCs/>
          <w:color w:val="000000" w:themeColor="text1"/>
          <w:sz w:val="22"/>
          <w:szCs w:val="22"/>
        </w:rPr>
        <w:t>atención</w:t>
      </w:r>
      <w:r w:rsidRPr="00121E12" w:rsidR="00121E12">
        <w:rPr>
          <w:rFonts w:eastAsiaTheme="majorEastAsia" w:cstheme="majorBidi"/>
          <w:bCs/>
          <w:color w:val="000000" w:themeColor="text1"/>
          <w:sz w:val="22"/>
          <w:szCs w:val="22"/>
        </w:rPr>
        <w:t xml:space="preserve"> en </w:t>
      </w:r>
      <w:r w:rsidRPr="00121E12" w:rsidR="00B742F3">
        <w:rPr>
          <w:rFonts w:eastAsiaTheme="majorEastAsia" w:cstheme="majorBidi"/>
          <w:bCs/>
          <w:color w:val="000000" w:themeColor="text1"/>
          <w:sz w:val="22"/>
          <w:szCs w:val="22"/>
        </w:rPr>
        <w:t>vía</w:t>
      </w:r>
      <w:r w:rsidRPr="00121E12" w:rsidR="00121E12">
        <w:rPr>
          <w:rFonts w:eastAsiaTheme="majorEastAsia" w:cstheme="majorBidi"/>
          <w:bCs/>
          <w:color w:val="000000" w:themeColor="text1"/>
          <w:sz w:val="22"/>
          <w:szCs w:val="22"/>
        </w:rPr>
        <w:t xml:space="preserve"> con el 23% es decir que la mayoría fueron por que el bus presento fallas y no fue retirado a tiempo de la </w:t>
      </w:r>
      <w:r w:rsidRPr="00121E12" w:rsidR="00B742F3">
        <w:rPr>
          <w:rFonts w:eastAsiaTheme="majorEastAsia" w:cstheme="majorBidi"/>
          <w:bCs/>
          <w:color w:val="000000" w:themeColor="text1"/>
          <w:sz w:val="22"/>
          <w:szCs w:val="22"/>
        </w:rPr>
        <w:t>vía</w:t>
      </w:r>
      <w:r w:rsidRPr="00121E12" w:rsidR="00121E12">
        <w:rPr>
          <w:rFonts w:eastAsiaTheme="majorEastAsia" w:cstheme="majorBidi"/>
          <w:bCs/>
          <w:color w:val="000000" w:themeColor="text1"/>
          <w:sz w:val="22"/>
          <w:szCs w:val="22"/>
        </w:rPr>
        <w:t xml:space="preserve">, la que le sigue con un 13% se encuentra en vehículo desaseado, el 9% Desacato a la </w:t>
      </w:r>
      <w:r w:rsidRPr="00121E12" w:rsidR="008810AD">
        <w:rPr>
          <w:rFonts w:eastAsiaTheme="majorEastAsia" w:cstheme="majorBidi"/>
          <w:bCs/>
          <w:color w:val="000000" w:themeColor="text1"/>
          <w:sz w:val="22"/>
          <w:szCs w:val="22"/>
        </w:rPr>
        <w:t>autoridad, 8</w:t>
      </w:r>
      <w:r w:rsidRPr="00121E12" w:rsidR="00121E12">
        <w:rPr>
          <w:rFonts w:eastAsiaTheme="majorEastAsia" w:cstheme="majorBidi"/>
          <w:bCs/>
          <w:color w:val="000000" w:themeColor="text1"/>
          <w:sz w:val="22"/>
          <w:szCs w:val="22"/>
        </w:rPr>
        <w:t>% mal funcionamiento del vehículo, el 7% no manejo preventivo y el 6% alarma en testigo.</w:t>
      </w:r>
    </w:p>
    <w:p w:rsidRPr="00121E12" w:rsidR="00620D49" w:rsidP="00620D49" w:rsidRDefault="00620D49" w14:paraId="25BBE6E5" w14:textId="77777777">
      <w:pPr>
        <w:pStyle w:val="ListParagraph"/>
        <w:jc w:val="both"/>
        <w:rPr>
          <w:sz w:val="22"/>
          <w:szCs w:val="22"/>
        </w:rPr>
      </w:pPr>
    </w:p>
    <w:p w:rsidRPr="00184A85" w:rsidR="00121E12" w:rsidP="00121E12" w:rsidRDefault="001F4D3D" w14:paraId="45AD68B8" w14:textId="18C636FE">
      <w:pPr>
        <w:pStyle w:val="ListParagraph"/>
        <w:numPr>
          <w:ilvl w:val="0"/>
          <w:numId w:val="9"/>
        </w:numPr>
        <w:jc w:val="both"/>
        <w:rPr>
          <w:sz w:val="22"/>
          <w:szCs w:val="22"/>
        </w:rPr>
      </w:pPr>
      <w:r>
        <w:rPr>
          <w:rFonts w:eastAsiaTheme="majorEastAsia" w:cstheme="majorBidi"/>
          <w:bCs/>
          <w:color w:val="000000" w:themeColor="text1"/>
          <w:sz w:val="22"/>
          <w:szCs w:val="22"/>
        </w:rPr>
        <w:t xml:space="preserve">Aunque la empresa A es la que </w:t>
      </w:r>
      <w:r w:rsidR="00B742F3">
        <w:rPr>
          <w:rFonts w:eastAsiaTheme="majorEastAsia" w:cstheme="majorBidi"/>
          <w:bCs/>
          <w:color w:val="000000" w:themeColor="text1"/>
          <w:sz w:val="22"/>
          <w:szCs w:val="22"/>
        </w:rPr>
        <w:t>mayor ruta</w:t>
      </w:r>
      <w:r>
        <w:rPr>
          <w:rFonts w:eastAsiaTheme="majorEastAsia" w:cstheme="majorBidi"/>
          <w:bCs/>
          <w:color w:val="000000" w:themeColor="text1"/>
          <w:sz w:val="22"/>
          <w:szCs w:val="22"/>
        </w:rPr>
        <w:t xml:space="preserve"> maneja </w:t>
      </w:r>
      <w:r w:rsidR="00BF338B">
        <w:rPr>
          <w:rFonts w:eastAsiaTheme="majorEastAsia" w:cstheme="majorBidi"/>
          <w:bCs/>
          <w:color w:val="000000" w:themeColor="text1"/>
          <w:sz w:val="22"/>
          <w:szCs w:val="22"/>
        </w:rPr>
        <w:t xml:space="preserve">su numero de infracciones en bastante </w:t>
      </w:r>
      <w:r w:rsidR="006F58A5">
        <w:rPr>
          <w:rFonts w:eastAsiaTheme="majorEastAsia" w:cstheme="majorBidi"/>
          <w:bCs/>
          <w:color w:val="000000" w:themeColor="text1"/>
          <w:sz w:val="22"/>
          <w:szCs w:val="22"/>
        </w:rPr>
        <w:t>alarmante al compararla con la empresa D que tiene una similitud en cuanto asignación d</w:t>
      </w:r>
      <w:r w:rsidR="00184A85">
        <w:rPr>
          <w:rFonts w:eastAsiaTheme="majorEastAsia" w:cstheme="majorBidi"/>
          <w:bCs/>
          <w:color w:val="000000" w:themeColor="text1"/>
          <w:sz w:val="22"/>
          <w:szCs w:val="22"/>
        </w:rPr>
        <w:t xml:space="preserve">e </w:t>
      </w:r>
      <w:r w:rsidR="006F58A5">
        <w:rPr>
          <w:rFonts w:eastAsiaTheme="majorEastAsia" w:cstheme="majorBidi"/>
          <w:bCs/>
          <w:color w:val="000000" w:themeColor="text1"/>
          <w:sz w:val="22"/>
          <w:szCs w:val="22"/>
        </w:rPr>
        <w:t>rutas</w:t>
      </w:r>
      <w:r w:rsidR="00CC38D1">
        <w:rPr>
          <w:rFonts w:eastAsiaTheme="majorEastAsia" w:cstheme="majorBidi"/>
          <w:bCs/>
          <w:color w:val="000000" w:themeColor="text1"/>
          <w:sz w:val="22"/>
          <w:szCs w:val="22"/>
        </w:rPr>
        <w:t xml:space="preserve">, se sugiere realizar un seguimiento especial al comportamiento de </w:t>
      </w:r>
      <w:r w:rsidR="00184A85">
        <w:rPr>
          <w:rFonts w:eastAsiaTheme="majorEastAsia" w:cstheme="majorBidi"/>
          <w:bCs/>
          <w:color w:val="000000" w:themeColor="text1"/>
          <w:sz w:val="22"/>
          <w:szCs w:val="22"/>
        </w:rPr>
        <w:t>la empresa A.</w:t>
      </w:r>
    </w:p>
    <w:p w:rsidR="00184A85" w:rsidP="00121E12" w:rsidRDefault="00184A85" w14:paraId="13F2E402" w14:textId="3495B283">
      <w:pPr>
        <w:pStyle w:val="ListParagraph"/>
        <w:numPr>
          <w:ilvl w:val="0"/>
          <w:numId w:val="9"/>
        </w:numPr>
        <w:jc w:val="both"/>
        <w:rPr>
          <w:sz w:val="22"/>
          <w:szCs w:val="22"/>
        </w:rPr>
      </w:pPr>
      <w:r>
        <w:rPr>
          <w:sz w:val="22"/>
          <w:szCs w:val="22"/>
        </w:rPr>
        <w:t>Se cumple la meta en Kilometro en el 87.7 %</w:t>
      </w:r>
      <w:r w:rsidR="00620D49">
        <w:rPr>
          <w:sz w:val="22"/>
          <w:szCs w:val="22"/>
        </w:rPr>
        <w:t>.</w:t>
      </w:r>
    </w:p>
    <w:p w:rsidR="00620D49" w:rsidP="00620D49" w:rsidRDefault="00620D49" w14:paraId="6407BFAA" w14:textId="77777777">
      <w:pPr>
        <w:pStyle w:val="ListParagraph"/>
        <w:jc w:val="both"/>
        <w:rPr>
          <w:sz w:val="22"/>
          <w:szCs w:val="22"/>
        </w:rPr>
      </w:pPr>
    </w:p>
    <w:p w:rsidRPr="001E34AD" w:rsidR="00184A85" w:rsidP="005D6E92" w:rsidRDefault="00641766" w14:paraId="0B83372F" w14:textId="0D163856">
      <w:pPr>
        <w:pStyle w:val="ListParagraph"/>
        <w:numPr>
          <w:ilvl w:val="0"/>
          <w:numId w:val="9"/>
        </w:numPr>
        <w:jc w:val="both"/>
        <w:rPr>
          <w:sz w:val="22"/>
          <w:szCs w:val="22"/>
        </w:rPr>
      </w:pPr>
      <w:r w:rsidRPr="001E34AD">
        <w:rPr>
          <w:sz w:val="22"/>
          <w:szCs w:val="22"/>
        </w:rPr>
        <w:t xml:space="preserve">Con los datos obtenidos podemos </w:t>
      </w:r>
      <w:r w:rsidRPr="001E34AD" w:rsidR="003F4210">
        <w:rPr>
          <w:sz w:val="22"/>
          <w:szCs w:val="22"/>
        </w:rPr>
        <w:t xml:space="preserve">observar que para el periodo de pandemia se </w:t>
      </w:r>
      <w:r w:rsidRPr="001E34AD" w:rsidR="00D8437E">
        <w:rPr>
          <w:sz w:val="22"/>
          <w:szCs w:val="22"/>
        </w:rPr>
        <w:t>presentó</w:t>
      </w:r>
      <w:r w:rsidRPr="001E34AD" w:rsidR="003F4210">
        <w:rPr>
          <w:sz w:val="22"/>
          <w:szCs w:val="22"/>
        </w:rPr>
        <w:t xml:space="preserve"> una diminución en las </w:t>
      </w:r>
      <w:r w:rsidRPr="001E34AD" w:rsidR="00F1614D">
        <w:rPr>
          <w:sz w:val="22"/>
          <w:szCs w:val="22"/>
        </w:rPr>
        <w:t>infracciones</w:t>
      </w:r>
      <w:r w:rsidRPr="001E34AD" w:rsidR="00A546F1">
        <w:rPr>
          <w:sz w:val="22"/>
          <w:szCs w:val="22"/>
        </w:rPr>
        <w:t xml:space="preserve"> generando datos atípicos</w:t>
      </w:r>
      <w:r w:rsidRPr="001E34AD" w:rsidR="00717109">
        <w:rPr>
          <w:sz w:val="22"/>
          <w:szCs w:val="22"/>
        </w:rPr>
        <w:t>,</w:t>
      </w:r>
      <w:r w:rsidRPr="001E34AD" w:rsidR="00A546F1">
        <w:rPr>
          <w:sz w:val="22"/>
          <w:szCs w:val="22"/>
        </w:rPr>
        <w:t xml:space="preserve"> </w:t>
      </w:r>
      <w:r w:rsidRPr="001E34AD" w:rsidR="00D8437E">
        <w:rPr>
          <w:rFonts w:cs="Times New Roman"/>
          <w:sz w:val="22"/>
          <w:szCs w:val="22"/>
        </w:rPr>
        <w:t>esto</w:t>
      </w:r>
      <w:r w:rsidRPr="001E34AD" w:rsidR="001B49F8">
        <w:rPr>
          <w:rFonts w:cs="Times New Roman"/>
          <w:sz w:val="22"/>
          <w:szCs w:val="22"/>
        </w:rPr>
        <w:t xml:space="preserve"> se debe a</w:t>
      </w:r>
      <w:r w:rsidRPr="001E34AD" w:rsidR="00941573">
        <w:rPr>
          <w:rFonts w:cs="Times New Roman"/>
          <w:sz w:val="22"/>
          <w:szCs w:val="22"/>
        </w:rPr>
        <w:t xml:space="preserve"> las</w:t>
      </w:r>
      <w:r w:rsidRPr="001E34AD" w:rsidR="00D8437E">
        <w:rPr>
          <w:rFonts w:cs="Times New Roman"/>
          <w:sz w:val="22"/>
          <w:szCs w:val="22"/>
        </w:rPr>
        <w:t xml:space="preserve"> restricci</w:t>
      </w:r>
      <w:r w:rsidRPr="001E34AD" w:rsidR="001B49F8">
        <w:rPr>
          <w:rFonts w:cs="Times New Roman"/>
          <w:sz w:val="22"/>
          <w:szCs w:val="22"/>
        </w:rPr>
        <w:t>ones de movilidad</w:t>
      </w:r>
      <w:r w:rsidRPr="001E34AD" w:rsidR="00D8437E">
        <w:rPr>
          <w:rFonts w:cs="Times New Roman"/>
          <w:sz w:val="22"/>
          <w:szCs w:val="22"/>
        </w:rPr>
        <w:t xml:space="preserve"> en la </w:t>
      </w:r>
      <w:r w:rsidRPr="001E34AD" w:rsidR="001E34AD">
        <w:rPr>
          <w:rFonts w:cs="Times New Roman"/>
          <w:sz w:val="22"/>
          <w:szCs w:val="22"/>
        </w:rPr>
        <w:t xml:space="preserve">ciudad de </w:t>
      </w:r>
      <w:r w:rsidRPr="001E34AD" w:rsidR="00620D49">
        <w:rPr>
          <w:rFonts w:cs="Times New Roman"/>
          <w:sz w:val="22"/>
          <w:szCs w:val="22"/>
        </w:rPr>
        <w:t>Bogotá</w:t>
      </w:r>
      <w:r w:rsidRPr="001E34AD" w:rsidR="001E34AD">
        <w:rPr>
          <w:rFonts w:cs="Times New Roman"/>
          <w:sz w:val="22"/>
          <w:szCs w:val="22"/>
        </w:rPr>
        <w:t>.</w:t>
      </w:r>
    </w:p>
    <w:p w:rsidR="00B46B0E" w:rsidP="00B46B0E" w:rsidRDefault="00B46B0E" w14:paraId="58F0AD6B" w14:textId="77777777"/>
    <w:p w:rsidR="00B46B0E" w:rsidP="00B46B0E" w:rsidRDefault="00B46B0E" w14:paraId="1E731215" w14:textId="77777777"/>
    <w:p w:rsidRPr="00B46B0E" w:rsidR="00B46B0E" w:rsidP="00B46B0E" w:rsidRDefault="00B46B0E" w14:paraId="1D89DDF3" w14:textId="77777777"/>
    <w:p w:rsidR="00661D5D" w:rsidRDefault="00661D5D" w14:paraId="03D5CC8D" w14:textId="77777777">
      <w:pPr>
        <w:rPr>
          <w:rFonts w:eastAsiaTheme="majorEastAsia" w:cstheme="majorBidi"/>
          <w:b/>
          <w:color w:val="000000" w:themeColor="text1"/>
          <w:szCs w:val="32"/>
          <w:lang w:val="es-ES"/>
        </w:rPr>
      </w:pPr>
      <w:bookmarkStart w:name="_Toc285535820" w:id="32"/>
      <w:bookmarkStart w:name="_Toc410627908" w:id="33"/>
      <w:bookmarkStart w:name="_Toc410628930" w:id="34"/>
      <w:r>
        <w:rPr>
          <w:lang w:val="es-ES"/>
        </w:rPr>
        <w:br w:type="page"/>
      </w:r>
    </w:p>
    <w:p w:rsidR="00B90FEB" w:rsidP="00194D46" w:rsidRDefault="00194D46" w14:paraId="756559E8" w14:textId="38111EC2">
      <w:pPr>
        <w:pStyle w:val="Heading1"/>
        <w:rPr>
          <w:lang w:val="es-ES"/>
        </w:rPr>
      </w:pPr>
      <w:bookmarkStart w:name="_Toc88514170" w:id="35"/>
      <w:r>
        <w:rPr>
          <w:lang w:val="es-ES"/>
        </w:rPr>
        <w:t>Lista de referenc</w:t>
      </w:r>
      <w:bookmarkEnd w:id="32"/>
      <w:bookmarkEnd w:id="33"/>
      <w:bookmarkEnd w:id="34"/>
      <w:r>
        <w:rPr>
          <w:lang w:val="es-ES"/>
        </w:rPr>
        <w:t>ias</w:t>
      </w:r>
      <w:bookmarkEnd w:id="35"/>
    </w:p>
    <w:p w:rsidRPr="00212DF6" w:rsidR="00212DF6" w:rsidP="00212DF6" w:rsidRDefault="00212DF6" w14:paraId="1A59FF61" w14:textId="77777777">
      <w:pPr>
        <w:rPr>
          <w:lang w:val="es-ES"/>
        </w:rPr>
      </w:pPr>
    </w:p>
    <w:p w:rsidR="0096534E" w:rsidP="0096534E" w:rsidRDefault="0096534E" w14:paraId="493035EF" w14:textId="65CD1F89">
      <w:pPr>
        <w:pStyle w:val="ListParagraph"/>
        <w:numPr>
          <w:ilvl w:val="0"/>
          <w:numId w:val="8"/>
        </w:numPr>
        <w:jc w:val="both"/>
        <w:rPr>
          <w:rFonts w:cs="Times New Roman"/>
          <w:lang w:val="es-ES"/>
        </w:rPr>
      </w:pPr>
      <w:proofErr w:type="spellStart"/>
      <w:r w:rsidRPr="0096534E">
        <w:rPr>
          <w:rFonts w:cs="Times New Roman"/>
          <w:lang w:val="es-ES"/>
        </w:rPr>
        <w:t>Ait-Mlouk</w:t>
      </w:r>
      <w:proofErr w:type="spellEnd"/>
      <w:r w:rsidRPr="0096534E">
        <w:rPr>
          <w:rFonts w:cs="Times New Roman"/>
          <w:lang w:val="es-ES"/>
        </w:rPr>
        <w:t xml:space="preserve">, A., </w:t>
      </w:r>
      <w:proofErr w:type="spellStart"/>
      <w:r w:rsidRPr="0096534E">
        <w:rPr>
          <w:rFonts w:cs="Times New Roman"/>
          <w:lang w:val="es-ES"/>
        </w:rPr>
        <w:t>Gharnati</w:t>
      </w:r>
      <w:proofErr w:type="spellEnd"/>
      <w:r w:rsidRPr="0096534E">
        <w:rPr>
          <w:rFonts w:cs="Times New Roman"/>
          <w:lang w:val="es-ES"/>
        </w:rPr>
        <w:t xml:space="preserve">, F., &amp; </w:t>
      </w:r>
      <w:proofErr w:type="spellStart"/>
      <w:r w:rsidRPr="0096534E">
        <w:rPr>
          <w:rFonts w:cs="Times New Roman"/>
          <w:lang w:val="es-ES"/>
        </w:rPr>
        <w:t>Agouti</w:t>
      </w:r>
      <w:proofErr w:type="spellEnd"/>
      <w:r w:rsidRPr="0096534E">
        <w:rPr>
          <w:rFonts w:cs="Times New Roman"/>
          <w:lang w:val="es-ES"/>
        </w:rPr>
        <w:t xml:space="preserve">, T. (2017). </w:t>
      </w:r>
      <w:proofErr w:type="spellStart"/>
      <w:r w:rsidRPr="0096534E">
        <w:rPr>
          <w:rFonts w:cs="Times New Roman"/>
          <w:lang w:val="es-ES"/>
        </w:rPr>
        <w:t>An</w:t>
      </w:r>
      <w:proofErr w:type="spellEnd"/>
      <w:r w:rsidRPr="0096534E">
        <w:rPr>
          <w:rFonts w:cs="Times New Roman"/>
          <w:lang w:val="es-ES"/>
        </w:rPr>
        <w:t xml:space="preserve"> </w:t>
      </w:r>
      <w:proofErr w:type="spellStart"/>
      <w:r w:rsidRPr="0096534E">
        <w:rPr>
          <w:rFonts w:cs="Times New Roman"/>
          <w:lang w:val="es-ES"/>
        </w:rPr>
        <w:t>improved</w:t>
      </w:r>
      <w:proofErr w:type="spellEnd"/>
      <w:r w:rsidRPr="0096534E">
        <w:rPr>
          <w:rFonts w:cs="Times New Roman"/>
          <w:lang w:val="es-ES"/>
        </w:rPr>
        <w:t xml:space="preserve"> </w:t>
      </w:r>
      <w:proofErr w:type="spellStart"/>
      <w:r w:rsidRPr="0096534E">
        <w:rPr>
          <w:rFonts w:cs="Times New Roman"/>
          <w:lang w:val="es-ES"/>
        </w:rPr>
        <w:t>approach</w:t>
      </w:r>
      <w:proofErr w:type="spellEnd"/>
      <w:r w:rsidRPr="0096534E">
        <w:rPr>
          <w:rFonts w:cs="Times New Roman"/>
          <w:lang w:val="es-ES"/>
        </w:rPr>
        <w:t xml:space="preserve"> </w:t>
      </w:r>
      <w:proofErr w:type="spellStart"/>
      <w:r w:rsidRPr="0096534E">
        <w:rPr>
          <w:rFonts w:cs="Times New Roman"/>
          <w:lang w:val="es-ES"/>
        </w:rPr>
        <w:t>for</w:t>
      </w:r>
      <w:proofErr w:type="spellEnd"/>
      <w:r w:rsidRPr="0096534E">
        <w:rPr>
          <w:rFonts w:cs="Times New Roman"/>
          <w:lang w:val="es-ES"/>
        </w:rPr>
        <w:t xml:space="preserve"> </w:t>
      </w:r>
      <w:proofErr w:type="spellStart"/>
      <w:r w:rsidRPr="0096534E">
        <w:rPr>
          <w:rFonts w:cs="Times New Roman"/>
          <w:lang w:val="es-ES"/>
        </w:rPr>
        <w:t>association</w:t>
      </w:r>
      <w:proofErr w:type="spellEnd"/>
      <w:r w:rsidRPr="0096534E">
        <w:rPr>
          <w:rFonts w:cs="Times New Roman"/>
          <w:lang w:val="es-ES"/>
        </w:rPr>
        <w:t xml:space="preserve"> rule </w:t>
      </w:r>
      <w:proofErr w:type="spellStart"/>
      <w:r w:rsidRPr="0096534E">
        <w:rPr>
          <w:rFonts w:cs="Times New Roman"/>
          <w:lang w:val="es-ES"/>
        </w:rPr>
        <w:t>mining</w:t>
      </w:r>
      <w:proofErr w:type="spellEnd"/>
      <w:r w:rsidRPr="0096534E">
        <w:rPr>
          <w:rFonts w:cs="Times New Roman"/>
          <w:lang w:val="es-ES"/>
        </w:rPr>
        <w:t xml:space="preserve"> </w:t>
      </w:r>
      <w:proofErr w:type="spellStart"/>
      <w:r w:rsidRPr="0096534E">
        <w:rPr>
          <w:rFonts w:cs="Times New Roman"/>
          <w:lang w:val="es-ES"/>
        </w:rPr>
        <w:t>using</w:t>
      </w:r>
      <w:proofErr w:type="spellEnd"/>
      <w:r w:rsidRPr="0096534E">
        <w:rPr>
          <w:rFonts w:cs="Times New Roman"/>
          <w:lang w:val="es-ES"/>
        </w:rPr>
        <w:t xml:space="preserve"> a </w:t>
      </w:r>
      <w:proofErr w:type="spellStart"/>
      <w:r w:rsidRPr="0096534E">
        <w:rPr>
          <w:rFonts w:cs="Times New Roman"/>
          <w:lang w:val="es-ES"/>
        </w:rPr>
        <w:t>multi-criteria</w:t>
      </w:r>
      <w:proofErr w:type="spellEnd"/>
      <w:r w:rsidRPr="0096534E">
        <w:rPr>
          <w:rFonts w:cs="Times New Roman"/>
          <w:lang w:val="es-ES"/>
        </w:rPr>
        <w:t xml:space="preserve"> </w:t>
      </w:r>
      <w:proofErr w:type="spellStart"/>
      <w:r w:rsidRPr="0096534E">
        <w:rPr>
          <w:rFonts w:cs="Times New Roman"/>
          <w:lang w:val="es-ES"/>
        </w:rPr>
        <w:t>decision</w:t>
      </w:r>
      <w:proofErr w:type="spellEnd"/>
      <w:r w:rsidRPr="0096534E">
        <w:rPr>
          <w:rFonts w:cs="Times New Roman"/>
          <w:lang w:val="es-ES"/>
        </w:rPr>
        <w:t xml:space="preserve"> </w:t>
      </w:r>
      <w:proofErr w:type="spellStart"/>
      <w:r w:rsidRPr="0096534E">
        <w:rPr>
          <w:rFonts w:cs="Times New Roman"/>
          <w:lang w:val="es-ES"/>
        </w:rPr>
        <w:t>support</w:t>
      </w:r>
      <w:proofErr w:type="spellEnd"/>
      <w:r w:rsidRPr="0096534E">
        <w:rPr>
          <w:rFonts w:cs="Times New Roman"/>
          <w:lang w:val="es-ES"/>
        </w:rPr>
        <w:t xml:space="preserve"> </w:t>
      </w:r>
      <w:proofErr w:type="spellStart"/>
      <w:r w:rsidRPr="0096534E">
        <w:rPr>
          <w:rFonts w:cs="Times New Roman"/>
          <w:lang w:val="es-ES"/>
        </w:rPr>
        <w:t>system</w:t>
      </w:r>
      <w:proofErr w:type="spellEnd"/>
      <w:r w:rsidRPr="0096534E">
        <w:rPr>
          <w:rFonts w:cs="Times New Roman"/>
          <w:lang w:val="es-ES"/>
        </w:rPr>
        <w:t xml:space="preserve">: A case </w:t>
      </w:r>
      <w:proofErr w:type="spellStart"/>
      <w:r w:rsidRPr="0096534E">
        <w:rPr>
          <w:rFonts w:cs="Times New Roman"/>
          <w:lang w:val="es-ES"/>
        </w:rPr>
        <w:t>study</w:t>
      </w:r>
      <w:proofErr w:type="spellEnd"/>
      <w:r w:rsidRPr="0096534E">
        <w:rPr>
          <w:rFonts w:cs="Times New Roman"/>
          <w:lang w:val="es-ES"/>
        </w:rPr>
        <w:t xml:space="preserve"> in </w:t>
      </w:r>
      <w:proofErr w:type="spellStart"/>
      <w:r w:rsidRPr="0096534E">
        <w:rPr>
          <w:rFonts w:cs="Times New Roman"/>
          <w:lang w:val="es-ES"/>
        </w:rPr>
        <w:t>road</w:t>
      </w:r>
      <w:proofErr w:type="spellEnd"/>
      <w:r w:rsidRPr="0096534E">
        <w:rPr>
          <w:rFonts w:cs="Times New Roman"/>
          <w:lang w:val="es-ES"/>
        </w:rPr>
        <w:t xml:space="preserve"> safety. </w:t>
      </w:r>
      <w:proofErr w:type="spellStart"/>
      <w:r w:rsidRPr="0096534E">
        <w:rPr>
          <w:rFonts w:cs="Times New Roman"/>
          <w:lang w:val="es-ES"/>
        </w:rPr>
        <w:t>European</w:t>
      </w:r>
      <w:proofErr w:type="spellEnd"/>
      <w:r w:rsidRPr="0096534E">
        <w:rPr>
          <w:rFonts w:cs="Times New Roman"/>
          <w:lang w:val="es-ES"/>
        </w:rPr>
        <w:t xml:space="preserve"> </w:t>
      </w:r>
      <w:proofErr w:type="spellStart"/>
      <w:r w:rsidRPr="0096534E">
        <w:rPr>
          <w:rFonts w:cs="Times New Roman"/>
          <w:lang w:val="es-ES"/>
        </w:rPr>
        <w:t>Transport</w:t>
      </w:r>
      <w:proofErr w:type="spellEnd"/>
      <w:r w:rsidRPr="0096534E">
        <w:rPr>
          <w:rFonts w:cs="Times New Roman"/>
          <w:lang w:val="es-ES"/>
        </w:rPr>
        <w:t xml:space="preserve"> </w:t>
      </w:r>
      <w:proofErr w:type="spellStart"/>
      <w:r w:rsidRPr="0096534E">
        <w:rPr>
          <w:rFonts w:cs="Times New Roman"/>
          <w:lang w:val="es-ES"/>
        </w:rPr>
        <w:t>Research</w:t>
      </w:r>
      <w:proofErr w:type="spellEnd"/>
      <w:r w:rsidRPr="0096534E">
        <w:rPr>
          <w:rFonts w:cs="Times New Roman"/>
          <w:lang w:val="es-ES"/>
        </w:rPr>
        <w:t xml:space="preserve"> </w:t>
      </w:r>
      <w:proofErr w:type="spellStart"/>
      <w:r w:rsidRPr="0096534E">
        <w:rPr>
          <w:rFonts w:cs="Times New Roman"/>
          <w:lang w:val="es-ES"/>
        </w:rPr>
        <w:t>Review</w:t>
      </w:r>
      <w:proofErr w:type="spellEnd"/>
      <w:r w:rsidRPr="0096534E">
        <w:rPr>
          <w:rFonts w:cs="Times New Roman"/>
          <w:lang w:val="es-ES"/>
        </w:rPr>
        <w:t xml:space="preserve">, 9(3), 40. </w:t>
      </w:r>
      <w:hyperlink w:history="1" r:id="rId78">
        <w:r w:rsidRPr="00DA7BF9">
          <w:rPr>
            <w:rStyle w:val="Hyperlink"/>
            <w:rFonts w:cs="Times New Roman"/>
            <w:lang w:val="es-ES"/>
          </w:rPr>
          <w:t>https://doi.org/10.1007/s12544-017-0257-5</w:t>
        </w:r>
      </w:hyperlink>
    </w:p>
    <w:p w:rsidRPr="0096534E" w:rsidR="0096534E" w:rsidP="0096534E" w:rsidRDefault="0096534E" w14:paraId="2DC212C4" w14:textId="77777777">
      <w:pPr>
        <w:pStyle w:val="ListParagraph"/>
        <w:rPr>
          <w:rFonts w:cs="Times New Roman"/>
          <w:lang w:val="es-ES"/>
        </w:rPr>
      </w:pPr>
    </w:p>
    <w:p w:rsidRPr="0096534E" w:rsidR="0096534E" w:rsidP="0096534E" w:rsidRDefault="0096534E" w14:paraId="599200DE" w14:textId="77777777">
      <w:pPr>
        <w:pStyle w:val="ListParagraph"/>
        <w:numPr>
          <w:ilvl w:val="0"/>
          <w:numId w:val="8"/>
        </w:numPr>
        <w:jc w:val="both"/>
        <w:rPr>
          <w:rFonts w:cs="Times New Roman"/>
          <w:lang w:val="es-ES"/>
        </w:rPr>
      </w:pPr>
      <w:proofErr w:type="spellStart"/>
      <w:r w:rsidRPr="0096534E">
        <w:rPr>
          <w:rFonts w:cs="Times New Roman"/>
          <w:lang w:val="es-ES"/>
        </w:rPr>
        <w:t>Alhajyaseen</w:t>
      </w:r>
      <w:proofErr w:type="spellEnd"/>
      <w:r w:rsidRPr="0096534E">
        <w:rPr>
          <w:rFonts w:cs="Times New Roman"/>
          <w:lang w:val="es-ES"/>
        </w:rPr>
        <w:t xml:space="preserve">, W. K. M., </w:t>
      </w:r>
      <w:proofErr w:type="spellStart"/>
      <w:r w:rsidRPr="0096534E">
        <w:rPr>
          <w:rFonts w:cs="Times New Roman"/>
          <w:lang w:val="es-ES"/>
        </w:rPr>
        <w:t>Almukdad</w:t>
      </w:r>
      <w:proofErr w:type="spellEnd"/>
      <w:r w:rsidRPr="0096534E">
        <w:rPr>
          <w:rFonts w:cs="Times New Roman"/>
          <w:lang w:val="es-ES"/>
        </w:rPr>
        <w:t xml:space="preserve">, A., </w:t>
      </w:r>
      <w:proofErr w:type="spellStart"/>
      <w:r w:rsidRPr="0096534E">
        <w:rPr>
          <w:rFonts w:cs="Times New Roman"/>
          <w:lang w:val="es-ES"/>
        </w:rPr>
        <w:t>Hussain</w:t>
      </w:r>
      <w:proofErr w:type="spellEnd"/>
      <w:r w:rsidRPr="0096534E">
        <w:rPr>
          <w:rFonts w:cs="Times New Roman"/>
          <w:lang w:val="es-ES"/>
        </w:rPr>
        <w:t xml:space="preserve">, Q., </w:t>
      </w:r>
      <w:proofErr w:type="spellStart"/>
      <w:r w:rsidRPr="0096534E">
        <w:rPr>
          <w:rFonts w:cs="Times New Roman"/>
          <w:lang w:val="es-ES"/>
        </w:rPr>
        <w:t>Almallah</w:t>
      </w:r>
      <w:proofErr w:type="spellEnd"/>
      <w:r w:rsidRPr="0096534E">
        <w:rPr>
          <w:rFonts w:cs="Times New Roman"/>
          <w:lang w:val="es-ES"/>
        </w:rPr>
        <w:t xml:space="preserve">, M., Al </w:t>
      </w:r>
      <w:proofErr w:type="spellStart"/>
      <w:r w:rsidRPr="0096534E">
        <w:rPr>
          <w:rFonts w:cs="Times New Roman"/>
          <w:lang w:val="es-ES"/>
        </w:rPr>
        <w:t>Malki</w:t>
      </w:r>
      <w:proofErr w:type="spellEnd"/>
      <w:r w:rsidRPr="0096534E">
        <w:rPr>
          <w:rFonts w:cs="Times New Roman"/>
          <w:lang w:val="es-ES"/>
        </w:rPr>
        <w:t xml:space="preserve">, M. A., </w:t>
      </w:r>
      <w:proofErr w:type="spellStart"/>
      <w:r w:rsidRPr="0096534E">
        <w:rPr>
          <w:rFonts w:cs="Times New Roman"/>
          <w:lang w:val="es-ES"/>
        </w:rPr>
        <w:t>Singaravelu</w:t>
      </w:r>
      <w:proofErr w:type="spellEnd"/>
      <w:r w:rsidRPr="0096534E">
        <w:rPr>
          <w:rFonts w:cs="Times New Roman"/>
          <w:lang w:val="es-ES"/>
        </w:rPr>
        <w:t xml:space="preserve">, J., &amp; </w:t>
      </w:r>
      <w:proofErr w:type="spellStart"/>
      <w:r w:rsidRPr="0096534E">
        <w:rPr>
          <w:rFonts w:cs="Times New Roman"/>
          <w:lang w:val="es-ES"/>
        </w:rPr>
        <w:t>Zammataro</w:t>
      </w:r>
      <w:proofErr w:type="spellEnd"/>
      <w:r w:rsidRPr="0096534E">
        <w:rPr>
          <w:rFonts w:cs="Times New Roman"/>
          <w:lang w:val="es-ES"/>
        </w:rPr>
        <w:t xml:space="preserve">, S. (2021). Road safety </w:t>
      </w:r>
      <w:proofErr w:type="gramStart"/>
      <w:r w:rsidRPr="0096534E">
        <w:rPr>
          <w:rFonts w:cs="Times New Roman"/>
          <w:lang w:val="es-ES"/>
        </w:rPr>
        <w:t>status</w:t>
      </w:r>
      <w:proofErr w:type="gramEnd"/>
      <w:r w:rsidRPr="0096534E">
        <w:rPr>
          <w:rFonts w:cs="Times New Roman"/>
          <w:lang w:val="es-ES"/>
        </w:rPr>
        <w:t xml:space="preserve"> </w:t>
      </w:r>
      <w:proofErr w:type="spellStart"/>
      <w:r w:rsidRPr="0096534E">
        <w:rPr>
          <w:rFonts w:cs="Times New Roman"/>
          <w:lang w:val="es-ES"/>
        </w:rPr>
        <w:t>during</w:t>
      </w:r>
      <w:proofErr w:type="spellEnd"/>
      <w:r w:rsidRPr="0096534E">
        <w:rPr>
          <w:rFonts w:cs="Times New Roman"/>
          <w:lang w:val="es-ES"/>
        </w:rPr>
        <w:t xml:space="preserve"> COVID-19 </w:t>
      </w:r>
      <w:proofErr w:type="spellStart"/>
      <w:r w:rsidRPr="0096534E">
        <w:rPr>
          <w:rFonts w:cs="Times New Roman"/>
          <w:lang w:val="es-ES"/>
        </w:rPr>
        <w:t>pandemic</w:t>
      </w:r>
      <w:proofErr w:type="spellEnd"/>
      <w:r w:rsidRPr="0096534E">
        <w:rPr>
          <w:rFonts w:cs="Times New Roman"/>
          <w:lang w:val="es-ES"/>
        </w:rPr>
        <w:t xml:space="preserve">: </w:t>
      </w:r>
      <w:proofErr w:type="spellStart"/>
      <w:r w:rsidRPr="0096534E">
        <w:rPr>
          <w:rFonts w:cs="Times New Roman"/>
          <w:lang w:val="es-ES"/>
        </w:rPr>
        <w:t>Exploring</w:t>
      </w:r>
      <w:proofErr w:type="spellEnd"/>
      <w:r w:rsidRPr="0096534E">
        <w:rPr>
          <w:rFonts w:cs="Times New Roman"/>
          <w:lang w:val="es-ES"/>
        </w:rPr>
        <w:t xml:space="preserve"> </w:t>
      </w:r>
      <w:proofErr w:type="spellStart"/>
      <w:r w:rsidRPr="0096534E">
        <w:rPr>
          <w:rFonts w:cs="Times New Roman"/>
          <w:lang w:val="es-ES"/>
        </w:rPr>
        <w:t>public</w:t>
      </w:r>
      <w:proofErr w:type="spellEnd"/>
      <w:r w:rsidRPr="0096534E">
        <w:rPr>
          <w:rFonts w:cs="Times New Roman"/>
          <w:lang w:val="es-ES"/>
        </w:rPr>
        <w:t xml:space="preserve"> and </w:t>
      </w:r>
      <w:proofErr w:type="spellStart"/>
      <w:r w:rsidRPr="0096534E">
        <w:rPr>
          <w:rFonts w:cs="Times New Roman"/>
          <w:lang w:val="es-ES"/>
        </w:rPr>
        <w:t>road</w:t>
      </w:r>
      <w:proofErr w:type="spellEnd"/>
      <w:r w:rsidRPr="0096534E">
        <w:rPr>
          <w:rFonts w:cs="Times New Roman"/>
          <w:lang w:val="es-ES"/>
        </w:rPr>
        <w:t xml:space="preserve"> safety </w:t>
      </w:r>
      <w:proofErr w:type="spellStart"/>
      <w:r w:rsidRPr="0096534E">
        <w:rPr>
          <w:rFonts w:cs="Times New Roman"/>
          <w:lang w:val="es-ES"/>
        </w:rPr>
        <w:t>expert’s</w:t>
      </w:r>
      <w:proofErr w:type="spellEnd"/>
      <w:r w:rsidRPr="0096534E">
        <w:rPr>
          <w:rFonts w:cs="Times New Roman"/>
          <w:lang w:val="es-ES"/>
        </w:rPr>
        <w:t xml:space="preserve"> </w:t>
      </w:r>
      <w:proofErr w:type="spellStart"/>
      <w:r w:rsidRPr="0096534E">
        <w:rPr>
          <w:rFonts w:cs="Times New Roman"/>
          <w:lang w:val="es-ES"/>
        </w:rPr>
        <w:t>opinions</w:t>
      </w:r>
      <w:proofErr w:type="spellEnd"/>
      <w:r w:rsidRPr="0096534E">
        <w:rPr>
          <w:rFonts w:cs="Times New Roman"/>
          <w:lang w:val="es-ES"/>
        </w:rPr>
        <w:t xml:space="preserve">. International </w:t>
      </w:r>
      <w:proofErr w:type="spellStart"/>
      <w:r w:rsidRPr="0096534E">
        <w:rPr>
          <w:rFonts w:cs="Times New Roman"/>
          <w:lang w:val="es-ES"/>
        </w:rPr>
        <w:t>Journal</w:t>
      </w:r>
      <w:proofErr w:type="spellEnd"/>
      <w:r w:rsidRPr="0096534E">
        <w:rPr>
          <w:rFonts w:cs="Times New Roman"/>
          <w:lang w:val="es-ES"/>
        </w:rPr>
        <w:t xml:space="preserve"> of </w:t>
      </w:r>
      <w:proofErr w:type="spellStart"/>
      <w:r w:rsidRPr="0096534E">
        <w:rPr>
          <w:rFonts w:cs="Times New Roman"/>
          <w:lang w:val="es-ES"/>
        </w:rPr>
        <w:t>Injury</w:t>
      </w:r>
      <w:proofErr w:type="spellEnd"/>
      <w:r w:rsidRPr="0096534E">
        <w:rPr>
          <w:rFonts w:cs="Times New Roman"/>
          <w:lang w:val="es-ES"/>
        </w:rPr>
        <w:t xml:space="preserve"> Control and Safety </w:t>
      </w:r>
      <w:proofErr w:type="spellStart"/>
      <w:r w:rsidRPr="0096534E">
        <w:rPr>
          <w:rFonts w:cs="Times New Roman"/>
          <w:lang w:val="es-ES"/>
        </w:rPr>
        <w:t>Promotion</w:t>
      </w:r>
      <w:proofErr w:type="spellEnd"/>
      <w:r w:rsidRPr="0096534E">
        <w:rPr>
          <w:rFonts w:cs="Times New Roman"/>
          <w:lang w:val="es-ES"/>
        </w:rPr>
        <w:t>, 1-17. https://doi.org/10.1080/17457300.2021.1962915</w:t>
      </w:r>
    </w:p>
    <w:p w:rsidR="0096534E" w:rsidP="0096534E" w:rsidRDefault="0096534E" w14:paraId="18D351D5" w14:textId="5FD140CA">
      <w:pPr>
        <w:pStyle w:val="ListParagraph"/>
        <w:numPr>
          <w:ilvl w:val="0"/>
          <w:numId w:val="8"/>
        </w:numPr>
        <w:jc w:val="both"/>
        <w:rPr>
          <w:rFonts w:cs="Times New Roman"/>
          <w:lang w:val="es-ES"/>
        </w:rPr>
      </w:pPr>
      <w:proofErr w:type="spellStart"/>
      <w:r w:rsidRPr="0096534E">
        <w:rPr>
          <w:rFonts w:cs="Times New Roman"/>
          <w:lang w:val="es-ES"/>
        </w:rPr>
        <w:t>Budzynski</w:t>
      </w:r>
      <w:proofErr w:type="spellEnd"/>
      <w:r w:rsidRPr="0096534E">
        <w:rPr>
          <w:rFonts w:cs="Times New Roman"/>
          <w:lang w:val="es-ES"/>
        </w:rPr>
        <w:t xml:space="preserve">, M., </w:t>
      </w:r>
      <w:proofErr w:type="spellStart"/>
      <w:r w:rsidRPr="0096534E">
        <w:rPr>
          <w:rFonts w:cs="Times New Roman"/>
          <w:lang w:val="es-ES"/>
        </w:rPr>
        <w:t>Luczkiewicz</w:t>
      </w:r>
      <w:proofErr w:type="spellEnd"/>
      <w:r w:rsidRPr="0096534E">
        <w:rPr>
          <w:rFonts w:cs="Times New Roman"/>
          <w:lang w:val="es-ES"/>
        </w:rPr>
        <w:t xml:space="preserve">, A., &amp; </w:t>
      </w:r>
      <w:proofErr w:type="spellStart"/>
      <w:r w:rsidRPr="0096534E">
        <w:rPr>
          <w:rFonts w:cs="Times New Roman"/>
          <w:lang w:val="es-ES"/>
        </w:rPr>
        <w:t>Szmaglinski</w:t>
      </w:r>
      <w:proofErr w:type="spellEnd"/>
      <w:r w:rsidRPr="0096534E">
        <w:rPr>
          <w:rFonts w:cs="Times New Roman"/>
          <w:lang w:val="es-ES"/>
        </w:rPr>
        <w:t xml:space="preserve">, J. (2021). </w:t>
      </w:r>
      <w:proofErr w:type="spellStart"/>
      <w:r w:rsidRPr="0096534E">
        <w:rPr>
          <w:rFonts w:cs="Times New Roman"/>
          <w:lang w:val="es-ES"/>
        </w:rPr>
        <w:t>Assessing</w:t>
      </w:r>
      <w:proofErr w:type="spellEnd"/>
      <w:r w:rsidRPr="0096534E">
        <w:rPr>
          <w:rFonts w:cs="Times New Roman"/>
          <w:lang w:val="es-ES"/>
        </w:rPr>
        <w:t xml:space="preserve"> </w:t>
      </w:r>
      <w:proofErr w:type="spellStart"/>
      <w:r w:rsidRPr="0096534E">
        <w:rPr>
          <w:rFonts w:cs="Times New Roman"/>
          <w:lang w:val="es-ES"/>
        </w:rPr>
        <w:t>the</w:t>
      </w:r>
      <w:proofErr w:type="spellEnd"/>
      <w:r w:rsidRPr="0096534E">
        <w:rPr>
          <w:rFonts w:cs="Times New Roman"/>
          <w:lang w:val="es-ES"/>
        </w:rPr>
        <w:t xml:space="preserve"> </w:t>
      </w:r>
      <w:proofErr w:type="spellStart"/>
      <w:r w:rsidRPr="0096534E">
        <w:rPr>
          <w:rFonts w:cs="Times New Roman"/>
          <w:lang w:val="es-ES"/>
        </w:rPr>
        <w:t>Risk</w:t>
      </w:r>
      <w:proofErr w:type="spellEnd"/>
      <w:r w:rsidRPr="0096534E">
        <w:rPr>
          <w:rFonts w:cs="Times New Roman"/>
          <w:lang w:val="es-ES"/>
        </w:rPr>
        <w:t xml:space="preserve"> in Urban </w:t>
      </w:r>
      <w:proofErr w:type="spellStart"/>
      <w:r w:rsidRPr="0096534E">
        <w:rPr>
          <w:rFonts w:cs="Times New Roman"/>
          <w:lang w:val="es-ES"/>
        </w:rPr>
        <w:t>Public</w:t>
      </w:r>
      <w:proofErr w:type="spellEnd"/>
      <w:r w:rsidRPr="0096534E">
        <w:rPr>
          <w:rFonts w:cs="Times New Roman"/>
          <w:lang w:val="es-ES"/>
        </w:rPr>
        <w:t xml:space="preserve"> </w:t>
      </w:r>
      <w:proofErr w:type="spellStart"/>
      <w:r w:rsidRPr="0096534E">
        <w:rPr>
          <w:rFonts w:cs="Times New Roman"/>
          <w:lang w:val="es-ES"/>
        </w:rPr>
        <w:t>Transport</w:t>
      </w:r>
      <w:proofErr w:type="spellEnd"/>
      <w:r w:rsidRPr="0096534E">
        <w:rPr>
          <w:rFonts w:cs="Times New Roman"/>
          <w:lang w:val="es-ES"/>
        </w:rPr>
        <w:t xml:space="preserve"> </w:t>
      </w:r>
      <w:proofErr w:type="spellStart"/>
      <w:r w:rsidRPr="0096534E">
        <w:rPr>
          <w:rFonts w:cs="Times New Roman"/>
          <w:lang w:val="es-ES"/>
        </w:rPr>
        <w:t>for</w:t>
      </w:r>
      <w:proofErr w:type="spellEnd"/>
      <w:r w:rsidRPr="0096534E">
        <w:rPr>
          <w:rFonts w:cs="Times New Roman"/>
          <w:lang w:val="es-ES"/>
        </w:rPr>
        <w:t xml:space="preserve"> </w:t>
      </w:r>
      <w:proofErr w:type="spellStart"/>
      <w:r w:rsidRPr="0096534E">
        <w:rPr>
          <w:rFonts w:cs="Times New Roman"/>
          <w:lang w:val="es-ES"/>
        </w:rPr>
        <w:t>Epidemiologic</w:t>
      </w:r>
      <w:proofErr w:type="spellEnd"/>
      <w:r w:rsidRPr="0096534E">
        <w:rPr>
          <w:rFonts w:cs="Times New Roman"/>
          <w:lang w:val="es-ES"/>
        </w:rPr>
        <w:t xml:space="preserve"> </w:t>
      </w:r>
      <w:proofErr w:type="spellStart"/>
      <w:r w:rsidRPr="0096534E">
        <w:rPr>
          <w:rFonts w:cs="Times New Roman"/>
          <w:lang w:val="es-ES"/>
        </w:rPr>
        <w:t>Factors</w:t>
      </w:r>
      <w:proofErr w:type="spellEnd"/>
      <w:r w:rsidRPr="0096534E">
        <w:rPr>
          <w:rFonts w:cs="Times New Roman"/>
          <w:lang w:val="es-ES"/>
        </w:rPr>
        <w:t xml:space="preserve">. </w:t>
      </w:r>
      <w:proofErr w:type="spellStart"/>
      <w:r w:rsidRPr="0096534E">
        <w:rPr>
          <w:rFonts w:cs="Times New Roman"/>
          <w:lang w:val="es-ES"/>
        </w:rPr>
        <w:t>Energies</w:t>
      </w:r>
      <w:proofErr w:type="spellEnd"/>
      <w:r w:rsidRPr="0096534E">
        <w:rPr>
          <w:rFonts w:cs="Times New Roman"/>
          <w:lang w:val="es-ES"/>
        </w:rPr>
        <w:t xml:space="preserve">, 14(15), 4513. </w:t>
      </w:r>
      <w:hyperlink w:history="1" r:id="rId79">
        <w:r w:rsidRPr="00DA7BF9">
          <w:rPr>
            <w:rStyle w:val="Hyperlink"/>
            <w:rFonts w:cs="Times New Roman"/>
            <w:lang w:val="es-ES"/>
          </w:rPr>
          <w:t>https://doi.org/10.3390/en14154513</w:t>
        </w:r>
      </w:hyperlink>
    </w:p>
    <w:p w:rsidR="0096534E" w:rsidP="0096534E" w:rsidRDefault="0096534E" w14:paraId="3279A1A7" w14:textId="77777777">
      <w:pPr>
        <w:pStyle w:val="ListParagraph"/>
        <w:rPr>
          <w:rFonts w:cs="Times New Roman"/>
          <w:lang w:val="es-ES"/>
        </w:rPr>
      </w:pPr>
    </w:p>
    <w:p w:rsidR="0096534E" w:rsidP="005D6E92" w:rsidRDefault="0096534E" w14:paraId="72102668" w14:textId="5B3B1302">
      <w:pPr>
        <w:pStyle w:val="ListParagraph"/>
        <w:numPr>
          <w:ilvl w:val="0"/>
          <w:numId w:val="8"/>
        </w:numPr>
        <w:rPr>
          <w:rFonts w:cs="Times New Roman"/>
          <w:lang w:val="es-ES"/>
        </w:rPr>
      </w:pPr>
      <w:proofErr w:type="spellStart"/>
      <w:r w:rsidRPr="0096534E">
        <w:rPr>
          <w:rFonts w:cs="Times New Roman"/>
          <w:lang w:val="es-ES"/>
        </w:rPr>
        <w:t>Harantová</w:t>
      </w:r>
      <w:proofErr w:type="spellEnd"/>
      <w:r w:rsidRPr="0096534E">
        <w:rPr>
          <w:rFonts w:cs="Times New Roman"/>
          <w:lang w:val="es-ES"/>
        </w:rPr>
        <w:t xml:space="preserve">, V., </w:t>
      </w:r>
      <w:proofErr w:type="spellStart"/>
      <w:r w:rsidRPr="0096534E">
        <w:rPr>
          <w:rFonts w:cs="Times New Roman"/>
          <w:lang w:val="es-ES"/>
        </w:rPr>
        <w:t>Hájnik</w:t>
      </w:r>
      <w:proofErr w:type="spellEnd"/>
      <w:r w:rsidRPr="0096534E">
        <w:rPr>
          <w:rFonts w:cs="Times New Roman"/>
          <w:lang w:val="es-ES"/>
        </w:rPr>
        <w:t xml:space="preserve">, A., &amp; </w:t>
      </w:r>
      <w:proofErr w:type="spellStart"/>
      <w:r w:rsidRPr="0096534E">
        <w:rPr>
          <w:rFonts w:cs="Times New Roman"/>
          <w:lang w:val="es-ES"/>
        </w:rPr>
        <w:t>Kalašová</w:t>
      </w:r>
      <w:proofErr w:type="spellEnd"/>
      <w:r w:rsidRPr="0096534E">
        <w:rPr>
          <w:rFonts w:cs="Times New Roman"/>
          <w:lang w:val="es-ES"/>
        </w:rPr>
        <w:t xml:space="preserve">, A. (2020). </w:t>
      </w:r>
      <w:proofErr w:type="spellStart"/>
      <w:r w:rsidRPr="0096534E">
        <w:rPr>
          <w:rFonts w:cs="Times New Roman"/>
          <w:lang w:val="es-ES"/>
        </w:rPr>
        <w:t>Comparison</w:t>
      </w:r>
      <w:proofErr w:type="spellEnd"/>
      <w:r w:rsidRPr="0096534E">
        <w:rPr>
          <w:rFonts w:cs="Times New Roman"/>
          <w:lang w:val="es-ES"/>
        </w:rPr>
        <w:t xml:space="preserve"> </w:t>
      </w:r>
      <w:proofErr w:type="spellStart"/>
      <w:r w:rsidRPr="0096534E">
        <w:rPr>
          <w:rFonts w:cs="Times New Roman"/>
          <w:lang w:val="es-ES"/>
        </w:rPr>
        <w:t>of</w:t>
      </w:r>
      <w:proofErr w:type="spellEnd"/>
      <w:r w:rsidRPr="0096534E">
        <w:rPr>
          <w:rFonts w:cs="Times New Roman"/>
          <w:lang w:val="es-ES"/>
        </w:rPr>
        <w:t xml:space="preserve"> </w:t>
      </w:r>
      <w:proofErr w:type="spellStart"/>
      <w:r w:rsidRPr="0096534E">
        <w:rPr>
          <w:rFonts w:cs="Times New Roman"/>
          <w:lang w:val="es-ES"/>
        </w:rPr>
        <w:t>the</w:t>
      </w:r>
      <w:proofErr w:type="spellEnd"/>
      <w:r w:rsidRPr="0096534E">
        <w:rPr>
          <w:rFonts w:cs="Times New Roman"/>
          <w:lang w:val="es-ES"/>
        </w:rPr>
        <w:t xml:space="preserve"> Flow </w:t>
      </w:r>
      <w:proofErr w:type="spellStart"/>
      <w:r w:rsidRPr="0096534E">
        <w:rPr>
          <w:rFonts w:cs="Times New Roman"/>
          <w:lang w:val="es-ES"/>
        </w:rPr>
        <w:t>Rate</w:t>
      </w:r>
      <w:proofErr w:type="spellEnd"/>
      <w:r w:rsidRPr="0096534E">
        <w:rPr>
          <w:rFonts w:cs="Times New Roman"/>
          <w:lang w:val="es-ES"/>
        </w:rPr>
        <w:t xml:space="preserve"> and </w:t>
      </w:r>
      <w:proofErr w:type="spellStart"/>
      <w:r w:rsidRPr="0096534E">
        <w:rPr>
          <w:rFonts w:cs="Times New Roman"/>
          <w:lang w:val="es-ES"/>
        </w:rPr>
        <w:t>Speed</w:t>
      </w:r>
      <w:proofErr w:type="spellEnd"/>
      <w:r w:rsidRPr="0096534E">
        <w:rPr>
          <w:rFonts w:cs="Times New Roman"/>
          <w:lang w:val="es-ES"/>
        </w:rPr>
        <w:t xml:space="preserve"> </w:t>
      </w:r>
      <w:proofErr w:type="spellStart"/>
      <w:r w:rsidRPr="0096534E">
        <w:rPr>
          <w:rFonts w:cs="Times New Roman"/>
          <w:lang w:val="es-ES"/>
        </w:rPr>
        <w:t>of</w:t>
      </w:r>
      <w:proofErr w:type="spellEnd"/>
      <w:r w:rsidRPr="0096534E">
        <w:rPr>
          <w:rFonts w:cs="Times New Roman"/>
          <w:lang w:val="es-ES"/>
        </w:rPr>
        <w:t xml:space="preserve"> </w:t>
      </w:r>
      <w:proofErr w:type="spellStart"/>
      <w:r w:rsidRPr="0096534E">
        <w:rPr>
          <w:rFonts w:cs="Times New Roman"/>
          <w:lang w:val="es-ES"/>
        </w:rPr>
        <w:t>Vehicles</w:t>
      </w:r>
      <w:proofErr w:type="spellEnd"/>
      <w:r w:rsidRPr="0096534E">
        <w:rPr>
          <w:rFonts w:cs="Times New Roman"/>
          <w:lang w:val="es-ES"/>
        </w:rPr>
        <w:t xml:space="preserve"> </w:t>
      </w:r>
      <w:proofErr w:type="spellStart"/>
      <w:r w:rsidRPr="0096534E">
        <w:rPr>
          <w:rFonts w:cs="Times New Roman"/>
          <w:lang w:val="es-ES"/>
        </w:rPr>
        <w:t>on</w:t>
      </w:r>
      <w:proofErr w:type="spellEnd"/>
      <w:r w:rsidRPr="0096534E">
        <w:rPr>
          <w:rFonts w:cs="Times New Roman"/>
          <w:lang w:val="es-ES"/>
        </w:rPr>
        <w:t xml:space="preserve"> a Representative Road </w:t>
      </w:r>
      <w:proofErr w:type="spellStart"/>
      <w:r w:rsidRPr="0096534E">
        <w:rPr>
          <w:rFonts w:cs="Times New Roman"/>
          <w:lang w:val="es-ES"/>
        </w:rPr>
        <w:t>Section</w:t>
      </w:r>
      <w:proofErr w:type="spellEnd"/>
      <w:r w:rsidRPr="0096534E">
        <w:rPr>
          <w:rFonts w:cs="Times New Roman"/>
          <w:lang w:val="es-ES"/>
        </w:rPr>
        <w:t xml:space="preserve"> </w:t>
      </w:r>
      <w:proofErr w:type="spellStart"/>
      <w:r w:rsidRPr="0096534E">
        <w:rPr>
          <w:rFonts w:cs="Times New Roman"/>
          <w:lang w:val="es-ES"/>
        </w:rPr>
        <w:t>before</w:t>
      </w:r>
      <w:proofErr w:type="spellEnd"/>
      <w:r w:rsidRPr="0096534E">
        <w:rPr>
          <w:rFonts w:cs="Times New Roman"/>
          <w:lang w:val="es-ES"/>
        </w:rPr>
        <w:t xml:space="preserve"> and after </w:t>
      </w:r>
      <w:proofErr w:type="spellStart"/>
      <w:r w:rsidRPr="0096534E">
        <w:rPr>
          <w:rFonts w:cs="Times New Roman"/>
          <w:lang w:val="es-ES"/>
        </w:rPr>
        <w:t>the</w:t>
      </w:r>
      <w:proofErr w:type="spellEnd"/>
      <w:r w:rsidRPr="0096534E">
        <w:rPr>
          <w:rFonts w:cs="Times New Roman"/>
          <w:lang w:val="es-ES"/>
        </w:rPr>
        <w:t xml:space="preserve"> </w:t>
      </w:r>
      <w:proofErr w:type="spellStart"/>
      <w:r w:rsidRPr="0096534E">
        <w:rPr>
          <w:rFonts w:cs="Times New Roman"/>
          <w:lang w:val="es-ES"/>
        </w:rPr>
        <w:t>Implementation</w:t>
      </w:r>
      <w:proofErr w:type="spellEnd"/>
      <w:r w:rsidRPr="0096534E">
        <w:rPr>
          <w:rFonts w:cs="Times New Roman"/>
          <w:lang w:val="es-ES"/>
        </w:rPr>
        <w:t xml:space="preserve"> </w:t>
      </w:r>
      <w:proofErr w:type="spellStart"/>
      <w:r w:rsidRPr="0096534E">
        <w:rPr>
          <w:rFonts w:cs="Times New Roman"/>
          <w:lang w:val="es-ES"/>
        </w:rPr>
        <w:t>of</w:t>
      </w:r>
      <w:proofErr w:type="spellEnd"/>
      <w:r w:rsidRPr="0096534E">
        <w:rPr>
          <w:rFonts w:cs="Times New Roman"/>
          <w:lang w:val="es-ES"/>
        </w:rPr>
        <w:t xml:space="preserve"> </w:t>
      </w:r>
      <w:proofErr w:type="spellStart"/>
      <w:r w:rsidRPr="0096534E">
        <w:rPr>
          <w:rFonts w:cs="Times New Roman"/>
          <w:lang w:val="es-ES"/>
        </w:rPr>
        <w:t>Measures</w:t>
      </w:r>
      <w:proofErr w:type="spellEnd"/>
      <w:r w:rsidRPr="0096534E">
        <w:rPr>
          <w:rFonts w:cs="Times New Roman"/>
          <w:lang w:val="es-ES"/>
        </w:rPr>
        <w:t xml:space="preserve"> in </w:t>
      </w:r>
      <w:proofErr w:type="spellStart"/>
      <w:r w:rsidRPr="0096534E">
        <w:rPr>
          <w:rFonts w:cs="Times New Roman"/>
          <w:lang w:val="es-ES"/>
        </w:rPr>
        <w:t>Connection</w:t>
      </w:r>
      <w:proofErr w:type="spellEnd"/>
      <w:r w:rsidRPr="0096534E">
        <w:rPr>
          <w:rFonts w:cs="Times New Roman"/>
          <w:lang w:val="es-ES"/>
        </w:rPr>
        <w:t xml:space="preserve"> with COVID-19. </w:t>
      </w:r>
      <w:proofErr w:type="spellStart"/>
      <w:r w:rsidRPr="0096534E">
        <w:rPr>
          <w:rFonts w:cs="Times New Roman"/>
          <w:lang w:val="es-ES"/>
        </w:rPr>
        <w:t>Sustainability</w:t>
      </w:r>
      <w:proofErr w:type="spellEnd"/>
      <w:r w:rsidRPr="0096534E">
        <w:rPr>
          <w:rFonts w:cs="Times New Roman"/>
          <w:lang w:val="es-ES"/>
        </w:rPr>
        <w:t xml:space="preserve">, 12(17), 7216. </w:t>
      </w:r>
      <w:hyperlink w:history="1" r:id="rId80">
        <w:r w:rsidRPr="00DA7BF9">
          <w:rPr>
            <w:rStyle w:val="Hyperlink"/>
            <w:rFonts w:cs="Times New Roman"/>
            <w:lang w:val="es-ES"/>
          </w:rPr>
          <w:t>https://doi.org/10.3390/su12177216</w:t>
        </w:r>
      </w:hyperlink>
    </w:p>
    <w:p w:rsidRPr="0096534E" w:rsidR="0096534E" w:rsidP="0096534E" w:rsidRDefault="0096534E" w14:paraId="04551B5B" w14:textId="77777777">
      <w:pPr>
        <w:pStyle w:val="ListParagraph"/>
        <w:rPr>
          <w:rFonts w:cs="Times New Roman"/>
          <w:lang w:val="es-ES"/>
        </w:rPr>
      </w:pPr>
    </w:p>
    <w:p w:rsidR="0096534E" w:rsidP="0096534E" w:rsidRDefault="0096534E" w14:paraId="709E4F4D" w14:textId="76ECB7D8">
      <w:pPr>
        <w:pStyle w:val="ListParagraph"/>
        <w:numPr>
          <w:ilvl w:val="0"/>
          <w:numId w:val="8"/>
        </w:numPr>
        <w:jc w:val="both"/>
        <w:rPr>
          <w:rFonts w:cs="Times New Roman"/>
          <w:lang w:val="es-ES"/>
        </w:rPr>
      </w:pPr>
      <w:proofErr w:type="spellStart"/>
      <w:r w:rsidRPr="0096534E">
        <w:rPr>
          <w:rFonts w:cs="Times New Roman"/>
          <w:lang w:val="es-ES"/>
        </w:rPr>
        <w:t>Katrakazas</w:t>
      </w:r>
      <w:proofErr w:type="spellEnd"/>
      <w:r w:rsidRPr="0096534E">
        <w:rPr>
          <w:rFonts w:cs="Times New Roman"/>
          <w:lang w:val="es-ES"/>
        </w:rPr>
        <w:t xml:space="preserve">, C., </w:t>
      </w:r>
      <w:proofErr w:type="spellStart"/>
      <w:r w:rsidRPr="0096534E">
        <w:rPr>
          <w:rFonts w:cs="Times New Roman"/>
          <w:lang w:val="es-ES"/>
        </w:rPr>
        <w:t>Michelaraki</w:t>
      </w:r>
      <w:proofErr w:type="spellEnd"/>
      <w:r w:rsidRPr="0096534E">
        <w:rPr>
          <w:rFonts w:cs="Times New Roman"/>
          <w:lang w:val="es-ES"/>
        </w:rPr>
        <w:t xml:space="preserve">, E., </w:t>
      </w:r>
      <w:proofErr w:type="spellStart"/>
      <w:r w:rsidRPr="0096534E">
        <w:rPr>
          <w:rFonts w:cs="Times New Roman"/>
          <w:lang w:val="es-ES"/>
        </w:rPr>
        <w:t>Sekadakis</w:t>
      </w:r>
      <w:proofErr w:type="spellEnd"/>
      <w:r w:rsidRPr="0096534E">
        <w:rPr>
          <w:rFonts w:cs="Times New Roman"/>
          <w:lang w:val="es-ES"/>
        </w:rPr>
        <w:t xml:space="preserve">, M., &amp; </w:t>
      </w:r>
      <w:proofErr w:type="spellStart"/>
      <w:r w:rsidRPr="0096534E">
        <w:rPr>
          <w:rFonts w:cs="Times New Roman"/>
          <w:lang w:val="es-ES"/>
        </w:rPr>
        <w:t>Yannis</w:t>
      </w:r>
      <w:proofErr w:type="spellEnd"/>
      <w:r w:rsidRPr="0096534E">
        <w:rPr>
          <w:rFonts w:cs="Times New Roman"/>
          <w:lang w:val="es-ES"/>
        </w:rPr>
        <w:t xml:space="preserve">, G. (2020). A descriptive </w:t>
      </w:r>
      <w:proofErr w:type="spellStart"/>
      <w:r w:rsidRPr="0096534E">
        <w:rPr>
          <w:rFonts w:cs="Times New Roman"/>
          <w:lang w:val="es-ES"/>
        </w:rPr>
        <w:t>analysis</w:t>
      </w:r>
      <w:proofErr w:type="spellEnd"/>
      <w:r w:rsidRPr="0096534E">
        <w:rPr>
          <w:rFonts w:cs="Times New Roman"/>
          <w:lang w:val="es-ES"/>
        </w:rPr>
        <w:t xml:space="preserve"> </w:t>
      </w:r>
      <w:proofErr w:type="spellStart"/>
      <w:r w:rsidRPr="0096534E">
        <w:rPr>
          <w:rFonts w:cs="Times New Roman"/>
          <w:lang w:val="es-ES"/>
        </w:rPr>
        <w:t>of</w:t>
      </w:r>
      <w:proofErr w:type="spellEnd"/>
      <w:r w:rsidRPr="0096534E">
        <w:rPr>
          <w:rFonts w:cs="Times New Roman"/>
          <w:lang w:val="es-ES"/>
        </w:rPr>
        <w:t xml:space="preserve"> </w:t>
      </w:r>
      <w:proofErr w:type="spellStart"/>
      <w:r w:rsidRPr="0096534E">
        <w:rPr>
          <w:rFonts w:cs="Times New Roman"/>
          <w:lang w:val="es-ES"/>
        </w:rPr>
        <w:t>the</w:t>
      </w:r>
      <w:proofErr w:type="spellEnd"/>
      <w:r w:rsidRPr="0096534E">
        <w:rPr>
          <w:rFonts w:cs="Times New Roman"/>
          <w:lang w:val="es-ES"/>
        </w:rPr>
        <w:t xml:space="preserve"> </w:t>
      </w:r>
      <w:proofErr w:type="spellStart"/>
      <w:r w:rsidRPr="0096534E">
        <w:rPr>
          <w:rFonts w:cs="Times New Roman"/>
          <w:lang w:val="es-ES"/>
        </w:rPr>
        <w:t>effect</w:t>
      </w:r>
      <w:proofErr w:type="spellEnd"/>
      <w:r w:rsidRPr="0096534E">
        <w:rPr>
          <w:rFonts w:cs="Times New Roman"/>
          <w:lang w:val="es-ES"/>
        </w:rPr>
        <w:t xml:space="preserve"> </w:t>
      </w:r>
      <w:proofErr w:type="spellStart"/>
      <w:r w:rsidRPr="0096534E">
        <w:rPr>
          <w:rFonts w:cs="Times New Roman"/>
          <w:lang w:val="es-ES"/>
        </w:rPr>
        <w:t>of</w:t>
      </w:r>
      <w:proofErr w:type="spellEnd"/>
      <w:r w:rsidRPr="0096534E">
        <w:rPr>
          <w:rFonts w:cs="Times New Roman"/>
          <w:lang w:val="es-ES"/>
        </w:rPr>
        <w:t xml:space="preserve"> </w:t>
      </w:r>
      <w:proofErr w:type="spellStart"/>
      <w:r w:rsidRPr="0096534E">
        <w:rPr>
          <w:rFonts w:cs="Times New Roman"/>
          <w:lang w:val="es-ES"/>
        </w:rPr>
        <w:t>the</w:t>
      </w:r>
      <w:proofErr w:type="spellEnd"/>
      <w:r w:rsidRPr="0096534E">
        <w:rPr>
          <w:rFonts w:cs="Times New Roman"/>
          <w:lang w:val="es-ES"/>
        </w:rPr>
        <w:t xml:space="preserve"> COVID-19 </w:t>
      </w:r>
      <w:proofErr w:type="spellStart"/>
      <w:r w:rsidRPr="0096534E">
        <w:rPr>
          <w:rFonts w:cs="Times New Roman"/>
          <w:lang w:val="es-ES"/>
        </w:rPr>
        <w:t>pandemic</w:t>
      </w:r>
      <w:proofErr w:type="spellEnd"/>
      <w:r w:rsidRPr="0096534E">
        <w:rPr>
          <w:rFonts w:cs="Times New Roman"/>
          <w:lang w:val="es-ES"/>
        </w:rPr>
        <w:t xml:space="preserve"> </w:t>
      </w:r>
      <w:proofErr w:type="spellStart"/>
      <w:r w:rsidRPr="0096534E">
        <w:rPr>
          <w:rFonts w:cs="Times New Roman"/>
          <w:lang w:val="es-ES"/>
        </w:rPr>
        <w:t>on</w:t>
      </w:r>
      <w:proofErr w:type="spellEnd"/>
      <w:r w:rsidRPr="0096534E">
        <w:rPr>
          <w:rFonts w:cs="Times New Roman"/>
          <w:lang w:val="es-ES"/>
        </w:rPr>
        <w:t xml:space="preserve"> </w:t>
      </w:r>
      <w:proofErr w:type="spellStart"/>
      <w:r w:rsidRPr="0096534E">
        <w:rPr>
          <w:rFonts w:cs="Times New Roman"/>
          <w:lang w:val="es-ES"/>
        </w:rPr>
        <w:t>driving</w:t>
      </w:r>
      <w:proofErr w:type="spellEnd"/>
      <w:r w:rsidRPr="0096534E">
        <w:rPr>
          <w:rFonts w:cs="Times New Roman"/>
          <w:lang w:val="es-ES"/>
        </w:rPr>
        <w:t xml:space="preserve"> </w:t>
      </w:r>
      <w:proofErr w:type="spellStart"/>
      <w:r w:rsidRPr="0096534E">
        <w:rPr>
          <w:rFonts w:cs="Times New Roman"/>
          <w:lang w:val="es-ES"/>
        </w:rPr>
        <w:t>behavior</w:t>
      </w:r>
      <w:proofErr w:type="spellEnd"/>
      <w:r w:rsidRPr="0096534E">
        <w:rPr>
          <w:rFonts w:cs="Times New Roman"/>
          <w:lang w:val="es-ES"/>
        </w:rPr>
        <w:t xml:space="preserve"> and </w:t>
      </w:r>
      <w:proofErr w:type="spellStart"/>
      <w:r w:rsidRPr="0096534E">
        <w:rPr>
          <w:rFonts w:cs="Times New Roman"/>
          <w:lang w:val="es-ES"/>
        </w:rPr>
        <w:t>road</w:t>
      </w:r>
      <w:proofErr w:type="spellEnd"/>
      <w:r w:rsidRPr="0096534E">
        <w:rPr>
          <w:rFonts w:cs="Times New Roman"/>
          <w:lang w:val="es-ES"/>
        </w:rPr>
        <w:t xml:space="preserve"> safety. </w:t>
      </w:r>
      <w:proofErr w:type="spellStart"/>
      <w:r w:rsidRPr="0096534E">
        <w:rPr>
          <w:rFonts w:cs="Times New Roman"/>
          <w:lang w:val="es-ES"/>
        </w:rPr>
        <w:t>Transportation</w:t>
      </w:r>
      <w:proofErr w:type="spellEnd"/>
      <w:r w:rsidRPr="0096534E">
        <w:rPr>
          <w:rFonts w:cs="Times New Roman"/>
          <w:lang w:val="es-ES"/>
        </w:rPr>
        <w:t xml:space="preserve"> </w:t>
      </w:r>
      <w:proofErr w:type="spellStart"/>
      <w:r w:rsidRPr="0096534E">
        <w:rPr>
          <w:rFonts w:cs="Times New Roman"/>
          <w:lang w:val="es-ES"/>
        </w:rPr>
        <w:t>Research</w:t>
      </w:r>
      <w:proofErr w:type="spellEnd"/>
      <w:r w:rsidRPr="0096534E">
        <w:rPr>
          <w:rFonts w:cs="Times New Roman"/>
          <w:lang w:val="es-ES"/>
        </w:rPr>
        <w:t xml:space="preserve"> </w:t>
      </w:r>
      <w:proofErr w:type="spellStart"/>
      <w:r w:rsidRPr="0096534E">
        <w:rPr>
          <w:rFonts w:cs="Times New Roman"/>
          <w:lang w:val="es-ES"/>
        </w:rPr>
        <w:t>Interdisciplinary</w:t>
      </w:r>
      <w:proofErr w:type="spellEnd"/>
      <w:r w:rsidRPr="0096534E">
        <w:rPr>
          <w:rFonts w:cs="Times New Roman"/>
          <w:lang w:val="es-ES"/>
        </w:rPr>
        <w:t xml:space="preserve"> </w:t>
      </w:r>
      <w:proofErr w:type="spellStart"/>
      <w:r w:rsidRPr="0096534E">
        <w:rPr>
          <w:rFonts w:cs="Times New Roman"/>
          <w:lang w:val="es-ES"/>
        </w:rPr>
        <w:t>Perspectives</w:t>
      </w:r>
      <w:proofErr w:type="spellEnd"/>
      <w:r w:rsidRPr="0096534E">
        <w:rPr>
          <w:rFonts w:cs="Times New Roman"/>
          <w:lang w:val="es-ES"/>
        </w:rPr>
        <w:t xml:space="preserve">, 7, 100186. </w:t>
      </w:r>
      <w:hyperlink w:history="1" r:id="rId81">
        <w:r w:rsidRPr="00DA7BF9">
          <w:rPr>
            <w:rStyle w:val="Hyperlink"/>
            <w:rFonts w:cs="Times New Roman"/>
            <w:lang w:val="es-ES"/>
          </w:rPr>
          <w:t>https://doi.org/10.1016/j.trip.2020.100186</w:t>
        </w:r>
      </w:hyperlink>
    </w:p>
    <w:p w:rsidRPr="0096534E" w:rsidR="0096534E" w:rsidP="0096534E" w:rsidRDefault="0096534E" w14:paraId="41667771" w14:textId="77777777">
      <w:pPr>
        <w:pStyle w:val="ListParagraph"/>
        <w:rPr>
          <w:rFonts w:cs="Times New Roman"/>
          <w:lang w:val="es-ES"/>
        </w:rPr>
      </w:pPr>
    </w:p>
    <w:p w:rsidR="0096534E" w:rsidP="0096534E" w:rsidRDefault="0096534E" w14:paraId="04552FFE" w14:textId="11D87C55">
      <w:pPr>
        <w:pStyle w:val="ListParagraph"/>
        <w:numPr>
          <w:ilvl w:val="0"/>
          <w:numId w:val="8"/>
        </w:numPr>
        <w:jc w:val="both"/>
        <w:rPr>
          <w:rFonts w:cs="Times New Roman"/>
          <w:lang w:val="es-ES"/>
        </w:rPr>
      </w:pPr>
      <w:r w:rsidRPr="0096534E">
        <w:rPr>
          <w:rFonts w:cs="Times New Roman"/>
          <w:lang w:val="es-ES"/>
        </w:rPr>
        <w:t xml:space="preserve">Liu, Y., </w:t>
      </w:r>
      <w:proofErr w:type="spellStart"/>
      <w:r w:rsidRPr="0096534E">
        <w:rPr>
          <w:rFonts w:cs="Times New Roman"/>
          <w:lang w:val="es-ES"/>
        </w:rPr>
        <w:t>Tong</w:t>
      </w:r>
      <w:proofErr w:type="spellEnd"/>
      <w:r w:rsidRPr="0096534E">
        <w:rPr>
          <w:rFonts w:cs="Times New Roman"/>
          <w:lang w:val="es-ES"/>
        </w:rPr>
        <w:t xml:space="preserve">, L. C., Zhu, X., &amp; Du, W. (2021). Dynamic </w:t>
      </w:r>
      <w:proofErr w:type="spellStart"/>
      <w:r w:rsidRPr="0096534E">
        <w:rPr>
          <w:rFonts w:cs="Times New Roman"/>
          <w:lang w:val="es-ES"/>
        </w:rPr>
        <w:t>activity</w:t>
      </w:r>
      <w:proofErr w:type="spellEnd"/>
      <w:r w:rsidRPr="0096534E">
        <w:rPr>
          <w:rFonts w:cs="Times New Roman"/>
          <w:lang w:val="es-ES"/>
        </w:rPr>
        <w:t xml:space="preserve"> </w:t>
      </w:r>
      <w:proofErr w:type="spellStart"/>
      <w:r w:rsidRPr="0096534E">
        <w:rPr>
          <w:rFonts w:cs="Times New Roman"/>
          <w:lang w:val="es-ES"/>
        </w:rPr>
        <w:t>chain</w:t>
      </w:r>
      <w:proofErr w:type="spellEnd"/>
      <w:r w:rsidRPr="0096534E">
        <w:rPr>
          <w:rFonts w:cs="Times New Roman"/>
          <w:lang w:val="es-ES"/>
        </w:rPr>
        <w:t xml:space="preserve"> </w:t>
      </w:r>
      <w:proofErr w:type="spellStart"/>
      <w:r w:rsidRPr="0096534E">
        <w:rPr>
          <w:rFonts w:cs="Times New Roman"/>
          <w:lang w:val="es-ES"/>
        </w:rPr>
        <w:t>pattern</w:t>
      </w:r>
      <w:proofErr w:type="spellEnd"/>
      <w:r w:rsidRPr="0096534E">
        <w:rPr>
          <w:rFonts w:cs="Times New Roman"/>
          <w:lang w:val="es-ES"/>
        </w:rPr>
        <w:t xml:space="preserve"> </w:t>
      </w:r>
      <w:proofErr w:type="spellStart"/>
      <w:r w:rsidRPr="0096534E">
        <w:rPr>
          <w:rFonts w:cs="Times New Roman"/>
          <w:lang w:val="es-ES"/>
        </w:rPr>
        <w:t>estimation</w:t>
      </w:r>
      <w:proofErr w:type="spellEnd"/>
      <w:r w:rsidRPr="0096534E">
        <w:rPr>
          <w:rFonts w:cs="Times New Roman"/>
          <w:lang w:val="es-ES"/>
        </w:rPr>
        <w:t xml:space="preserve"> </w:t>
      </w:r>
      <w:proofErr w:type="spellStart"/>
      <w:r w:rsidRPr="0096534E">
        <w:rPr>
          <w:rFonts w:cs="Times New Roman"/>
          <w:lang w:val="es-ES"/>
        </w:rPr>
        <w:t>under</w:t>
      </w:r>
      <w:proofErr w:type="spellEnd"/>
      <w:r w:rsidRPr="0096534E">
        <w:rPr>
          <w:rFonts w:cs="Times New Roman"/>
          <w:lang w:val="es-ES"/>
        </w:rPr>
        <w:t xml:space="preserve"> </w:t>
      </w:r>
      <w:proofErr w:type="spellStart"/>
      <w:r w:rsidRPr="0096534E">
        <w:rPr>
          <w:rFonts w:cs="Times New Roman"/>
          <w:lang w:val="es-ES"/>
        </w:rPr>
        <w:t>mobility</w:t>
      </w:r>
      <w:proofErr w:type="spellEnd"/>
      <w:r w:rsidRPr="0096534E">
        <w:rPr>
          <w:rFonts w:cs="Times New Roman"/>
          <w:lang w:val="es-ES"/>
        </w:rPr>
        <w:t xml:space="preserve"> </w:t>
      </w:r>
      <w:proofErr w:type="spellStart"/>
      <w:r w:rsidRPr="0096534E">
        <w:rPr>
          <w:rFonts w:cs="Times New Roman"/>
          <w:lang w:val="es-ES"/>
        </w:rPr>
        <w:t>demand</w:t>
      </w:r>
      <w:proofErr w:type="spellEnd"/>
      <w:r w:rsidRPr="0096534E">
        <w:rPr>
          <w:rFonts w:cs="Times New Roman"/>
          <w:lang w:val="es-ES"/>
        </w:rPr>
        <w:t xml:space="preserve"> </w:t>
      </w:r>
      <w:proofErr w:type="spellStart"/>
      <w:r w:rsidRPr="0096534E">
        <w:rPr>
          <w:rFonts w:cs="Times New Roman"/>
          <w:lang w:val="es-ES"/>
        </w:rPr>
        <w:t>changes</w:t>
      </w:r>
      <w:proofErr w:type="spellEnd"/>
      <w:r w:rsidRPr="0096534E">
        <w:rPr>
          <w:rFonts w:cs="Times New Roman"/>
          <w:lang w:val="es-ES"/>
        </w:rPr>
        <w:t xml:space="preserve"> </w:t>
      </w:r>
      <w:proofErr w:type="spellStart"/>
      <w:r w:rsidRPr="0096534E">
        <w:rPr>
          <w:rFonts w:cs="Times New Roman"/>
          <w:lang w:val="es-ES"/>
        </w:rPr>
        <w:t>during</w:t>
      </w:r>
      <w:proofErr w:type="spellEnd"/>
      <w:r w:rsidRPr="0096534E">
        <w:rPr>
          <w:rFonts w:cs="Times New Roman"/>
          <w:lang w:val="es-ES"/>
        </w:rPr>
        <w:t xml:space="preserve"> COVID-19. </w:t>
      </w:r>
      <w:proofErr w:type="spellStart"/>
      <w:r w:rsidRPr="0096534E">
        <w:rPr>
          <w:rFonts w:cs="Times New Roman"/>
          <w:lang w:val="es-ES"/>
        </w:rPr>
        <w:t>Transportation</w:t>
      </w:r>
      <w:proofErr w:type="spellEnd"/>
      <w:r w:rsidRPr="0096534E">
        <w:rPr>
          <w:rFonts w:cs="Times New Roman"/>
          <w:lang w:val="es-ES"/>
        </w:rPr>
        <w:t xml:space="preserve"> </w:t>
      </w:r>
      <w:proofErr w:type="spellStart"/>
      <w:r w:rsidRPr="0096534E">
        <w:rPr>
          <w:rFonts w:cs="Times New Roman"/>
          <w:lang w:val="es-ES"/>
        </w:rPr>
        <w:t>Research</w:t>
      </w:r>
      <w:proofErr w:type="spellEnd"/>
      <w:r w:rsidRPr="0096534E">
        <w:rPr>
          <w:rFonts w:cs="Times New Roman"/>
          <w:lang w:val="es-ES"/>
        </w:rPr>
        <w:t xml:space="preserve"> </w:t>
      </w:r>
      <w:proofErr w:type="spellStart"/>
      <w:r w:rsidRPr="0096534E">
        <w:rPr>
          <w:rFonts w:cs="Times New Roman"/>
          <w:lang w:val="es-ES"/>
        </w:rPr>
        <w:t>Part</w:t>
      </w:r>
      <w:proofErr w:type="spellEnd"/>
      <w:r w:rsidRPr="0096534E">
        <w:rPr>
          <w:rFonts w:cs="Times New Roman"/>
          <w:lang w:val="es-ES"/>
        </w:rPr>
        <w:t xml:space="preserve"> C: </w:t>
      </w:r>
      <w:proofErr w:type="spellStart"/>
      <w:r w:rsidRPr="0096534E">
        <w:rPr>
          <w:rFonts w:cs="Times New Roman"/>
          <w:lang w:val="es-ES"/>
        </w:rPr>
        <w:t>Emerging</w:t>
      </w:r>
      <w:proofErr w:type="spellEnd"/>
      <w:r w:rsidRPr="0096534E">
        <w:rPr>
          <w:rFonts w:cs="Times New Roman"/>
          <w:lang w:val="es-ES"/>
        </w:rPr>
        <w:t xml:space="preserve"> Technologies, 131, 103361. </w:t>
      </w:r>
      <w:hyperlink w:history="1" r:id="rId82">
        <w:r w:rsidRPr="00DA7BF9">
          <w:rPr>
            <w:rStyle w:val="Hyperlink"/>
            <w:rFonts w:cs="Times New Roman"/>
            <w:lang w:val="es-ES"/>
          </w:rPr>
          <w:t>https://doi.org/10.1016/j.trc.2021.103361</w:t>
        </w:r>
      </w:hyperlink>
    </w:p>
    <w:p w:rsidRPr="0096534E" w:rsidR="0096534E" w:rsidP="0096534E" w:rsidRDefault="0096534E" w14:paraId="016EF875" w14:textId="77777777">
      <w:pPr>
        <w:pStyle w:val="ListParagraph"/>
        <w:jc w:val="both"/>
        <w:rPr>
          <w:rFonts w:cs="Times New Roman"/>
          <w:lang w:val="es-ES"/>
        </w:rPr>
      </w:pPr>
    </w:p>
    <w:p w:rsidR="0096534E" w:rsidP="0096534E" w:rsidRDefault="0096534E" w14:paraId="6018E151" w14:textId="5337A688">
      <w:pPr>
        <w:pStyle w:val="ListParagraph"/>
        <w:numPr>
          <w:ilvl w:val="0"/>
          <w:numId w:val="8"/>
        </w:numPr>
        <w:rPr>
          <w:rFonts w:cs="Times New Roman"/>
          <w:lang w:val="es-ES"/>
        </w:rPr>
      </w:pPr>
      <w:r w:rsidRPr="0096534E">
        <w:rPr>
          <w:rFonts w:cs="Times New Roman"/>
          <w:lang w:val="es-ES"/>
        </w:rPr>
        <w:t>Moreno, F. C. G. (2019). Impacto de la pandemia por Covid-19 en el transporte intermunicipal en Colombia. 14.</w:t>
      </w:r>
    </w:p>
    <w:p w:rsidRPr="0096534E" w:rsidR="0096534E" w:rsidP="001674E1" w:rsidRDefault="0096534E" w14:paraId="18FC87F9" w14:textId="77777777">
      <w:pPr>
        <w:pStyle w:val="ListParagraph"/>
        <w:rPr>
          <w:rFonts w:cs="Times New Roman"/>
          <w:lang w:val="es-ES"/>
        </w:rPr>
      </w:pPr>
    </w:p>
    <w:p w:rsidRPr="0096534E" w:rsidR="0096534E" w:rsidP="0096534E" w:rsidRDefault="0096534E" w14:paraId="5E609AB2" w14:textId="77777777">
      <w:pPr>
        <w:pStyle w:val="ListParagraph"/>
        <w:numPr>
          <w:ilvl w:val="0"/>
          <w:numId w:val="8"/>
        </w:numPr>
        <w:rPr>
          <w:rFonts w:cs="Times New Roman"/>
          <w:lang w:val="es-ES"/>
        </w:rPr>
      </w:pPr>
      <w:r w:rsidRPr="0096534E">
        <w:rPr>
          <w:rFonts w:cs="Times New Roman"/>
          <w:lang w:val="es-ES"/>
        </w:rPr>
        <w:t xml:space="preserve">Nogueira, J., Rocha, D. G., &amp; Akerman, M. (2021). Políticas públicas adoptadas en la pandemia de la COVID-19 en tres países de América Latina: Contribuciones de la Promoción de la Salud para no volver al mundo que existía. Global </w:t>
      </w:r>
      <w:proofErr w:type="spellStart"/>
      <w:r w:rsidRPr="0096534E">
        <w:rPr>
          <w:rFonts w:cs="Times New Roman"/>
          <w:lang w:val="es-ES"/>
        </w:rPr>
        <w:t>Health</w:t>
      </w:r>
      <w:proofErr w:type="spellEnd"/>
      <w:r w:rsidRPr="0096534E">
        <w:rPr>
          <w:rFonts w:cs="Times New Roman"/>
          <w:lang w:val="es-ES"/>
        </w:rPr>
        <w:t xml:space="preserve"> </w:t>
      </w:r>
      <w:proofErr w:type="spellStart"/>
      <w:r w:rsidRPr="0096534E">
        <w:rPr>
          <w:rFonts w:cs="Times New Roman"/>
          <w:lang w:val="es-ES"/>
        </w:rPr>
        <w:t>Promotion</w:t>
      </w:r>
      <w:proofErr w:type="spellEnd"/>
      <w:r w:rsidRPr="0096534E">
        <w:rPr>
          <w:rFonts w:cs="Times New Roman"/>
          <w:lang w:val="es-ES"/>
        </w:rPr>
        <w:t>, 28(1), 117-126. https://doi.org/10.1177/1757975920977837</w:t>
      </w:r>
    </w:p>
    <w:p w:rsidR="0096534E" w:rsidP="0096534E" w:rsidRDefault="0096534E" w14:paraId="285DB95D" w14:textId="71146EC5">
      <w:pPr>
        <w:pStyle w:val="ListParagraph"/>
        <w:numPr>
          <w:ilvl w:val="0"/>
          <w:numId w:val="8"/>
        </w:numPr>
        <w:rPr>
          <w:rFonts w:cs="Times New Roman"/>
          <w:lang w:val="es-ES"/>
        </w:rPr>
      </w:pPr>
      <w:proofErr w:type="spellStart"/>
      <w:r w:rsidRPr="0096534E">
        <w:rPr>
          <w:rFonts w:cs="Times New Roman"/>
          <w:lang w:val="es-ES"/>
        </w:rPr>
        <w:t>Obasa</w:t>
      </w:r>
      <w:proofErr w:type="spellEnd"/>
      <w:r w:rsidRPr="0096534E">
        <w:rPr>
          <w:rFonts w:cs="Times New Roman"/>
          <w:lang w:val="es-ES"/>
        </w:rPr>
        <w:t xml:space="preserve">, A. E., Singh, S., </w:t>
      </w:r>
      <w:proofErr w:type="spellStart"/>
      <w:r w:rsidRPr="0096534E">
        <w:rPr>
          <w:rFonts w:cs="Times New Roman"/>
          <w:lang w:val="es-ES"/>
        </w:rPr>
        <w:t>Chivunze</w:t>
      </w:r>
      <w:proofErr w:type="spellEnd"/>
      <w:r w:rsidRPr="0096534E">
        <w:rPr>
          <w:rFonts w:cs="Times New Roman"/>
          <w:lang w:val="es-ES"/>
        </w:rPr>
        <w:t xml:space="preserve">, E., Burgess, T., </w:t>
      </w:r>
      <w:proofErr w:type="spellStart"/>
      <w:r w:rsidRPr="0096534E">
        <w:rPr>
          <w:rFonts w:cs="Times New Roman"/>
          <w:lang w:val="es-ES"/>
        </w:rPr>
        <w:t>Masiye</w:t>
      </w:r>
      <w:proofErr w:type="spellEnd"/>
      <w:r w:rsidRPr="0096534E">
        <w:rPr>
          <w:rFonts w:cs="Times New Roman"/>
          <w:lang w:val="es-ES"/>
        </w:rPr>
        <w:t xml:space="preserve">, F., </w:t>
      </w:r>
      <w:proofErr w:type="spellStart"/>
      <w:r w:rsidRPr="0096534E">
        <w:rPr>
          <w:rFonts w:cs="Times New Roman"/>
          <w:lang w:val="es-ES"/>
        </w:rPr>
        <w:t>Mtande</w:t>
      </w:r>
      <w:proofErr w:type="spellEnd"/>
      <w:r w:rsidRPr="0096534E">
        <w:rPr>
          <w:rFonts w:cs="Times New Roman"/>
          <w:lang w:val="es-ES"/>
        </w:rPr>
        <w:t xml:space="preserve">, T., </w:t>
      </w:r>
      <w:proofErr w:type="spellStart"/>
      <w:r w:rsidRPr="0096534E">
        <w:rPr>
          <w:rFonts w:cs="Times New Roman"/>
          <w:lang w:val="es-ES"/>
        </w:rPr>
        <w:t>Ochieng</w:t>
      </w:r>
      <w:proofErr w:type="spellEnd"/>
      <w:r w:rsidRPr="0096534E">
        <w:rPr>
          <w:rFonts w:cs="Times New Roman"/>
          <w:lang w:val="es-ES"/>
        </w:rPr>
        <w:t xml:space="preserve">, J., </w:t>
      </w:r>
      <w:proofErr w:type="spellStart"/>
      <w:r w:rsidRPr="0096534E">
        <w:rPr>
          <w:rFonts w:cs="Times New Roman"/>
          <w:lang w:val="es-ES"/>
        </w:rPr>
        <w:t>Chalwe</w:t>
      </w:r>
      <w:proofErr w:type="spellEnd"/>
      <w:r w:rsidRPr="0096534E">
        <w:rPr>
          <w:rFonts w:cs="Times New Roman"/>
          <w:lang w:val="es-ES"/>
        </w:rPr>
        <w:t xml:space="preserve">, V., </w:t>
      </w:r>
      <w:proofErr w:type="spellStart"/>
      <w:r w:rsidRPr="0096534E">
        <w:rPr>
          <w:rFonts w:cs="Times New Roman"/>
          <w:lang w:val="es-ES"/>
        </w:rPr>
        <w:t>Mokgatla</w:t>
      </w:r>
      <w:proofErr w:type="spellEnd"/>
      <w:r w:rsidRPr="0096534E">
        <w:rPr>
          <w:rFonts w:cs="Times New Roman"/>
          <w:lang w:val="es-ES"/>
        </w:rPr>
        <w:t xml:space="preserve">, B., Rennie, S., &amp; </w:t>
      </w:r>
      <w:proofErr w:type="spellStart"/>
      <w:r w:rsidRPr="0096534E">
        <w:rPr>
          <w:rFonts w:cs="Times New Roman"/>
          <w:lang w:val="es-ES"/>
        </w:rPr>
        <w:t>Moodley</w:t>
      </w:r>
      <w:proofErr w:type="spellEnd"/>
      <w:r w:rsidRPr="0096534E">
        <w:rPr>
          <w:rFonts w:cs="Times New Roman"/>
          <w:lang w:val="es-ES"/>
        </w:rPr>
        <w:t xml:space="preserve">, K. (2020). Comparative </w:t>
      </w:r>
      <w:proofErr w:type="spellStart"/>
      <w:r w:rsidRPr="0096534E">
        <w:rPr>
          <w:rFonts w:cs="Times New Roman"/>
          <w:lang w:val="es-ES"/>
        </w:rPr>
        <w:t>strategic</w:t>
      </w:r>
      <w:proofErr w:type="spellEnd"/>
      <w:r w:rsidRPr="0096534E">
        <w:rPr>
          <w:rFonts w:cs="Times New Roman"/>
          <w:lang w:val="es-ES"/>
        </w:rPr>
        <w:t xml:space="preserve"> </w:t>
      </w:r>
      <w:proofErr w:type="spellStart"/>
      <w:r w:rsidRPr="0096534E">
        <w:rPr>
          <w:rFonts w:cs="Times New Roman"/>
          <w:lang w:val="es-ES"/>
        </w:rPr>
        <w:t>approaches</w:t>
      </w:r>
      <w:proofErr w:type="spellEnd"/>
      <w:r w:rsidRPr="0096534E">
        <w:rPr>
          <w:rFonts w:cs="Times New Roman"/>
          <w:lang w:val="es-ES"/>
        </w:rPr>
        <w:t xml:space="preserve"> </w:t>
      </w:r>
      <w:proofErr w:type="spellStart"/>
      <w:r w:rsidRPr="0096534E">
        <w:rPr>
          <w:rFonts w:cs="Times New Roman"/>
          <w:lang w:val="es-ES"/>
        </w:rPr>
        <w:t>to</w:t>
      </w:r>
      <w:proofErr w:type="spellEnd"/>
      <w:r w:rsidRPr="0096534E">
        <w:rPr>
          <w:rFonts w:cs="Times New Roman"/>
          <w:lang w:val="es-ES"/>
        </w:rPr>
        <w:t xml:space="preserve"> COVID-19 in </w:t>
      </w:r>
      <w:proofErr w:type="spellStart"/>
      <w:r w:rsidRPr="0096534E">
        <w:rPr>
          <w:rFonts w:cs="Times New Roman"/>
          <w:lang w:val="es-ES"/>
        </w:rPr>
        <w:t>Africa</w:t>
      </w:r>
      <w:proofErr w:type="spellEnd"/>
      <w:r w:rsidRPr="0096534E">
        <w:rPr>
          <w:rFonts w:cs="Times New Roman"/>
          <w:lang w:val="es-ES"/>
        </w:rPr>
        <w:t xml:space="preserve">: </w:t>
      </w:r>
      <w:proofErr w:type="spellStart"/>
      <w:r w:rsidRPr="0096534E">
        <w:rPr>
          <w:rFonts w:cs="Times New Roman"/>
          <w:lang w:val="es-ES"/>
        </w:rPr>
        <w:t>Balancing</w:t>
      </w:r>
      <w:proofErr w:type="spellEnd"/>
      <w:r w:rsidRPr="0096534E">
        <w:rPr>
          <w:rFonts w:cs="Times New Roman"/>
          <w:lang w:val="es-ES"/>
        </w:rPr>
        <w:t xml:space="preserve"> </w:t>
      </w:r>
      <w:proofErr w:type="spellStart"/>
      <w:r w:rsidRPr="0096534E">
        <w:rPr>
          <w:rFonts w:cs="Times New Roman"/>
          <w:lang w:val="es-ES"/>
        </w:rPr>
        <w:t>public</w:t>
      </w:r>
      <w:proofErr w:type="spellEnd"/>
      <w:r w:rsidRPr="0096534E">
        <w:rPr>
          <w:rFonts w:cs="Times New Roman"/>
          <w:lang w:val="es-ES"/>
        </w:rPr>
        <w:t xml:space="preserve"> </w:t>
      </w:r>
      <w:proofErr w:type="spellStart"/>
      <w:r w:rsidRPr="0096534E">
        <w:rPr>
          <w:rFonts w:cs="Times New Roman"/>
          <w:lang w:val="es-ES"/>
        </w:rPr>
        <w:t>interest</w:t>
      </w:r>
      <w:proofErr w:type="spellEnd"/>
      <w:r w:rsidRPr="0096534E">
        <w:rPr>
          <w:rFonts w:cs="Times New Roman"/>
          <w:lang w:val="es-ES"/>
        </w:rPr>
        <w:t xml:space="preserve"> with civil </w:t>
      </w:r>
      <w:proofErr w:type="spellStart"/>
      <w:r w:rsidRPr="0096534E">
        <w:rPr>
          <w:rFonts w:cs="Times New Roman"/>
          <w:lang w:val="es-ES"/>
        </w:rPr>
        <w:t>liberties</w:t>
      </w:r>
      <w:proofErr w:type="spellEnd"/>
      <w:r w:rsidRPr="0096534E">
        <w:rPr>
          <w:rFonts w:cs="Times New Roman"/>
          <w:lang w:val="es-ES"/>
        </w:rPr>
        <w:t xml:space="preserve">. South </w:t>
      </w:r>
      <w:proofErr w:type="spellStart"/>
      <w:r w:rsidRPr="0096534E">
        <w:rPr>
          <w:rFonts w:cs="Times New Roman"/>
          <w:lang w:val="es-ES"/>
        </w:rPr>
        <w:t>African</w:t>
      </w:r>
      <w:proofErr w:type="spellEnd"/>
      <w:r w:rsidRPr="0096534E">
        <w:rPr>
          <w:rFonts w:cs="Times New Roman"/>
          <w:lang w:val="es-ES"/>
        </w:rPr>
        <w:t xml:space="preserve"> Medical </w:t>
      </w:r>
      <w:proofErr w:type="spellStart"/>
      <w:r w:rsidRPr="0096534E">
        <w:rPr>
          <w:rFonts w:cs="Times New Roman"/>
          <w:lang w:val="es-ES"/>
        </w:rPr>
        <w:t>Journal</w:t>
      </w:r>
      <w:proofErr w:type="spellEnd"/>
      <w:r w:rsidRPr="0096534E">
        <w:rPr>
          <w:rFonts w:cs="Times New Roman"/>
          <w:lang w:val="es-ES"/>
        </w:rPr>
        <w:t xml:space="preserve">, 110(9), 858. </w:t>
      </w:r>
      <w:hyperlink w:history="1" r:id="rId83">
        <w:r w:rsidRPr="00DA7BF9">
          <w:rPr>
            <w:rStyle w:val="Hyperlink"/>
            <w:rFonts w:cs="Times New Roman"/>
            <w:lang w:val="es-ES"/>
          </w:rPr>
          <w:t>https://doi.org/10.7196/SAMJ.2020.v110i9.14934</w:t>
        </w:r>
      </w:hyperlink>
    </w:p>
    <w:p w:rsidRPr="0096534E" w:rsidR="0096534E" w:rsidP="0096534E" w:rsidRDefault="0096534E" w14:paraId="37EA64EB" w14:textId="77777777">
      <w:pPr>
        <w:pStyle w:val="ListParagraph"/>
        <w:rPr>
          <w:rFonts w:cs="Times New Roman"/>
          <w:lang w:val="es-ES"/>
        </w:rPr>
      </w:pPr>
    </w:p>
    <w:p w:rsidRPr="0096534E" w:rsidR="0096534E" w:rsidP="0096534E" w:rsidRDefault="0096534E" w14:paraId="2E9CF2C9" w14:textId="77777777">
      <w:pPr>
        <w:pStyle w:val="ListParagraph"/>
        <w:numPr>
          <w:ilvl w:val="0"/>
          <w:numId w:val="8"/>
        </w:numPr>
        <w:rPr>
          <w:rFonts w:cs="Times New Roman"/>
          <w:lang w:val="es-ES"/>
        </w:rPr>
      </w:pPr>
      <w:proofErr w:type="spellStart"/>
      <w:r w:rsidRPr="0096534E">
        <w:rPr>
          <w:rFonts w:cs="Times New Roman"/>
          <w:lang w:val="es-ES"/>
        </w:rPr>
        <w:t>Stefanía</w:t>
      </w:r>
      <w:proofErr w:type="spellEnd"/>
      <w:r w:rsidRPr="0096534E">
        <w:rPr>
          <w:rFonts w:cs="Times New Roman"/>
          <w:lang w:val="es-ES"/>
        </w:rPr>
        <w:t>, G. C. A. (s. f.). IMPACTO DE LA PANDEMIA EN EL TRANSPORTE MASIVO DE CIUDADES COLOMBIANAS. 29.</w:t>
      </w:r>
    </w:p>
    <w:p w:rsidRPr="0096534E" w:rsidR="00194D46" w:rsidP="0096534E" w:rsidRDefault="0096534E" w14:paraId="596C87E4" w14:textId="561AE63B">
      <w:pPr>
        <w:rPr>
          <w:rFonts w:cs="Times New Roman"/>
          <w:lang w:val="es-ES"/>
        </w:rPr>
      </w:pPr>
      <w:r w:rsidRPr="0096534E">
        <w:rPr>
          <w:rFonts w:cs="Times New Roman"/>
          <w:lang w:val="es-ES"/>
        </w:rPr>
        <w:tab/>
      </w:r>
    </w:p>
    <w:sectPr w:rsidRPr="0096534E" w:rsidR="00194D46" w:rsidSect="00D464BE">
      <w:type w:val="continuous"/>
      <w:pgSz w:w="12240" w:h="15840"/>
      <w:pgMar w:top="1417" w:right="1701" w:bottom="1417" w:left="1701"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CH" w:author="Camilo Eduardo Matson Hernandez" w:date="2021-11-10T09:48:00Z" w:id="0">
    <w:p w:rsidR="25190D4A" w:rsidRDefault="25190D4A" w14:paraId="6F85A77B" w14:textId="3C679F22">
      <w:r>
        <w:t>Alinear con formato en Normas APA</w:t>
      </w:r>
      <w:r>
        <w:annotationRef/>
      </w:r>
    </w:p>
  </w:comment>
  <w:comment w:initials="CH" w:author="Camilo Eduardo Matson Hernandez" w:date="2021-11-10T09:50:00Z" w:id="3">
    <w:p w:rsidR="25190D4A" w:rsidRDefault="25190D4A" w14:paraId="1619CAB9" w14:textId="5375C71A">
      <w:r>
        <w:t xml:space="preserve">En la justificación va el problema y la razon por la cual el estudio es importante, me gusta mas como lo tienen en el </w:t>
      </w:r>
      <w:proofErr w:type="gramStart"/>
      <w:r>
        <w:t>abstract</w:t>
      </w:r>
      <w:proofErr w:type="gramEnd"/>
      <w:r>
        <w:t>.</w:t>
      </w:r>
      <w:r>
        <w:annotationRef/>
      </w:r>
    </w:p>
  </w:comment>
  <w:comment w:initials="CH" w:author="Camilo Eduardo Matson Hernandez" w:date="2021-11-10T14:19:00Z" w:id="5">
    <w:p w:rsidR="25190D4A" w:rsidRDefault="25190D4A" w14:paraId="03C95B73" w14:textId="1BDBD343">
      <w:r>
        <w:t>Tienen un muy buen material van bien sin embargo hilar los parrafos.</w:t>
      </w:r>
      <w:r>
        <w:annotationRef/>
      </w:r>
    </w:p>
  </w:comment>
  <w:comment w:initials="CH" w:author="Camilo Eduardo Matson Hernandez" w:date="2021-11-10T10:01:00Z" w:id="6">
    <w:p w:rsidR="25190D4A" w:rsidRDefault="25190D4A" w14:paraId="2B751137" w14:textId="5BA6946E">
      <w:r>
        <w:t>Unificar los parrafos para que quede un texto fluido</w:t>
      </w:r>
      <w:r>
        <w:annotationRef/>
      </w:r>
    </w:p>
  </w:comment>
  <w:comment w:initials="CH" w:author="Camilo Eduardo Matson Hernandez" w:date="2021-11-10T14:20:00Z" w:id="8">
    <w:p w:rsidR="25190D4A" w:rsidRDefault="25190D4A" w14:paraId="660DC74E" w14:textId="6D1FBB3D">
      <w:r>
        <w:t>Estan alineados con el alcance?</w:t>
      </w:r>
      <w:r>
        <w:annotationRef/>
      </w:r>
    </w:p>
  </w:comment>
  <w:comment w:initials="CH" w:author="Camilo Eduardo Matson Hernandez" w:date="2021-11-10T14:21:00Z" w:id="14">
    <w:p w:rsidR="25190D4A" w:rsidRDefault="25190D4A" w14:paraId="7FCA5648" w14:textId="5FB3897F">
      <w:r>
        <w:t>Toda imagen usada requiere su correspondiente explicacion del por que es valida</w:t>
      </w:r>
      <w:r>
        <w:annotationRef/>
      </w:r>
    </w:p>
  </w:comment>
  <w:comment w:initials="CH" w:author="Camilo Eduardo Matson Hernandez" w:date="2021-11-10T14:22:00Z" w:id="17">
    <w:p w:rsidR="25190D4A" w:rsidRDefault="25190D4A" w14:paraId="11E1C494" w14:textId="48BDE8D7">
      <w:r>
        <w:t xml:space="preserve">Esta es la arquitectura del proveedor de servicios, no se si sea necesario tampoco veo mal que la dejen pero lo que si es claro es que debo ver esta como se alinea con la </w:t>
      </w:r>
      <w:proofErr w:type="gramStart"/>
      <w:r>
        <w:t>soluci[</w:t>
      </w:r>
      <w:proofErr w:type="gramEnd"/>
      <w:r>
        <w:t>on de analitica que ustedes proponen</w:t>
      </w:r>
      <w:r>
        <w:annotationRef/>
      </w:r>
    </w:p>
  </w:comment>
  <w:comment w:initials="CH" w:author="Camilo Eduardo Matson Hernandez" w:date="2021-11-10T14:23:00Z" w:id="20">
    <w:p w:rsidR="00491C8C" w:rsidP="00491C8C" w:rsidRDefault="00491C8C" w14:paraId="0159CDE2" w14:textId="77777777">
      <w:r>
        <w:t>Las tablas de definiciones las pueden poner como anexo</w:t>
      </w:r>
      <w:r>
        <w:annotationRef/>
      </w:r>
    </w:p>
  </w:comment>
  <w:comment w:initials="CH" w:author="Camilo Eduardo Matson Hernandez" w:date="2021-11-10T14:24:00Z" w:id="22">
    <w:p w:rsidR="25190D4A" w:rsidRDefault="25190D4A" w14:paraId="5B8D0A62" w14:textId="15A72A87">
      <w:r>
        <w:t>Me gusta el análisis de calidad, pero las graficas estan muertas y sin conexión con el texto creo que pueden comentar mas los principales hallazgos, dificultades y el tratamiento que le han tendio que dar a la data</w:t>
      </w:r>
      <w:r>
        <w:annotationRef/>
      </w:r>
    </w:p>
  </w:comment>
  <w:comment w:initials="CH" w:author="Camilo Eduardo Matson Hernandez" w:date="2021-11-10T14:25:00Z" w:id="24">
    <w:p w:rsidR="25190D4A" w:rsidRDefault="25190D4A" w14:paraId="2017E5D7" w14:textId="18D01925">
      <w:r>
        <w:t>No es necesario incluir las lineas de codigo en el documento, pueden hacer un repositorio en Git y compartir el notebook</w:t>
      </w:r>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85A77B" w15:done="1"/>
  <w15:commentEx w15:paraId="1619CAB9" w15:done="1"/>
  <w15:commentEx w15:paraId="03C95B73" w15:done="1"/>
  <w15:commentEx w15:paraId="2B751137" w15:done="1"/>
  <w15:commentEx w15:paraId="660DC74E" w15:done="1"/>
  <w15:commentEx w15:paraId="7FCA5648" w15:done="1"/>
  <w15:commentEx w15:paraId="11E1C494" w15:done="1"/>
  <w15:commentEx w15:paraId="0159CDE2" w15:done="1"/>
  <w15:commentEx w15:paraId="5B8D0A62" w15:done="1"/>
  <w15:commentEx w15:paraId="2017E5D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2D2C4AC" w16cex:dateUtc="2021-11-10T17:48:00Z"/>
  <w16cex:commentExtensible w16cex:durableId="48498620" w16cex:dateUtc="2021-11-10T17:50:00Z"/>
  <w16cex:commentExtensible w16cex:durableId="395905A1" w16cex:dateUtc="2021-11-10T22:19:00Z"/>
  <w16cex:commentExtensible w16cex:durableId="47E6CADF" w16cex:dateUtc="2021-11-10T18:01:00Z"/>
  <w16cex:commentExtensible w16cex:durableId="15DC5838" w16cex:dateUtc="2021-11-10T22:20:00Z"/>
  <w16cex:commentExtensible w16cex:durableId="1FED334A" w16cex:dateUtc="2021-11-10T22:21:00Z"/>
  <w16cex:commentExtensible w16cex:durableId="32CC5E8C" w16cex:dateUtc="2021-11-10T22:22:00Z"/>
  <w16cex:commentExtensible w16cex:durableId="3DF058DB" w16cex:dateUtc="2021-11-10T22:23:00Z"/>
  <w16cex:commentExtensible w16cex:durableId="0DA77C24" w16cex:dateUtc="2021-11-10T22:24:00Z"/>
  <w16cex:commentExtensible w16cex:durableId="2ABE3AA8" w16cex:dateUtc="2021-11-10T2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85A77B" w16cid:durableId="42D2C4AC"/>
  <w16cid:commentId w16cid:paraId="1619CAB9" w16cid:durableId="48498620"/>
  <w16cid:commentId w16cid:paraId="03C95B73" w16cid:durableId="395905A1"/>
  <w16cid:commentId w16cid:paraId="2B751137" w16cid:durableId="47E6CADF"/>
  <w16cid:commentId w16cid:paraId="660DC74E" w16cid:durableId="15DC5838"/>
  <w16cid:commentId w16cid:paraId="7FCA5648" w16cid:durableId="1FED334A"/>
  <w16cid:commentId w16cid:paraId="11E1C494" w16cid:durableId="32CC5E8C"/>
  <w16cid:commentId w16cid:paraId="0159CDE2" w16cid:durableId="3DF058DB"/>
  <w16cid:commentId w16cid:paraId="5B8D0A62" w16cid:durableId="0DA77C24"/>
  <w16cid:commentId w16cid:paraId="2017E5D7" w16cid:durableId="2ABE3A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773F0" w:rsidP="00646B8A" w:rsidRDefault="009773F0" w14:paraId="2A0E59E7" w14:textId="77777777">
      <w:pPr>
        <w:spacing w:after="0" w:line="240" w:lineRule="auto"/>
      </w:pPr>
      <w:r>
        <w:separator/>
      </w:r>
    </w:p>
  </w:endnote>
  <w:endnote w:type="continuationSeparator" w:id="0">
    <w:p w:rsidR="009773F0" w:rsidP="00646B8A" w:rsidRDefault="009773F0" w14:paraId="0673550C" w14:textId="77777777">
      <w:pPr>
        <w:spacing w:after="0" w:line="240" w:lineRule="auto"/>
      </w:pPr>
      <w:r>
        <w:continuationSeparator/>
      </w:r>
    </w:p>
  </w:endnote>
  <w:endnote w:type="continuationNotice" w:id="1">
    <w:p w:rsidR="00F67391" w:rsidRDefault="00F67391" w14:paraId="3729A875"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arrow">
    <w:altName w:val="Arial"/>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773F0" w:rsidP="00646B8A" w:rsidRDefault="009773F0" w14:paraId="70FAB182" w14:textId="77777777">
      <w:pPr>
        <w:spacing w:after="0" w:line="240" w:lineRule="auto"/>
      </w:pPr>
      <w:r>
        <w:separator/>
      </w:r>
    </w:p>
  </w:footnote>
  <w:footnote w:type="continuationSeparator" w:id="0">
    <w:p w:rsidR="009773F0" w:rsidP="00646B8A" w:rsidRDefault="009773F0" w14:paraId="1F52256F" w14:textId="77777777">
      <w:pPr>
        <w:spacing w:after="0" w:line="240" w:lineRule="auto"/>
      </w:pPr>
      <w:r>
        <w:continuationSeparator/>
      </w:r>
    </w:p>
  </w:footnote>
  <w:footnote w:type="continuationNotice" w:id="1">
    <w:p w:rsidR="00F67391" w:rsidRDefault="00F67391" w14:paraId="294400FF"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10F41"/>
    <w:multiLevelType w:val="hybridMultilevel"/>
    <w:tmpl w:val="52A041D2"/>
    <w:lvl w:ilvl="0" w:tplc="A82E73C8">
      <w:start w:val="2"/>
      <w:numFmt w:val="bullet"/>
      <w:lvlText w:val="-"/>
      <w:lvlJc w:val="left"/>
      <w:pPr>
        <w:ind w:left="1128" w:hanging="360"/>
      </w:pPr>
      <w:rPr>
        <w:rFonts w:hint="default" w:ascii="Calibri" w:hAnsi="Calibri" w:cs="Calibri" w:eastAsiaTheme="minorHAnsi"/>
      </w:rPr>
    </w:lvl>
    <w:lvl w:ilvl="1" w:tplc="240A0003">
      <w:start w:val="1"/>
      <w:numFmt w:val="bullet"/>
      <w:lvlText w:val="o"/>
      <w:lvlJc w:val="left"/>
      <w:pPr>
        <w:ind w:left="1848" w:hanging="360"/>
      </w:pPr>
      <w:rPr>
        <w:rFonts w:hint="default" w:ascii="Courier New" w:hAnsi="Courier New" w:cs="Courier New"/>
      </w:rPr>
    </w:lvl>
    <w:lvl w:ilvl="2" w:tplc="240A0005">
      <w:start w:val="1"/>
      <w:numFmt w:val="bullet"/>
      <w:lvlText w:val=""/>
      <w:lvlJc w:val="left"/>
      <w:pPr>
        <w:ind w:left="2568" w:hanging="360"/>
      </w:pPr>
      <w:rPr>
        <w:rFonts w:hint="default" w:ascii="Wingdings" w:hAnsi="Wingdings"/>
      </w:rPr>
    </w:lvl>
    <w:lvl w:ilvl="3" w:tplc="240A0001">
      <w:start w:val="1"/>
      <w:numFmt w:val="bullet"/>
      <w:lvlText w:val=""/>
      <w:lvlJc w:val="left"/>
      <w:pPr>
        <w:ind w:left="3288" w:hanging="360"/>
      </w:pPr>
      <w:rPr>
        <w:rFonts w:hint="default" w:ascii="Symbol" w:hAnsi="Symbol"/>
      </w:rPr>
    </w:lvl>
    <w:lvl w:ilvl="4" w:tplc="240A0003">
      <w:start w:val="1"/>
      <w:numFmt w:val="bullet"/>
      <w:lvlText w:val="o"/>
      <w:lvlJc w:val="left"/>
      <w:pPr>
        <w:ind w:left="4008" w:hanging="360"/>
      </w:pPr>
      <w:rPr>
        <w:rFonts w:hint="default" w:ascii="Courier New" w:hAnsi="Courier New" w:cs="Courier New"/>
      </w:rPr>
    </w:lvl>
    <w:lvl w:ilvl="5" w:tplc="240A0005">
      <w:start w:val="1"/>
      <w:numFmt w:val="bullet"/>
      <w:lvlText w:val=""/>
      <w:lvlJc w:val="left"/>
      <w:pPr>
        <w:ind w:left="4728" w:hanging="360"/>
      </w:pPr>
      <w:rPr>
        <w:rFonts w:hint="default" w:ascii="Wingdings" w:hAnsi="Wingdings"/>
      </w:rPr>
    </w:lvl>
    <w:lvl w:ilvl="6" w:tplc="240A0001">
      <w:start w:val="1"/>
      <w:numFmt w:val="bullet"/>
      <w:lvlText w:val=""/>
      <w:lvlJc w:val="left"/>
      <w:pPr>
        <w:ind w:left="5448" w:hanging="360"/>
      </w:pPr>
      <w:rPr>
        <w:rFonts w:hint="default" w:ascii="Symbol" w:hAnsi="Symbol"/>
      </w:rPr>
    </w:lvl>
    <w:lvl w:ilvl="7" w:tplc="240A0003">
      <w:start w:val="1"/>
      <w:numFmt w:val="bullet"/>
      <w:lvlText w:val="o"/>
      <w:lvlJc w:val="left"/>
      <w:pPr>
        <w:ind w:left="6168" w:hanging="360"/>
      </w:pPr>
      <w:rPr>
        <w:rFonts w:hint="default" w:ascii="Courier New" w:hAnsi="Courier New" w:cs="Courier New"/>
      </w:rPr>
    </w:lvl>
    <w:lvl w:ilvl="8" w:tplc="240A0005">
      <w:start w:val="1"/>
      <w:numFmt w:val="bullet"/>
      <w:lvlText w:val=""/>
      <w:lvlJc w:val="left"/>
      <w:pPr>
        <w:ind w:left="6888" w:hanging="360"/>
      </w:pPr>
      <w:rPr>
        <w:rFonts w:hint="default" w:ascii="Wingdings" w:hAnsi="Wingdings"/>
      </w:rPr>
    </w:lvl>
  </w:abstractNum>
  <w:abstractNum w:abstractNumId="1" w15:restartNumberingAfterBreak="0">
    <w:nsid w:val="1C0071AF"/>
    <w:multiLevelType w:val="hybridMultilevel"/>
    <w:tmpl w:val="4ED84760"/>
    <w:lvl w:ilvl="0" w:tplc="7C34575C">
      <w:start w:val="1"/>
      <w:numFmt w:val="bullet"/>
      <w:lvlText w:val="•"/>
      <w:lvlJc w:val="left"/>
      <w:pPr>
        <w:tabs>
          <w:tab w:val="num" w:pos="720"/>
        </w:tabs>
        <w:ind w:left="720" w:hanging="360"/>
      </w:pPr>
      <w:rPr>
        <w:rFonts w:hint="default" w:ascii="Arial" w:hAnsi="Arial"/>
      </w:rPr>
    </w:lvl>
    <w:lvl w:ilvl="1" w:tplc="FAAC3DDC" w:tentative="1">
      <w:start w:val="1"/>
      <w:numFmt w:val="bullet"/>
      <w:lvlText w:val="•"/>
      <w:lvlJc w:val="left"/>
      <w:pPr>
        <w:tabs>
          <w:tab w:val="num" w:pos="1440"/>
        </w:tabs>
        <w:ind w:left="1440" w:hanging="360"/>
      </w:pPr>
      <w:rPr>
        <w:rFonts w:hint="default" w:ascii="Arial" w:hAnsi="Arial"/>
      </w:rPr>
    </w:lvl>
    <w:lvl w:ilvl="2" w:tplc="89AE3E0C" w:tentative="1">
      <w:start w:val="1"/>
      <w:numFmt w:val="bullet"/>
      <w:lvlText w:val="•"/>
      <w:lvlJc w:val="left"/>
      <w:pPr>
        <w:tabs>
          <w:tab w:val="num" w:pos="2160"/>
        </w:tabs>
        <w:ind w:left="2160" w:hanging="360"/>
      </w:pPr>
      <w:rPr>
        <w:rFonts w:hint="default" w:ascii="Arial" w:hAnsi="Arial"/>
      </w:rPr>
    </w:lvl>
    <w:lvl w:ilvl="3" w:tplc="E36411D6" w:tentative="1">
      <w:start w:val="1"/>
      <w:numFmt w:val="bullet"/>
      <w:lvlText w:val="•"/>
      <w:lvlJc w:val="left"/>
      <w:pPr>
        <w:tabs>
          <w:tab w:val="num" w:pos="2880"/>
        </w:tabs>
        <w:ind w:left="2880" w:hanging="360"/>
      </w:pPr>
      <w:rPr>
        <w:rFonts w:hint="default" w:ascii="Arial" w:hAnsi="Arial"/>
      </w:rPr>
    </w:lvl>
    <w:lvl w:ilvl="4" w:tplc="80B62412" w:tentative="1">
      <w:start w:val="1"/>
      <w:numFmt w:val="bullet"/>
      <w:lvlText w:val="•"/>
      <w:lvlJc w:val="left"/>
      <w:pPr>
        <w:tabs>
          <w:tab w:val="num" w:pos="3600"/>
        </w:tabs>
        <w:ind w:left="3600" w:hanging="360"/>
      </w:pPr>
      <w:rPr>
        <w:rFonts w:hint="default" w:ascii="Arial" w:hAnsi="Arial"/>
      </w:rPr>
    </w:lvl>
    <w:lvl w:ilvl="5" w:tplc="1D966EE0" w:tentative="1">
      <w:start w:val="1"/>
      <w:numFmt w:val="bullet"/>
      <w:lvlText w:val="•"/>
      <w:lvlJc w:val="left"/>
      <w:pPr>
        <w:tabs>
          <w:tab w:val="num" w:pos="4320"/>
        </w:tabs>
        <w:ind w:left="4320" w:hanging="360"/>
      </w:pPr>
      <w:rPr>
        <w:rFonts w:hint="default" w:ascii="Arial" w:hAnsi="Arial"/>
      </w:rPr>
    </w:lvl>
    <w:lvl w:ilvl="6" w:tplc="151634A8" w:tentative="1">
      <w:start w:val="1"/>
      <w:numFmt w:val="bullet"/>
      <w:lvlText w:val="•"/>
      <w:lvlJc w:val="left"/>
      <w:pPr>
        <w:tabs>
          <w:tab w:val="num" w:pos="5040"/>
        </w:tabs>
        <w:ind w:left="5040" w:hanging="360"/>
      </w:pPr>
      <w:rPr>
        <w:rFonts w:hint="default" w:ascii="Arial" w:hAnsi="Arial"/>
      </w:rPr>
    </w:lvl>
    <w:lvl w:ilvl="7" w:tplc="8CA86FF4" w:tentative="1">
      <w:start w:val="1"/>
      <w:numFmt w:val="bullet"/>
      <w:lvlText w:val="•"/>
      <w:lvlJc w:val="left"/>
      <w:pPr>
        <w:tabs>
          <w:tab w:val="num" w:pos="5760"/>
        </w:tabs>
        <w:ind w:left="5760" w:hanging="360"/>
      </w:pPr>
      <w:rPr>
        <w:rFonts w:hint="default" w:ascii="Arial" w:hAnsi="Arial"/>
      </w:rPr>
    </w:lvl>
    <w:lvl w:ilvl="8" w:tplc="4A3EBB00" w:tentative="1">
      <w:start w:val="1"/>
      <w:numFmt w:val="bullet"/>
      <w:lvlText w:val="•"/>
      <w:lvlJc w:val="left"/>
      <w:pPr>
        <w:tabs>
          <w:tab w:val="num" w:pos="6480"/>
        </w:tabs>
        <w:ind w:left="6480" w:hanging="360"/>
      </w:pPr>
      <w:rPr>
        <w:rFonts w:hint="default" w:ascii="Arial" w:hAnsi="Arial"/>
      </w:rPr>
    </w:lvl>
  </w:abstractNum>
  <w:abstractNum w:abstractNumId="2" w15:restartNumberingAfterBreak="0">
    <w:nsid w:val="2C1315AB"/>
    <w:multiLevelType w:val="hybridMultilevel"/>
    <w:tmpl w:val="E006D176"/>
    <w:lvl w:ilvl="0" w:tplc="240A0001">
      <w:start w:val="1"/>
      <w:numFmt w:val="bullet"/>
      <w:lvlText w:val=""/>
      <w:lvlJc w:val="left"/>
      <w:pPr>
        <w:ind w:left="720" w:hanging="360"/>
      </w:pPr>
      <w:rPr>
        <w:rFonts w:hint="default" w:ascii="Symbol" w:hAnsi="Symbol"/>
      </w:rPr>
    </w:lvl>
    <w:lvl w:ilvl="1" w:tplc="240A0003">
      <w:start w:val="1"/>
      <w:numFmt w:val="bullet"/>
      <w:lvlText w:val="o"/>
      <w:lvlJc w:val="left"/>
      <w:pPr>
        <w:ind w:left="1440" w:hanging="360"/>
      </w:pPr>
      <w:rPr>
        <w:rFonts w:hint="default" w:ascii="Courier New" w:hAnsi="Courier New" w:cs="Courier New"/>
      </w:rPr>
    </w:lvl>
    <w:lvl w:ilvl="2" w:tplc="240A0005">
      <w:start w:val="1"/>
      <w:numFmt w:val="bullet"/>
      <w:lvlText w:val=""/>
      <w:lvlJc w:val="left"/>
      <w:pPr>
        <w:ind w:left="2160" w:hanging="360"/>
      </w:pPr>
      <w:rPr>
        <w:rFonts w:hint="default" w:ascii="Wingdings" w:hAnsi="Wingdings"/>
      </w:rPr>
    </w:lvl>
    <w:lvl w:ilvl="3" w:tplc="240A0001">
      <w:start w:val="1"/>
      <w:numFmt w:val="bullet"/>
      <w:lvlText w:val=""/>
      <w:lvlJc w:val="left"/>
      <w:pPr>
        <w:ind w:left="2880" w:hanging="360"/>
      </w:pPr>
      <w:rPr>
        <w:rFonts w:hint="default" w:ascii="Symbol" w:hAnsi="Symbol"/>
      </w:rPr>
    </w:lvl>
    <w:lvl w:ilvl="4" w:tplc="240A0003">
      <w:start w:val="1"/>
      <w:numFmt w:val="bullet"/>
      <w:lvlText w:val="o"/>
      <w:lvlJc w:val="left"/>
      <w:pPr>
        <w:ind w:left="3600" w:hanging="360"/>
      </w:pPr>
      <w:rPr>
        <w:rFonts w:hint="default" w:ascii="Courier New" w:hAnsi="Courier New" w:cs="Courier New"/>
      </w:rPr>
    </w:lvl>
    <w:lvl w:ilvl="5" w:tplc="240A0005">
      <w:start w:val="1"/>
      <w:numFmt w:val="bullet"/>
      <w:lvlText w:val=""/>
      <w:lvlJc w:val="left"/>
      <w:pPr>
        <w:ind w:left="4320" w:hanging="360"/>
      </w:pPr>
      <w:rPr>
        <w:rFonts w:hint="default" w:ascii="Wingdings" w:hAnsi="Wingdings"/>
      </w:rPr>
    </w:lvl>
    <w:lvl w:ilvl="6" w:tplc="240A0001">
      <w:start w:val="1"/>
      <w:numFmt w:val="bullet"/>
      <w:lvlText w:val=""/>
      <w:lvlJc w:val="left"/>
      <w:pPr>
        <w:ind w:left="5040" w:hanging="360"/>
      </w:pPr>
      <w:rPr>
        <w:rFonts w:hint="default" w:ascii="Symbol" w:hAnsi="Symbol"/>
      </w:rPr>
    </w:lvl>
    <w:lvl w:ilvl="7" w:tplc="240A0003">
      <w:start w:val="1"/>
      <w:numFmt w:val="bullet"/>
      <w:lvlText w:val="o"/>
      <w:lvlJc w:val="left"/>
      <w:pPr>
        <w:ind w:left="5760" w:hanging="360"/>
      </w:pPr>
      <w:rPr>
        <w:rFonts w:hint="default" w:ascii="Courier New" w:hAnsi="Courier New" w:cs="Courier New"/>
      </w:rPr>
    </w:lvl>
    <w:lvl w:ilvl="8" w:tplc="240A0005">
      <w:start w:val="1"/>
      <w:numFmt w:val="bullet"/>
      <w:lvlText w:val=""/>
      <w:lvlJc w:val="left"/>
      <w:pPr>
        <w:ind w:left="6480" w:hanging="360"/>
      </w:pPr>
      <w:rPr>
        <w:rFonts w:hint="default" w:ascii="Wingdings" w:hAnsi="Wingdings"/>
      </w:rPr>
    </w:lvl>
  </w:abstractNum>
  <w:abstractNum w:abstractNumId="3" w15:restartNumberingAfterBreak="0">
    <w:nsid w:val="33B97B78"/>
    <w:multiLevelType w:val="hybridMultilevel"/>
    <w:tmpl w:val="D6A4DA4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40973005"/>
    <w:multiLevelType w:val="hybridMultilevel"/>
    <w:tmpl w:val="DD7C7BD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A585B0A"/>
    <w:multiLevelType w:val="hybridMultilevel"/>
    <w:tmpl w:val="BE7AE480"/>
    <w:lvl w:ilvl="0" w:tplc="240A0001">
      <w:start w:val="1"/>
      <w:numFmt w:val="bullet"/>
      <w:lvlText w:val=""/>
      <w:lvlJc w:val="left"/>
      <w:pPr>
        <w:ind w:left="720" w:hanging="360"/>
      </w:pPr>
      <w:rPr>
        <w:rFonts w:hint="default" w:ascii="Symbol" w:hAnsi="Symbol"/>
      </w:rPr>
    </w:lvl>
    <w:lvl w:ilvl="1" w:tplc="240A0003" w:tentative="1">
      <w:start w:val="1"/>
      <w:numFmt w:val="bullet"/>
      <w:lvlText w:val="o"/>
      <w:lvlJc w:val="left"/>
      <w:pPr>
        <w:ind w:left="1440" w:hanging="360"/>
      </w:pPr>
      <w:rPr>
        <w:rFonts w:hint="default" w:ascii="Courier New" w:hAnsi="Courier New" w:cs="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abstractNum w:abstractNumId="6" w15:restartNumberingAfterBreak="0">
    <w:nsid w:val="4DA032A5"/>
    <w:multiLevelType w:val="hybridMultilevel"/>
    <w:tmpl w:val="37ECCCC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4DD820A2"/>
    <w:multiLevelType w:val="hybridMultilevel"/>
    <w:tmpl w:val="1A126CD6"/>
    <w:lvl w:ilvl="0" w:tplc="240A0001">
      <w:start w:val="1"/>
      <w:numFmt w:val="bullet"/>
      <w:lvlText w:val=""/>
      <w:lvlJc w:val="left"/>
      <w:pPr>
        <w:ind w:left="1440" w:hanging="360"/>
      </w:pPr>
      <w:rPr>
        <w:rFonts w:hint="default" w:ascii="Symbol" w:hAnsi="Symbol"/>
      </w:rPr>
    </w:lvl>
    <w:lvl w:ilvl="1" w:tplc="240A0003" w:tentative="1">
      <w:start w:val="1"/>
      <w:numFmt w:val="bullet"/>
      <w:lvlText w:val="o"/>
      <w:lvlJc w:val="left"/>
      <w:pPr>
        <w:ind w:left="2160" w:hanging="360"/>
      </w:pPr>
      <w:rPr>
        <w:rFonts w:hint="default" w:ascii="Courier New" w:hAnsi="Courier New" w:cs="Courier New"/>
      </w:rPr>
    </w:lvl>
    <w:lvl w:ilvl="2" w:tplc="240A0005" w:tentative="1">
      <w:start w:val="1"/>
      <w:numFmt w:val="bullet"/>
      <w:lvlText w:val=""/>
      <w:lvlJc w:val="left"/>
      <w:pPr>
        <w:ind w:left="2880" w:hanging="360"/>
      </w:pPr>
      <w:rPr>
        <w:rFonts w:hint="default" w:ascii="Wingdings" w:hAnsi="Wingdings"/>
      </w:rPr>
    </w:lvl>
    <w:lvl w:ilvl="3" w:tplc="240A0001" w:tentative="1">
      <w:start w:val="1"/>
      <w:numFmt w:val="bullet"/>
      <w:lvlText w:val=""/>
      <w:lvlJc w:val="left"/>
      <w:pPr>
        <w:ind w:left="3600" w:hanging="360"/>
      </w:pPr>
      <w:rPr>
        <w:rFonts w:hint="default" w:ascii="Symbol" w:hAnsi="Symbol"/>
      </w:rPr>
    </w:lvl>
    <w:lvl w:ilvl="4" w:tplc="240A0003" w:tentative="1">
      <w:start w:val="1"/>
      <w:numFmt w:val="bullet"/>
      <w:lvlText w:val="o"/>
      <w:lvlJc w:val="left"/>
      <w:pPr>
        <w:ind w:left="4320" w:hanging="360"/>
      </w:pPr>
      <w:rPr>
        <w:rFonts w:hint="default" w:ascii="Courier New" w:hAnsi="Courier New" w:cs="Courier New"/>
      </w:rPr>
    </w:lvl>
    <w:lvl w:ilvl="5" w:tplc="240A0005" w:tentative="1">
      <w:start w:val="1"/>
      <w:numFmt w:val="bullet"/>
      <w:lvlText w:val=""/>
      <w:lvlJc w:val="left"/>
      <w:pPr>
        <w:ind w:left="5040" w:hanging="360"/>
      </w:pPr>
      <w:rPr>
        <w:rFonts w:hint="default" w:ascii="Wingdings" w:hAnsi="Wingdings"/>
      </w:rPr>
    </w:lvl>
    <w:lvl w:ilvl="6" w:tplc="240A0001" w:tentative="1">
      <w:start w:val="1"/>
      <w:numFmt w:val="bullet"/>
      <w:lvlText w:val=""/>
      <w:lvlJc w:val="left"/>
      <w:pPr>
        <w:ind w:left="5760" w:hanging="360"/>
      </w:pPr>
      <w:rPr>
        <w:rFonts w:hint="default" w:ascii="Symbol" w:hAnsi="Symbol"/>
      </w:rPr>
    </w:lvl>
    <w:lvl w:ilvl="7" w:tplc="240A0003" w:tentative="1">
      <w:start w:val="1"/>
      <w:numFmt w:val="bullet"/>
      <w:lvlText w:val="o"/>
      <w:lvlJc w:val="left"/>
      <w:pPr>
        <w:ind w:left="6480" w:hanging="360"/>
      </w:pPr>
      <w:rPr>
        <w:rFonts w:hint="default" w:ascii="Courier New" w:hAnsi="Courier New" w:cs="Courier New"/>
      </w:rPr>
    </w:lvl>
    <w:lvl w:ilvl="8" w:tplc="240A0005" w:tentative="1">
      <w:start w:val="1"/>
      <w:numFmt w:val="bullet"/>
      <w:lvlText w:val=""/>
      <w:lvlJc w:val="left"/>
      <w:pPr>
        <w:ind w:left="7200" w:hanging="360"/>
      </w:pPr>
      <w:rPr>
        <w:rFonts w:hint="default" w:ascii="Wingdings" w:hAnsi="Wingdings"/>
      </w:rPr>
    </w:lvl>
  </w:abstractNum>
  <w:abstractNum w:abstractNumId="8" w15:restartNumberingAfterBreak="0">
    <w:nsid w:val="578B4A7D"/>
    <w:multiLevelType w:val="hybridMultilevel"/>
    <w:tmpl w:val="2548972A"/>
    <w:lvl w:ilvl="0" w:tplc="240A0001">
      <w:start w:val="1"/>
      <w:numFmt w:val="bullet"/>
      <w:lvlText w:val=""/>
      <w:lvlJc w:val="left"/>
      <w:pPr>
        <w:ind w:left="720" w:hanging="360"/>
      </w:pPr>
      <w:rPr>
        <w:rFonts w:hint="default" w:ascii="Symbol" w:hAnsi="Symbol"/>
      </w:rPr>
    </w:lvl>
    <w:lvl w:ilvl="1" w:tplc="240A0003" w:tentative="1">
      <w:start w:val="1"/>
      <w:numFmt w:val="bullet"/>
      <w:lvlText w:val="o"/>
      <w:lvlJc w:val="left"/>
      <w:pPr>
        <w:ind w:left="1440" w:hanging="360"/>
      </w:pPr>
      <w:rPr>
        <w:rFonts w:hint="default" w:ascii="Courier New" w:hAnsi="Courier New" w:cs="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abstractNum w:abstractNumId="9" w15:restartNumberingAfterBreak="0">
    <w:nsid w:val="6D3313EC"/>
    <w:multiLevelType w:val="hybridMultilevel"/>
    <w:tmpl w:val="8182F2E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4"/>
  </w:num>
  <w:num w:numId="2">
    <w:abstractNumId w:val="3"/>
  </w:num>
  <w:num w:numId="3">
    <w:abstractNumId w:val="7"/>
  </w:num>
  <w:num w:numId="4">
    <w:abstractNumId w:val="2"/>
  </w:num>
  <w:num w:numId="5">
    <w:abstractNumId w:val="0"/>
  </w:num>
  <w:num w:numId="6">
    <w:abstractNumId w:val="1"/>
  </w:num>
  <w:num w:numId="7">
    <w:abstractNumId w:val="5"/>
  </w:num>
  <w:num w:numId="8">
    <w:abstractNumId w:val="8"/>
  </w:num>
  <w:num w:numId="9">
    <w:abstractNumId w:val="9"/>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milo Eduardo Matson Hernandez">
    <w15:presenceInfo w15:providerId="AD" w15:userId="S::camiloe.matsonh@konradlorenz.edu.co::52bf151e-5f17-4c5a-8397-ea1e477b663d"/>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0FEB"/>
    <w:rsid w:val="0000633C"/>
    <w:rsid w:val="00011CC9"/>
    <w:rsid w:val="0001533E"/>
    <w:rsid w:val="00016082"/>
    <w:rsid w:val="000171FB"/>
    <w:rsid w:val="00017798"/>
    <w:rsid w:val="000306F7"/>
    <w:rsid w:val="0004152E"/>
    <w:rsid w:val="00043438"/>
    <w:rsid w:val="0004591B"/>
    <w:rsid w:val="0004704A"/>
    <w:rsid w:val="00050189"/>
    <w:rsid w:val="000524D6"/>
    <w:rsid w:val="00062EC5"/>
    <w:rsid w:val="000670C4"/>
    <w:rsid w:val="00076599"/>
    <w:rsid w:val="0008176C"/>
    <w:rsid w:val="00083475"/>
    <w:rsid w:val="00083E17"/>
    <w:rsid w:val="0008408B"/>
    <w:rsid w:val="0008756A"/>
    <w:rsid w:val="000919FC"/>
    <w:rsid w:val="0009339E"/>
    <w:rsid w:val="0009441D"/>
    <w:rsid w:val="00095E59"/>
    <w:rsid w:val="000B3154"/>
    <w:rsid w:val="000B41AD"/>
    <w:rsid w:val="000B6BA9"/>
    <w:rsid w:val="000C1BA6"/>
    <w:rsid w:val="000C4269"/>
    <w:rsid w:val="000C4486"/>
    <w:rsid w:val="000D19BB"/>
    <w:rsid w:val="000D4E13"/>
    <w:rsid w:val="000D71A4"/>
    <w:rsid w:val="000E1045"/>
    <w:rsid w:val="000E1E76"/>
    <w:rsid w:val="000F30FB"/>
    <w:rsid w:val="000F5000"/>
    <w:rsid w:val="001001BF"/>
    <w:rsid w:val="001007BC"/>
    <w:rsid w:val="001015DE"/>
    <w:rsid w:val="00103F0F"/>
    <w:rsid w:val="0010695D"/>
    <w:rsid w:val="00116FBC"/>
    <w:rsid w:val="00121E12"/>
    <w:rsid w:val="00123CA0"/>
    <w:rsid w:val="00124AA5"/>
    <w:rsid w:val="00124F47"/>
    <w:rsid w:val="001253FC"/>
    <w:rsid w:val="0013241D"/>
    <w:rsid w:val="001348FE"/>
    <w:rsid w:val="001377FA"/>
    <w:rsid w:val="00140862"/>
    <w:rsid w:val="00142622"/>
    <w:rsid w:val="001431A1"/>
    <w:rsid w:val="00143C4E"/>
    <w:rsid w:val="00144B5F"/>
    <w:rsid w:val="001507F7"/>
    <w:rsid w:val="001545B2"/>
    <w:rsid w:val="001578A8"/>
    <w:rsid w:val="001674E1"/>
    <w:rsid w:val="001710BA"/>
    <w:rsid w:val="00173AF4"/>
    <w:rsid w:val="00176402"/>
    <w:rsid w:val="00176F72"/>
    <w:rsid w:val="00177A2B"/>
    <w:rsid w:val="00182804"/>
    <w:rsid w:val="00184A50"/>
    <w:rsid w:val="00184A85"/>
    <w:rsid w:val="00190E63"/>
    <w:rsid w:val="001920FA"/>
    <w:rsid w:val="00193751"/>
    <w:rsid w:val="00194D46"/>
    <w:rsid w:val="001A65D5"/>
    <w:rsid w:val="001B0817"/>
    <w:rsid w:val="001B128F"/>
    <w:rsid w:val="001B3EE2"/>
    <w:rsid w:val="001B49F8"/>
    <w:rsid w:val="001B731A"/>
    <w:rsid w:val="001C0F2A"/>
    <w:rsid w:val="001C428C"/>
    <w:rsid w:val="001C4DB5"/>
    <w:rsid w:val="001D6E8F"/>
    <w:rsid w:val="001E1C59"/>
    <w:rsid w:val="001E1CC4"/>
    <w:rsid w:val="001E2339"/>
    <w:rsid w:val="001E34AD"/>
    <w:rsid w:val="001E4770"/>
    <w:rsid w:val="001E65E6"/>
    <w:rsid w:val="001F11E0"/>
    <w:rsid w:val="001F2A3D"/>
    <w:rsid w:val="001F45D9"/>
    <w:rsid w:val="001F4D3D"/>
    <w:rsid w:val="001F5B62"/>
    <w:rsid w:val="001F7436"/>
    <w:rsid w:val="002033FB"/>
    <w:rsid w:val="002075A5"/>
    <w:rsid w:val="00211380"/>
    <w:rsid w:val="002116BA"/>
    <w:rsid w:val="00212DF6"/>
    <w:rsid w:val="002149BC"/>
    <w:rsid w:val="002218E9"/>
    <w:rsid w:val="002222BF"/>
    <w:rsid w:val="00222919"/>
    <w:rsid w:val="00223469"/>
    <w:rsid w:val="00225A9B"/>
    <w:rsid w:val="00225F7B"/>
    <w:rsid w:val="002263DA"/>
    <w:rsid w:val="0022644C"/>
    <w:rsid w:val="002308F1"/>
    <w:rsid w:val="0023177F"/>
    <w:rsid w:val="0023194B"/>
    <w:rsid w:val="0024067D"/>
    <w:rsid w:val="00240DFE"/>
    <w:rsid w:val="002437B4"/>
    <w:rsid w:val="00243F1E"/>
    <w:rsid w:val="00246D18"/>
    <w:rsid w:val="00247EBE"/>
    <w:rsid w:val="002518A6"/>
    <w:rsid w:val="00255179"/>
    <w:rsid w:val="00257545"/>
    <w:rsid w:val="00260FEC"/>
    <w:rsid w:val="00263155"/>
    <w:rsid w:val="00264792"/>
    <w:rsid w:val="0026536A"/>
    <w:rsid w:val="0026578A"/>
    <w:rsid w:val="00271847"/>
    <w:rsid w:val="00275142"/>
    <w:rsid w:val="00276A86"/>
    <w:rsid w:val="002845BB"/>
    <w:rsid w:val="002A04AC"/>
    <w:rsid w:val="002A3ED8"/>
    <w:rsid w:val="002A44EC"/>
    <w:rsid w:val="002A647E"/>
    <w:rsid w:val="002B0233"/>
    <w:rsid w:val="002B069E"/>
    <w:rsid w:val="002B7B6F"/>
    <w:rsid w:val="002D453D"/>
    <w:rsid w:val="002D482C"/>
    <w:rsid w:val="002D55A8"/>
    <w:rsid w:val="002E3443"/>
    <w:rsid w:val="002E3F2E"/>
    <w:rsid w:val="002F1BCA"/>
    <w:rsid w:val="002F291A"/>
    <w:rsid w:val="002F4FA6"/>
    <w:rsid w:val="002F68E9"/>
    <w:rsid w:val="00303400"/>
    <w:rsid w:val="003034BF"/>
    <w:rsid w:val="00304F6F"/>
    <w:rsid w:val="00310DCC"/>
    <w:rsid w:val="00311DA9"/>
    <w:rsid w:val="00313935"/>
    <w:rsid w:val="00324E27"/>
    <w:rsid w:val="00332BD4"/>
    <w:rsid w:val="00351F08"/>
    <w:rsid w:val="00354848"/>
    <w:rsid w:val="00355310"/>
    <w:rsid w:val="0035708B"/>
    <w:rsid w:val="00357663"/>
    <w:rsid w:val="00364AAD"/>
    <w:rsid w:val="00370B71"/>
    <w:rsid w:val="00370D04"/>
    <w:rsid w:val="00370DBC"/>
    <w:rsid w:val="00380981"/>
    <w:rsid w:val="00380F4B"/>
    <w:rsid w:val="003814BB"/>
    <w:rsid w:val="0038355A"/>
    <w:rsid w:val="003837B4"/>
    <w:rsid w:val="00397BB4"/>
    <w:rsid w:val="003A7CDC"/>
    <w:rsid w:val="003B6DA1"/>
    <w:rsid w:val="003C04DC"/>
    <w:rsid w:val="003C06FB"/>
    <w:rsid w:val="003C25E8"/>
    <w:rsid w:val="003C2927"/>
    <w:rsid w:val="003C2C6C"/>
    <w:rsid w:val="003C3A11"/>
    <w:rsid w:val="003E037F"/>
    <w:rsid w:val="003E39A6"/>
    <w:rsid w:val="003E7F80"/>
    <w:rsid w:val="003F09CE"/>
    <w:rsid w:val="003F33BA"/>
    <w:rsid w:val="003F4210"/>
    <w:rsid w:val="003F4395"/>
    <w:rsid w:val="003F5CD5"/>
    <w:rsid w:val="00401554"/>
    <w:rsid w:val="00405C43"/>
    <w:rsid w:val="00413513"/>
    <w:rsid w:val="0041449C"/>
    <w:rsid w:val="00417371"/>
    <w:rsid w:val="00421341"/>
    <w:rsid w:val="004223E1"/>
    <w:rsid w:val="00424640"/>
    <w:rsid w:val="0042483D"/>
    <w:rsid w:val="00427C43"/>
    <w:rsid w:val="004332C1"/>
    <w:rsid w:val="00437A39"/>
    <w:rsid w:val="004470E4"/>
    <w:rsid w:val="00456079"/>
    <w:rsid w:val="0045784C"/>
    <w:rsid w:val="0046085E"/>
    <w:rsid w:val="004615B9"/>
    <w:rsid w:val="00461C10"/>
    <w:rsid w:val="0046257A"/>
    <w:rsid w:val="00464492"/>
    <w:rsid w:val="004730B6"/>
    <w:rsid w:val="004753B3"/>
    <w:rsid w:val="00480163"/>
    <w:rsid w:val="004804EF"/>
    <w:rsid w:val="00484083"/>
    <w:rsid w:val="00486D92"/>
    <w:rsid w:val="0048759B"/>
    <w:rsid w:val="00491C8C"/>
    <w:rsid w:val="00491DE6"/>
    <w:rsid w:val="00492FC4"/>
    <w:rsid w:val="00493D77"/>
    <w:rsid w:val="00496614"/>
    <w:rsid w:val="00497D5B"/>
    <w:rsid w:val="004A0BF3"/>
    <w:rsid w:val="004D0EB3"/>
    <w:rsid w:val="004D43B5"/>
    <w:rsid w:val="004D4B6A"/>
    <w:rsid w:val="004D5F2C"/>
    <w:rsid w:val="004D6B4A"/>
    <w:rsid w:val="004E06A6"/>
    <w:rsid w:val="004E7FA4"/>
    <w:rsid w:val="004F1479"/>
    <w:rsid w:val="004F7E4B"/>
    <w:rsid w:val="005021E1"/>
    <w:rsid w:val="00502D2D"/>
    <w:rsid w:val="005048C1"/>
    <w:rsid w:val="00506F72"/>
    <w:rsid w:val="00512108"/>
    <w:rsid w:val="00513834"/>
    <w:rsid w:val="005152E0"/>
    <w:rsid w:val="00527F7E"/>
    <w:rsid w:val="0053143B"/>
    <w:rsid w:val="0053166C"/>
    <w:rsid w:val="00531A22"/>
    <w:rsid w:val="00532101"/>
    <w:rsid w:val="00533821"/>
    <w:rsid w:val="00552704"/>
    <w:rsid w:val="00553601"/>
    <w:rsid w:val="005571EF"/>
    <w:rsid w:val="00561D6C"/>
    <w:rsid w:val="00562EF7"/>
    <w:rsid w:val="005641C4"/>
    <w:rsid w:val="005672CA"/>
    <w:rsid w:val="00567FA1"/>
    <w:rsid w:val="005759C9"/>
    <w:rsid w:val="005770CF"/>
    <w:rsid w:val="0058014B"/>
    <w:rsid w:val="005857B3"/>
    <w:rsid w:val="00585899"/>
    <w:rsid w:val="0059499A"/>
    <w:rsid w:val="00597442"/>
    <w:rsid w:val="00597E2B"/>
    <w:rsid w:val="005A4FF1"/>
    <w:rsid w:val="005B18FB"/>
    <w:rsid w:val="005B1FE6"/>
    <w:rsid w:val="005B23E1"/>
    <w:rsid w:val="005B2CE2"/>
    <w:rsid w:val="005C0200"/>
    <w:rsid w:val="005C74A1"/>
    <w:rsid w:val="005D0D09"/>
    <w:rsid w:val="005D3226"/>
    <w:rsid w:val="005D6E92"/>
    <w:rsid w:val="005E4AFE"/>
    <w:rsid w:val="005F14BE"/>
    <w:rsid w:val="005F65A5"/>
    <w:rsid w:val="00606A1E"/>
    <w:rsid w:val="006133AA"/>
    <w:rsid w:val="00613CEE"/>
    <w:rsid w:val="0061640D"/>
    <w:rsid w:val="00616F3C"/>
    <w:rsid w:val="00620D49"/>
    <w:rsid w:val="006278AC"/>
    <w:rsid w:val="0063178C"/>
    <w:rsid w:val="0063287E"/>
    <w:rsid w:val="00634354"/>
    <w:rsid w:val="00640016"/>
    <w:rsid w:val="006404CE"/>
    <w:rsid w:val="006408F7"/>
    <w:rsid w:val="00641766"/>
    <w:rsid w:val="006446AF"/>
    <w:rsid w:val="00645362"/>
    <w:rsid w:val="00646B8A"/>
    <w:rsid w:val="00647529"/>
    <w:rsid w:val="00654C90"/>
    <w:rsid w:val="006607BD"/>
    <w:rsid w:val="00661D5D"/>
    <w:rsid w:val="00664125"/>
    <w:rsid w:val="00672D79"/>
    <w:rsid w:val="00674634"/>
    <w:rsid w:val="0068050C"/>
    <w:rsid w:val="00695832"/>
    <w:rsid w:val="006A114A"/>
    <w:rsid w:val="006A49B7"/>
    <w:rsid w:val="006B5525"/>
    <w:rsid w:val="006B5FAF"/>
    <w:rsid w:val="006B758E"/>
    <w:rsid w:val="006C45D5"/>
    <w:rsid w:val="006C533A"/>
    <w:rsid w:val="006C5F6B"/>
    <w:rsid w:val="006D1568"/>
    <w:rsid w:val="006D3623"/>
    <w:rsid w:val="006D6DC6"/>
    <w:rsid w:val="006E04EE"/>
    <w:rsid w:val="006F58A5"/>
    <w:rsid w:val="006F7F7D"/>
    <w:rsid w:val="00705306"/>
    <w:rsid w:val="007057B2"/>
    <w:rsid w:val="00711876"/>
    <w:rsid w:val="00717109"/>
    <w:rsid w:val="007202D3"/>
    <w:rsid w:val="00721313"/>
    <w:rsid w:val="00724D3A"/>
    <w:rsid w:val="007265CF"/>
    <w:rsid w:val="0072685F"/>
    <w:rsid w:val="007307BF"/>
    <w:rsid w:val="00731121"/>
    <w:rsid w:val="00732239"/>
    <w:rsid w:val="007329E4"/>
    <w:rsid w:val="00734BD7"/>
    <w:rsid w:val="00734E8A"/>
    <w:rsid w:val="00737ADF"/>
    <w:rsid w:val="00737C59"/>
    <w:rsid w:val="00741E5F"/>
    <w:rsid w:val="0075250E"/>
    <w:rsid w:val="00754142"/>
    <w:rsid w:val="0075474C"/>
    <w:rsid w:val="0075483E"/>
    <w:rsid w:val="00754E26"/>
    <w:rsid w:val="00756319"/>
    <w:rsid w:val="0075745C"/>
    <w:rsid w:val="00772AC5"/>
    <w:rsid w:val="007779E4"/>
    <w:rsid w:val="0079213C"/>
    <w:rsid w:val="00794F59"/>
    <w:rsid w:val="007957C7"/>
    <w:rsid w:val="0079604F"/>
    <w:rsid w:val="007A3573"/>
    <w:rsid w:val="007A615E"/>
    <w:rsid w:val="007B1E66"/>
    <w:rsid w:val="007B6C18"/>
    <w:rsid w:val="007C57E3"/>
    <w:rsid w:val="007C7D2E"/>
    <w:rsid w:val="007D1EE4"/>
    <w:rsid w:val="007D35A1"/>
    <w:rsid w:val="007D3E73"/>
    <w:rsid w:val="007D6AEB"/>
    <w:rsid w:val="007E4CD3"/>
    <w:rsid w:val="007E674A"/>
    <w:rsid w:val="007F1D90"/>
    <w:rsid w:val="007F25E1"/>
    <w:rsid w:val="007F4D54"/>
    <w:rsid w:val="007F6F9E"/>
    <w:rsid w:val="0080162F"/>
    <w:rsid w:val="00801917"/>
    <w:rsid w:val="008024DA"/>
    <w:rsid w:val="008074A3"/>
    <w:rsid w:val="008244F1"/>
    <w:rsid w:val="0083228F"/>
    <w:rsid w:val="00834FEE"/>
    <w:rsid w:val="008444D2"/>
    <w:rsid w:val="00845F60"/>
    <w:rsid w:val="0084693E"/>
    <w:rsid w:val="008533C1"/>
    <w:rsid w:val="00855253"/>
    <w:rsid w:val="008613A4"/>
    <w:rsid w:val="00872792"/>
    <w:rsid w:val="0088032A"/>
    <w:rsid w:val="008810AD"/>
    <w:rsid w:val="00887C38"/>
    <w:rsid w:val="00890A67"/>
    <w:rsid w:val="00891401"/>
    <w:rsid w:val="00891BA1"/>
    <w:rsid w:val="00892CEE"/>
    <w:rsid w:val="008A0F46"/>
    <w:rsid w:val="008A1DCF"/>
    <w:rsid w:val="008A36F9"/>
    <w:rsid w:val="008A74FA"/>
    <w:rsid w:val="008B0246"/>
    <w:rsid w:val="008B5574"/>
    <w:rsid w:val="008C1D88"/>
    <w:rsid w:val="008C2D21"/>
    <w:rsid w:val="008C401E"/>
    <w:rsid w:val="008C5A21"/>
    <w:rsid w:val="008D487B"/>
    <w:rsid w:val="008F0E3D"/>
    <w:rsid w:val="008F1435"/>
    <w:rsid w:val="00902E66"/>
    <w:rsid w:val="00903CEE"/>
    <w:rsid w:val="00905077"/>
    <w:rsid w:val="009067C8"/>
    <w:rsid w:val="00907A3B"/>
    <w:rsid w:val="00912E7D"/>
    <w:rsid w:val="00913304"/>
    <w:rsid w:val="00915311"/>
    <w:rsid w:val="00920AAF"/>
    <w:rsid w:val="00922ADC"/>
    <w:rsid w:val="00930686"/>
    <w:rsid w:val="00931877"/>
    <w:rsid w:val="009334AF"/>
    <w:rsid w:val="00933B8A"/>
    <w:rsid w:val="00933FB0"/>
    <w:rsid w:val="00936D76"/>
    <w:rsid w:val="00937CB9"/>
    <w:rsid w:val="00940C1F"/>
    <w:rsid w:val="00941573"/>
    <w:rsid w:val="00943C03"/>
    <w:rsid w:val="0094629F"/>
    <w:rsid w:val="00950300"/>
    <w:rsid w:val="0095080B"/>
    <w:rsid w:val="00952CD7"/>
    <w:rsid w:val="00954547"/>
    <w:rsid w:val="0095751A"/>
    <w:rsid w:val="009642FE"/>
    <w:rsid w:val="0096534E"/>
    <w:rsid w:val="00966C8C"/>
    <w:rsid w:val="00973770"/>
    <w:rsid w:val="009773F0"/>
    <w:rsid w:val="0098403A"/>
    <w:rsid w:val="0099075E"/>
    <w:rsid w:val="0099301F"/>
    <w:rsid w:val="00993F26"/>
    <w:rsid w:val="00995242"/>
    <w:rsid w:val="009A0EB8"/>
    <w:rsid w:val="009A17AA"/>
    <w:rsid w:val="009A3BDD"/>
    <w:rsid w:val="009A7636"/>
    <w:rsid w:val="009C0A5E"/>
    <w:rsid w:val="009C2ADC"/>
    <w:rsid w:val="009D2822"/>
    <w:rsid w:val="009D472D"/>
    <w:rsid w:val="009D477C"/>
    <w:rsid w:val="00A00602"/>
    <w:rsid w:val="00A01953"/>
    <w:rsid w:val="00A06957"/>
    <w:rsid w:val="00A06A4E"/>
    <w:rsid w:val="00A12041"/>
    <w:rsid w:val="00A12D8A"/>
    <w:rsid w:val="00A142CC"/>
    <w:rsid w:val="00A154F1"/>
    <w:rsid w:val="00A22F7E"/>
    <w:rsid w:val="00A23783"/>
    <w:rsid w:val="00A242A5"/>
    <w:rsid w:val="00A26716"/>
    <w:rsid w:val="00A27AE7"/>
    <w:rsid w:val="00A319AF"/>
    <w:rsid w:val="00A3700A"/>
    <w:rsid w:val="00A37F80"/>
    <w:rsid w:val="00A40A20"/>
    <w:rsid w:val="00A51027"/>
    <w:rsid w:val="00A52560"/>
    <w:rsid w:val="00A546F1"/>
    <w:rsid w:val="00A554EF"/>
    <w:rsid w:val="00A55C33"/>
    <w:rsid w:val="00A61FC8"/>
    <w:rsid w:val="00A62A47"/>
    <w:rsid w:val="00A647BE"/>
    <w:rsid w:val="00A66A3C"/>
    <w:rsid w:val="00A82427"/>
    <w:rsid w:val="00A855B5"/>
    <w:rsid w:val="00A93D30"/>
    <w:rsid w:val="00A93DA1"/>
    <w:rsid w:val="00A953F7"/>
    <w:rsid w:val="00AA0880"/>
    <w:rsid w:val="00AA1ECA"/>
    <w:rsid w:val="00AA641D"/>
    <w:rsid w:val="00AA721A"/>
    <w:rsid w:val="00AB599B"/>
    <w:rsid w:val="00AC29AB"/>
    <w:rsid w:val="00AC367F"/>
    <w:rsid w:val="00AC3F62"/>
    <w:rsid w:val="00AC44A2"/>
    <w:rsid w:val="00AD0BCB"/>
    <w:rsid w:val="00AE0364"/>
    <w:rsid w:val="00AE59AC"/>
    <w:rsid w:val="00AE6B14"/>
    <w:rsid w:val="00AE7F5C"/>
    <w:rsid w:val="00AF0469"/>
    <w:rsid w:val="00AF1FC2"/>
    <w:rsid w:val="00AF376B"/>
    <w:rsid w:val="00AF51DE"/>
    <w:rsid w:val="00B00CAC"/>
    <w:rsid w:val="00B03288"/>
    <w:rsid w:val="00B04058"/>
    <w:rsid w:val="00B04986"/>
    <w:rsid w:val="00B05E0E"/>
    <w:rsid w:val="00B074D0"/>
    <w:rsid w:val="00B1158E"/>
    <w:rsid w:val="00B12C2D"/>
    <w:rsid w:val="00B17251"/>
    <w:rsid w:val="00B20402"/>
    <w:rsid w:val="00B216C8"/>
    <w:rsid w:val="00B30611"/>
    <w:rsid w:val="00B30C08"/>
    <w:rsid w:val="00B41C7B"/>
    <w:rsid w:val="00B42ECE"/>
    <w:rsid w:val="00B46B0E"/>
    <w:rsid w:val="00B51217"/>
    <w:rsid w:val="00B53164"/>
    <w:rsid w:val="00B56D9C"/>
    <w:rsid w:val="00B57CDB"/>
    <w:rsid w:val="00B624D6"/>
    <w:rsid w:val="00B65130"/>
    <w:rsid w:val="00B65149"/>
    <w:rsid w:val="00B66521"/>
    <w:rsid w:val="00B6654C"/>
    <w:rsid w:val="00B71168"/>
    <w:rsid w:val="00B742F3"/>
    <w:rsid w:val="00B81CDF"/>
    <w:rsid w:val="00B84870"/>
    <w:rsid w:val="00B90FEB"/>
    <w:rsid w:val="00B91FEA"/>
    <w:rsid w:val="00B97231"/>
    <w:rsid w:val="00BA0A64"/>
    <w:rsid w:val="00BA3560"/>
    <w:rsid w:val="00BB113A"/>
    <w:rsid w:val="00BB1201"/>
    <w:rsid w:val="00BB284F"/>
    <w:rsid w:val="00BB3E50"/>
    <w:rsid w:val="00BB5AD1"/>
    <w:rsid w:val="00BC1A49"/>
    <w:rsid w:val="00BC46B3"/>
    <w:rsid w:val="00BD50BE"/>
    <w:rsid w:val="00BE36CB"/>
    <w:rsid w:val="00BE45E4"/>
    <w:rsid w:val="00BE55AE"/>
    <w:rsid w:val="00BF0621"/>
    <w:rsid w:val="00BF128A"/>
    <w:rsid w:val="00BF338B"/>
    <w:rsid w:val="00C033DD"/>
    <w:rsid w:val="00C05EF8"/>
    <w:rsid w:val="00C06441"/>
    <w:rsid w:val="00C1002D"/>
    <w:rsid w:val="00C10B97"/>
    <w:rsid w:val="00C21979"/>
    <w:rsid w:val="00C22B0B"/>
    <w:rsid w:val="00C24209"/>
    <w:rsid w:val="00C25F74"/>
    <w:rsid w:val="00C315FD"/>
    <w:rsid w:val="00C34B2A"/>
    <w:rsid w:val="00C35F3B"/>
    <w:rsid w:val="00C3716D"/>
    <w:rsid w:val="00C37FB4"/>
    <w:rsid w:val="00C37FB9"/>
    <w:rsid w:val="00C40E9B"/>
    <w:rsid w:val="00C44E53"/>
    <w:rsid w:val="00C45CFF"/>
    <w:rsid w:val="00C469F0"/>
    <w:rsid w:val="00C53237"/>
    <w:rsid w:val="00C53891"/>
    <w:rsid w:val="00C57049"/>
    <w:rsid w:val="00C57F4F"/>
    <w:rsid w:val="00C63DFE"/>
    <w:rsid w:val="00C657F0"/>
    <w:rsid w:val="00C65D93"/>
    <w:rsid w:val="00C66901"/>
    <w:rsid w:val="00C704CF"/>
    <w:rsid w:val="00C86586"/>
    <w:rsid w:val="00C8781A"/>
    <w:rsid w:val="00C93037"/>
    <w:rsid w:val="00CA3F02"/>
    <w:rsid w:val="00CA574B"/>
    <w:rsid w:val="00CB1987"/>
    <w:rsid w:val="00CB293A"/>
    <w:rsid w:val="00CC38D1"/>
    <w:rsid w:val="00CD7A4F"/>
    <w:rsid w:val="00CE1079"/>
    <w:rsid w:val="00CE464A"/>
    <w:rsid w:val="00D01AB5"/>
    <w:rsid w:val="00D101BB"/>
    <w:rsid w:val="00D10574"/>
    <w:rsid w:val="00D13082"/>
    <w:rsid w:val="00D14400"/>
    <w:rsid w:val="00D1477E"/>
    <w:rsid w:val="00D358A6"/>
    <w:rsid w:val="00D37045"/>
    <w:rsid w:val="00D37A5F"/>
    <w:rsid w:val="00D457F7"/>
    <w:rsid w:val="00D4596E"/>
    <w:rsid w:val="00D464BE"/>
    <w:rsid w:val="00D5159D"/>
    <w:rsid w:val="00D56A4D"/>
    <w:rsid w:val="00D6107B"/>
    <w:rsid w:val="00D61156"/>
    <w:rsid w:val="00D62E42"/>
    <w:rsid w:val="00D63FCE"/>
    <w:rsid w:val="00D64A7A"/>
    <w:rsid w:val="00D7060D"/>
    <w:rsid w:val="00D71143"/>
    <w:rsid w:val="00D73A5F"/>
    <w:rsid w:val="00D7467C"/>
    <w:rsid w:val="00D74C99"/>
    <w:rsid w:val="00D816A2"/>
    <w:rsid w:val="00D8337D"/>
    <w:rsid w:val="00D8437E"/>
    <w:rsid w:val="00D97979"/>
    <w:rsid w:val="00DA3BCA"/>
    <w:rsid w:val="00DA594B"/>
    <w:rsid w:val="00DA712E"/>
    <w:rsid w:val="00DA729F"/>
    <w:rsid w:val="00DB1863"/>
    <w:rsid w:val="00DB600A"/>
    <w:rsid w:val="00DC5658"/>
    <w:rsid w:val="00DC676D"/>
    <w:rsid w:val="00DD6239"/>
    <w:rsid w:val="00DD7A00"/>
    <w:rsid w:val="00DE01C1"/>
    <w:rsid w:val="00DE17F4"/>
    <w:rsid w:val="00DE7734"/>
    <w:rsid w:val="00E0173D"/>
    <w:rsid w:val="00E06AB4"/>
    <w:rsid w:val="00E07E73"/>
    <w:rsid w:val="00E113CC"/>
    <w:rsid w:val="00E13278"/>
    <w:rsid w:val="00E13533"/>
    <w:rsid w:val="00E14733"/>
    <w:rsid w:val="00E22A62"/>
    <w:rsid w:val="00E24C21"/>
    <w:rsid w:val="00E26EA0"/>
    <w:rsid w:val="00E36086"/>
    <w:rsid w:val="00E362B7"/>
    <w:rsid w:val="00E46CCC"/>
    <w:rsid w:val="00E5585A"/>
    <w:rsid w:val="00E60A28"/>
    <w:rsid w:val="00E625AE"/>
    <w:rsid w:val="00E71C4B"/>
    <w:rsid w:val="00E745D4"/>
    <w:rsid w:val="00E75419"/>
    <w:rsid w:val="00E84349"/>
    <w:rsid w:val="00E84C6B"/>
    <w:rsid w:val="00E854AA"/>
    <w:rsid w:val="00E90B96"/>
    <w:rsid w:val="00E94649"/>
    <w:rsid w:val="00EA0447"/>
    <w:rsid w:val="00EA246B"/>
    <w:rsid w:val="00EA2A96"/>
    <w:rsid w:val="00EA53D2"/>
    <w:rsid w:val="00EB32A7"/>
    <w:rsid w:val="00EC1F95"/>
    <w:rsid w:val="00EC6645"/>
    <w:rsid w:val="00ED2C89"/>
    <w:rsid w:val="00ED52A1"/>
    <w:rsid w:val="00EE3F7D"/>
    <w:rsid w:val="00EE7110"/>
    <w:rsid w:val="00EF05D4"/>
    <w:rsid w:val="00EF0BA6"/>
    <w:rsid w:val="00EF1A01"/>
    <w:rsid w:val="00F01EAA"/>
    <w:rsid w:val="00F0454B"/>
    <w:rsid w:val="00F05B8C"/>
    <w:rsid w:val="00F12F53"/>
    <w:rsid w:val="00F13059"/>
    <w:rsid w:val="00F14861"/>
    <w:rsid w:val="00F1614D"/>
    <w:rsid w:val="00F17AAF"/>
    <w:rsid w:val="00F20867"/>
    <w:rsid w:val="00F21558"/>
    <w:rsid w:val="00F2473E"/>
    <w:rsid w:val="00F37B9A"/>
    <w:rsid w:val="00F41136"/>
    <w:rsid w:val="00F549E1"/>
    <w:rsid w:val="00F63C3B"/>
    <w:rsid w:val="00F64450"/>
    <w:rsid w:val="00F649C7"/>
    <w:rsid w:val="00F67391"/>
    <w:rsid w:val="00F70AF1"/>
    <w:rsid w:val="00F71158"/>
    <w:rsid w:val="00F72A05"/>
    <w:rsid w:val="00F73805"/>
    <w:rsid w:val="00F76E39"/>
    <w:rsid w:val="00F8067A"/>
    <w:rsid w:val="00F80D22"/>
    <w:rsid w:val="00F820AE"/>
    <w:rsid w:val="00F82F19"/>
    <w:rsid w:val="00F82F37"/>
    <w:rsid w:val="00F83BA8"/>
    <w:rsid w:val="00F844D7"/>
    <w:rsid w:val="00F84AF5"/>
    <w:rsid w:val="00F9183A"/>
    <w:rsid w:val="00F94C0F"/>
    <w:rsid w:val="00FA5682"/>
    <w:rsid w:val="00FA7CE9"/>
    <w:rsid w:val="00FB15BD"/>
    <w:rsid w:val="00FB29F8"/>
    <w:rsid w:val="00FB2D83"/>
    <w:rsid w:val="00FB7CA2"/>
    <w:rsid w:val="00FC29E7"/>
    <w:rsid w:val="00FC5A1D"/>
    <w:rsid w:val="00FD1A6E"/>
    <w:rsid w:val="00FD2A34"/>
    <w:rsid w:val="00FD3218"/>
    <w:rsid w:val="00FD5C99"/>
    <w:rsid w:val="00FE447D"/>
    <w:rsid w:val="00FE46B7"/>
    <w:rsid w:val="00FE6785"/>
    <w:rsid w:val="00FF0BE0"/>
    <w:rsid w:val="00FF2D19"/>
    <w:rsid w:val="00FF433B"/>
    <w:rsid w:val="00FF51F9"/>
    <w:rsid w:val="02C2D992"/>
    <w:rsid w:val="053C39E1"/>
    <w:rsid w:val="1F72EF17"/>
    <w:rsid w:val="25190D4A"/>
    <w:rsid w:val="26C58205"/>
    <w:rsid w:val="2A8A7913"/>
    <w:rsid w:val="2B28A0BD"/>
    <w:rsid w:val="359E9AA1"/>
    <w:rsid w:val="4A1D5988"/>
    <w:rsid w:val="5A58F2F0"/>
    <w:rsid w:val="75650247"/>
    <w:rsid w:val="79E5042B"/>
    <w:rsid w:val="7C78ACD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F05D9A"/>
  <w15:chartTrackingRefBased/>
  <w15:docId w15:val="{2094CAF9-4F1B-4B65-8AB1-71BEA822B9D0}"/>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2075A5"/>
    <w:rPr>
      <w:rFonts w:ascii="Times New Roman" w:hAnsi="Times New Roman"/>
    </w:rPr>
  </w:style>
  <w:style w:type="paragraph" w:styleId="Heading1">
    <w:name w:val="heading 1"/>
    <w:basedOn w:val="Normal"/>
    <w:next w:val="Normal"/>
    <w:link w:val="Heading1Char"/>
    <w:uiPriority w:val="9"/>
    <w:qFormat/>
    <w:rsid w:val="0094629F"/>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2116BA"/>
    <w:pPr>
      <w:keepNext/>
      <w:keepLines/>
      <w:spacing w:before="80" w:after="0" w:line="240" w:lineRule="auto"/>
      <w:outlineLvl w:val="1"/>
    </w:pPr>
    <w:rPr>
      <w:rFonts w:eastAsiaTheme="majorEastAsia" w:cstheme="majorBidi"/>
      <w:b/>
      <w:color w:val="000000" w:themeColor="text1"/>
      <w:szCs w:val="28"/>
    </w:rPr>
  </w:style>
  <w:style w:type="paragraph" w:styleId="Heading3">
    <w:name w:val="heading 3"/>
    <w:basedOn w:val="Normal"/>
    <w:next w:val="Normal"/>
    <w:link w:val="Heading3Char"/>
    <w:uiPriority w:val="9"/>
    <w:unhideWhenUsed/>
    <w:qFormat/>
    <w:rsid w:val="00BB3E50"/>
    <w:pPr>
      <w:keepNext/>
      <w:keepLines/>
      <w:spacing w:before="40" w:after="0"/>
      <w:outlineLvl w:val="2"/>
    </w:pPr>
    <w:rPr>
      <w:rFonts w:eastAsiaTheme="majorEastAsia" w:cstheme="majorBidi"/>
      <w:b/>
      <w:color w:val="000000" w:themeColor="text1"/>
      <w:szCs w:val="24"/>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NoSpacing">
    <w:name w:val="No Spacing"/>
    <w:link w:val="NoSpacingChar"/>
    <w:uiPriority w:val="1"/>
    <w:qFormat/>
    <w:rsid w:val="00B90FEB"/>
    <w:pPr>
      <w:spacing w:after="0" w:line="240" w:lineRule="auto"/>
    </w:pPr>
    <w:rPr>
      <w:rFonts w:eastAsiaTheme="minorEastAsia"/>
      <w:lang w:eastAsia="es-CO"/>
    </w:rPr>
  </w:style>
  <w:style w:type="character" w:styleId="NoSpacingChar" w:customStyle="1">
    <w:name w:val="No Spacing Char"/>
    <w:basedOn w:val="DefaultParagraphFont"/>
    <w:link w:val="NoSpacing"/>
    <w:uiPriority w:val="1"/>
    <w:rsid w:val="00B90FEB"/>
    <w:rPr>
      <w:rFonts w:eastAsiaTheme="minorEastAsia"/>
      <w:lang w:eastAsia="es-CO"/>
    </w:rPr>
  </w:style>
  <w:style w:type="character" w:styleId="Heading2Char" w:customStyle="1">
    <w:name w:val="Heading 2 Char"/>
    <w:basedOn w:val="DefaultParagraphFont"/>
    <w:link w:val="Heading2"/>
    <w:uiPriority w:val="9"/>
    <w:rsid w:val="002116BA"/>
    <w:rPr>
      <w:rFonts w:ascii="Times New Roman" w:hAnsi="Times New Roman" w:eastAsiaTheme="majorEastAsia" w:cstheme="majorBidi"/>
      <w:b/>
      <w:color w:val="000000" w:themeColor="text1"/>
      <w:szCs w:val="28"/>
    </w:rPr>
  </w:style>
  <w:style w:type="paragraph" w:styleId="ListParagraph">
    <w:name w:val="List Paragraph"/>
    <w:basedOn w:val="Normal"/>
    <w:uiPriority w:val="34"/>
    <w:qFormat/>
    <w:rsid w:val="00B90FEB"/>
    <w:pPr>
      <w:spacing w:after="200" w:line="288" w:lineRule="auto"/>
      <w:ind w:left="720"/>
      <w:contextualSpacing/>
    </w:pPr>
    <w:rPr>
      <w:rFonts w:eastAsiaTheme="minorEastAsia"/>
      <w:sz w:val="21"/>
      <w:szCs w:val="21"/>
    </w:rPr>
  </w:style>
  <w:style w:type="character" w:styleId="Heading1Char" w:customStyle="1">
    <w:name w:val="Heading 1 Char"/>
    <w:basedOn w:val="DefaultParagraphFont"/>
    <w:link w:val="Heading1"/>
    <w:uiPriority w:val="9"/>
    <w:rsid w:val="0094629F"/>
    <w:rPr>
      <w:rFonts w:ascii="Times New Roman" w:hAnsi="Times New Roman" w:eastAsiaTheme="majorEastAsia" w:cstheme="majorBidi"/>
      <w:b/>
      <w:color w:val="000000" w:themeColor="text1"/>
      <w:szCs w:val="32"/>
    </w:rPr>
  </w:style>
  <w:style w:type="paragraph" w:styleId="Subtitle">
    <w:name w:val="Subtitle"/>
    <w:basedOn w:val="Normal"/>
    <w:next w:val="Normal"/>
    <w:link w:val="SubtitleChar"/>
    <w:uiPriority w:val="11"/>
    <w:qFormat/>
    <w:rsid w:val="007779E4"/>
    <w:pPr>
      <w:numPr>
        <w:ilvl w:val="1"/>
      </w:numPr>
      <w:spacing w:after="200" w:line="240" w:lineRule="auto"/>
    </w:pPr>
    <w:rPr>
      <w:rFonts w:eastAsiaTheme="majorEastAsia" w:cstheme="majorBidi"/>
      <w:b/>
      <w:szCs w:val="30"/>
    </w:rPr>
  </w:style>
  <w:style w:type="character" w:styleId="SubtitleChar" w:customStyle="1">
    <w:name w:val="Subtitle Char"/>
    <w:basedOn w:val="DefaultParagraphFont"/>
    <w:link w:val="Subtitle"/>
    <w:uiPriority w:val="11"/>
    <w:rsid w:val="007779E4"/>
    <w:rPr>
      <w:rFonts w:ascii="Times New Roman" w:hAnsi="Times New Roman" w:eastAsiaTheme="majorEastAsia" w:cstheme="majorBidi"/>
      <w:b/>
      <w:szCs w:val="30"/>
    </w:rPr>
  </w:style>
  <w:style w:type="character" w:styleId="Hyperlink">
    <w:name w:val="Hyperlink"/>
    <w:basedOn w:val="DefaultParagraphFont"/>
    <w:uiPriority w:val="99"/>
    <w:unhideWhenUsed/>
    <w:rsid w:val="00B90FEB"/>
    <w:rPr>
      <w:color w:val="0563C1" w:themeColor="hyperlink"/>
      <w:u w:val="single"/>
    </w:rPr>
  </w:style>
  <w:style w:type="paragraph" w:styleId="NormalWeb">
    <w:name w:val="Normal (Web)"/>
    <w:basedOn w:val="Normal"/>
    <w:uiPriority w:val="99"/>
    <w:unhideWhenUsed/>
    <w:rsid w:val="003034BF"/>
    <w:pPr>
      <w:spacing w:before="100" w:beforeAutospacing="1" w:after="100" w:afterAutospacing="1" w:line="240" w:lineRule="auto"/>
    </w:pPr>
    <w:rPr>
      <w:rFonts w:eastAsia="Times New Roman" w:cs="Times New Roman"/>
      <w:sz w:val="24"/>
      <w:szCs w:val="24"/>
      <w:lang w:eastAsia="es-CO"/>
    </w:rPr>
  </w:style>
  <w:style w:type="paragraph" w:styleId="HTMLPreformatted">
    <w:name w:val="HTML Preformatted"/>
    <w:basedOn w:val="Normal"/>
    <w:link w:val="HTMLPreformattedChar"/>
    <w:uiPriority w:val="99"/>
    <w:unhideWhenUsed/>
    <w:rsid w:val="00A554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lang w:eastAsia="es-CO"/>
    </w:rPr>
  </w:style>
  <w:style w:type="character" w:styleId="HTMLPreformattedChar" w:customStyle="1">
    <w:name w:val="HTML Preformatted Char"/>
    <w:basedOn w:val="DefaultParagraphFont"/>
    <w:link w:val="HTMLPreformatted"/>
    <w:uiPriority w:val="99"/>
    <w:rsid w:val="00A554EF"/>
    <w:rPr>
      <w:rFonts w:ascii="Courier New" w:hAnsi="Courier New" w:eastAsia="Times New Roman" w:cs="Courier New"/>
      <w:sz w:val="20"/>
      <w:szCs w:val="20"/>
      <w:lang w:eastAsia="es-CO"/>
    </w:rPr>
  </w:style>
  <w:style w:type="paragraph" w:styleId="TOCHeading">
    <w:name w:val="TOC Heading"/>
    <w:basedOn w:val="Heading1"/>
    <w:next w:val="Normal"/>
    <w:uiPriority w:val="39"/>
    <w:unhideWhenUsed/>
    <w:qFormat/>
    <w:rsid w:val="006A114A"/>
    <w:pPr>
      <w:jc w:val="left"/>
      <w:outlineLvl w:val="9"/>
    </w:pPr>
    <w:rPr>
      <w:rFonts w:asciiTheme="majorHAnsi" w:hAnsiTheme="majorHAnsi"/>
      <w:b w:val="0"/>
      <w:color w:val="2F5496" w:themeColor="accent1" w:themeShade="BF"/>
      <w:sz w:val="32"/>
      <w:lang w:eastAsia="es-CO"/>
    </w:rPr>
  </w:style>
  <w:style w:type="paragraph" w:styleId="TOC1">
    <w:name w:val="toc 1"/>
    <w:basedOn w:val="Normal"/>
    <w:next w:val="Normal"/>
    <w:autoRedefine/>
    <w:uiPriority w:val="39"/>
    <w:unhideWhenUsed/>
    <w:rsid w:val="006A114A"/>
    <w:pPr>
      <w:spacing w:after="100"/>
    </w:pPr>
  </w:style>
  <w:style w:type="paragraph" w:styleId="TOC2">
    <w:name w:val="toc 2"/>
    <w:basedOn w:val="Normal"/>
    <w:next w:val="Normal"/>
    <w:autoRedefine/>
    <w:uiPriority w:val="39"/>
    <w:unhideWhenUsed/>
    <w:rsid w:val="006A114A"/>
    <w:pPr>
      <w:spacing w:after="100"/>
      <w:ind w:left="220"/>
    </w:pPr>
  </w:style>
  <w:style w:type="character" w:styleId="Heading3Char" w:customStyle="1">
    <w:name w:val="Heading 3 Char"/>
    <w:basedOn w:val="DefaultParagraphFont"/>
    <w:link w:val="Heading3"/>
    <w:uiPriority w:val="9"/>
    <w:rsid w:val="00BB3E50"/>
    <w:rPr>
      <w:rFonts w:ascii="Times New Roman" w:hAnsi="Times New Roman" w:eastAsiaTheme="majorEastAsia" w:cstheme="majorBidi"/>
      <w:b/>
      <w:color w:val="000000" w:themeColor="text1"/>
      <w:szCs w:val="24"/>
    </w:rPr>
  </w:style>
  <w:style w:type="paragraph" w:styleId="TOC3">
    <w:name w:val="toc 3"/>
    <w:basedOn w:val="Normal"/>
    <w:next w:val="Normal"/>
    <w:autoRedefine/>
    <w:uiPriority w:val="39"/>
    <w:unhideWhenUsed/>
    <w:rsid w:val="00A40A20"/>
    <w:pPr>
      <w:spacing w:after="100"/>
      <w:ind w:left="440"/>
    </w:pPr>
  </w:style>
  <w:style w:type="paragraph" w:styleId="Bibliography">
    <w:name w:val="Bibliography"/>
    <w:basedOn w:val="Normal"/>
    <w:next w:val="Normal"/>
    <w:uiPriority w:val="37"/>
    <w:semiHidden/>
    <w:unhideWhenUsed/>
    <w:rsid w:val="00212DF6"/>
    <w:pPr>
      <w:spacing w:after="0" w:line="240" w:lineRule="auto"/>
    </w:pPr>
    <w:rPr>
      <w:rFonts w:eastAsia="Times New Roman" w:cs="Times New Roman"/>
      <w:sz w:val="24"/>
      <w:szCs w:val="24"/>
      <w:lang w:val="en-US"/>
    </w:rPr>
  </w:style>
  <w:style w:type="character" w:styleId="UnresolvedMention">
    <w:name w:val="Unresolved Mention"/>
    <w:basedOn w:val="DefaultParagraphFont"/>
    <w:uiPriority w:val="99"/>
    <w:semiHidden/>
    <w:unhideWhenUsed/>
    <w:rsid w:val="0096534E"/>
    <w:rPr>
      <w:color w:val="605E5C"/>
      <w:shd w:val="clear" w:color="auto" w:fill="E1DFDD"/>
    </w:rPr>
  </w:style>
  <w:style w:type="paragraph" w:styleId="FootnoteText">
    <w:name w:val="footnote text"/>
    <w:basedOn w:val="Normal"/>
    <w:link w:val="FootnoteTextChar"/>
    <w:uiPriority w:val="99"/>
    <w:semiHidden/>
    <w:unhideWhenUsed/>
    <w:rsid w:val="00646B8A"/>
    <w:pPr>
      <w:spacing w:after="0" w:line="240" w:lineRule="auto"/>
    </w:pPr>
    <w:rPr>
      <w:sz w:val="20"/>
      <w:szCs w:val="20"/>
    </w:rPr>
  </w:style>
  <w:style w:type="character" w:styleId="FootnoteTextChar" w:customStyle="1">
    <w:name w:val="Footnote Text Char"/>
    <w:basedOn w:val="DefaultParagraphFont"/>
    <w:link w:val="FootnoteText"/>
    <w:uiPriority w:val="99"/>
    <w:semiHidden/>
    <w:rsid w:val="00646B8A"/>
    <w:rPr>
      <w:sz w:val="20"/>
      <w:szCs w:val="20"/>
    </w:rPr>
  </w:style>
  <w:style w:type="character" w:styleId="FootnoteReference">
    <w:name w:val="footnote reference"/>
    <w:basedOn w:val="DefaultParagraphFont"/>
    <w:uiPriority w:val="99"/>
    <w:semiHidden/>
    <w:unhideWhenUsed/>
    <w:rsid w:val="00646B8A"/>
    <w:rPr>
      <w:vertAlign w:val="superscript"/>
    </w:rPr>
  </w:style>
  <w:style w:type="paragraph" w:styleId="Revision">
    <w:name w:val="Revision"/>
    <w:hidden/>
    <w:uiPriority w:val="99"/>
    <w:semiHidden/>
    <w:rsid w:val="00364AAD"/>
    <w:pPr>
      <w:spacing w:after="0" w:line="240" w:lineRule="auto"/>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styleId="CommentTextChar" w:customStyle="1">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semiHidden/>
    <w:unhideWhenUsed/>
    <w:rsid w:val="00F67391"/>
    <w:pPr>
      <w:tabs>
        <w:tab w:val="center" w:pos="4419"/>
        <w:tab w:val="right" w:pos="8838"/>
      </w:tabs>
      <w:spacing w:after="0" w:line="240" w:lineRule="auto"/>
    </w:pPr>
  </w:style>
  <w:style w:type="character" w:styleId="HeaderChar" w:customStyle="1">
    <w:name w:val="Header Char"/>
    <w:basedOn w:val="DefaultParagraphFont"/>
    <w:link w:val="Header"/>
    <w:uiPriority w:val="99"/>
    <w:semiHidden/>
    <w:rsid w:val="00F67391"/>
    <w:rPr>
      <w:rFonts w:ascii="Times New Roman" w:hAnsi="Times New Roman"/>
    </w:rPr>
  </w:style>
  <w:style w:type="paragraph" w:styleId="Footer">
    <w:name w:val="footer"/>
    <w:basedOn w:val="Normal"/>
    <w:link w:val="FooterChar"/>
    <w:uiPriority w:val="99"/>
    <w:semiHidden/>
    <w:unhideWhenUsed/>
    <w:rsid w:val="00F67391"/>
    <w:pPr>
      <w:tabs>
        <w:tab w:val="center" w:pos="4419"/>
        <w:tab w:val="right" w:pos="8838"/>
      </w:tabs>
      <w:spacing w:after="0" w:line="240" w:lineRule="auto"/>
    </w:pPr>
  </w:style>
  <w:style w:type="character" w:styleId="FooterChar" w:customStyle="1">
    <w:name w:val="Footer Char"/>
    <w:basedOn w:val="DefaultParagraphFont"/>
    <w:link w:val="Footer"/>
    <w:uiPriority w:val="99"/>
    <w:semiHidden/>
    <w:rsid w:val="00F67391"/>
    <w:rPr>
      <w:rFonts w:ascii="Times New Roman" w:hAnsi="Times New Roman"/>
    </w:rPr>
  </w:style>
  <w:style w:type="table" w:styleId="TableGrid">
    <w:name w:val="Table Grid"/>
    <w:basedOn w:val="TableNormal"/>
    <w:uiPriority w:val="39"/>
    <w:rsid w:val="0061640D"/>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30762">
      <w:bodyDiv w:val="1"/>
      <w:marLeft w:val="0"/>
      <w:marRight w:val="0"/>
      <w:marTop w:val="0"/>
      <w:marBottom w:val="0"/>
      <w:divBdr>
        <w:top w:val="none" w:sz="0" w:space="0" w:color="auto"/>
        <w:left w:val="none" w:sz="0" w:space="0" w:color="auto"/>
        <w:bottom w:val="none" w:sz="0" w:space="0" w:color="auto"/>
        <w:right w:val="none" w:sz="0" w:space="0" w:color="auto"/>
      </w:divBdr>
    </w:div>
    <w:div w:id="226303819">
      <w:bodyDiv w:val="1"/>
      <w:marLeft w:val="0"/>
      <w:marRight w:val="0"/>
      <w:marTop w:val="0"/>
      <w:marBottom w:val="0"/>
      <w:divBdr>
        <w:top w:val="none" w:sz="0" w:space="0" w:color="auto"/>
        <w:left w:val="none" w:sz="0" w:space="0" w:color="auto"/>
        <w:bottom w:val="none" w:sz="0" w:space="0" w:color="auto"/>
        <w:right w:val="none" w:sz="0" w:space="0" w:color="auto"/>
      </w:divBdr>
    </w:div>
    <w:div w:id="292101144">
      <w:bodyDiv w:val="1"/>
      <w:marLeft w:val="0"/>
      <w:marRight w:val="0"/>
      <w:marTop w:val="0"/>
      <w:marBottom w:val="0"/>
      <w:divBdr>
        <w:top w:val="none" w:sz="0" w:space="0" w:color="auto"/>
        <w:left w:val="none" w:sz="0" w:space="0" w:color="auto"/>
        <w:bottom w:val="none" w:sz="0" w:space="0" w:color="auto"/>
        <w:right w:val="none" w:sz="0" w:space="0" w:color="auto"/>
      </w:divBdr>
    </w:div>
    <w:div w:id="304286478">
      <w:bodyDiv w:val="1"/>
      <w:marLeft w:val="0"/>
      <w:marRight w:val="0"/>
      <w:marTop w:val="0"/>
      <w:marBottom w:val="0"/>
      <w:divBdr>
        <w:top w:val="none" w:sz="0" w:space="0" w:color="auto"/>
        <w:left w:val="none" w:sz="0" w:space="0" w:color="auto"/>
        <w:bottom w:val="none" w:sz="0" w:space="0" w:color="auto"/>
        <w:right w:val="none" w:sz="0" w:space="0" w:color="auto"/>
      </w:divBdr>
    </w:div>
    <w:div w:id="543491987">
      <w:bodyDiv w:val="1"/>
      <w:marLeft w:val="0"/>
      <w:marRight w:val="0"/>
      <w:marTop w:val="0"/>
      <w:marBottom w:val="0"/>
      <w:divBdr>
        <w:top w:val="none" w:sz="0" w:space="0" w:color="auto"/>
        <w:left w:val="none" w:sz="0" w:space="0" w:color="auto"/>
        <w:bottom w:val="none" w:sz="0" w:space="0" w:color="auto"/>
        <w:right w:val="none" w:sz="0" w:space="0" w:color="auto"/>
      </w:divBdr>
    </w:div>
    <w:div w:id="554317741">
      <w:bodyDiv w:val="1"/>
      <w:marLeft w:val="0"/>
      <w:marRight w:val="0"/>
      <w:marTop w:val="0"/>
      <w:marBottom w:val="0"/>
      <w:divBdr>
        <w:top w:val="none" w:sz="0" w:space="0" w:color="auto"/>
        <w:left w:val="none" w:sz="0" w:space="0" w:color="auto"/>
        <w:bottom w:val="none" w:sz="0" w:space="0" w:color="auto"/>
        <w:right w:val="none" w:sz="0" w:space="0" w:color="auto"/>
      </w:divBdr>
    </w:div>
    <w:div w:id="559219502">
      <w:bodyDiv w:val="1"/>
      <w:marLeft w:val="0"/>
      <w:marRight w:val="0"/>
      <w:marTop w:val="0"/>
      <w:marBottom w:val="0"/>
      <w:divBdr>
        <w:top w:val="none" w:sz="0" w:space="0" w:color="auto"/>
        <w:left w:val="none" w:sz="0" w:space="0" w:color="auto"/>
        <w:bottom w:val="none" w:sz="0" w:space="0" w:color="auto"/>
        <w:right w:val="none" w:sz="0" w:space="0" w:color="auto"/>
      </w:divBdr>
      <w:divsChild>
        <w:div w:id="220337193">
          <w:marLeft w:val="446"/>
          <w:marRight w:val="0"/>
          <w:marTop w:val="0"/>
          <w:marBottom w:val="0"/>
          <w:divBdr>
            <w:top w:val="none" w:sz="0" w:space="0" w:color="auto"/>
            <w:left w:val="none" w:sz="0" w:space="0" w:color="auto"/>
            <w:bottom w:val="none" w:sz="0" w:space="0" w:color="auto"/>
            <w:right w:val="none" w:sz="0" w:space="0" w:color="auto"/>
          </w:divBdr>
        </w:div>
        <w:div w:id="393547235">
          <w:marLeft w:val="446"/>
          <w:marRight w:val="0"/>
          <w:marTop w:val="0"/>
          <w:marBottom w:val="0"/>
          <w:divBdr>
            <w:top w:val="none" w:sz="0" w:space="0" w:color="auto"/>
            <w:left w:val="none" w:sz="0" w:space="0" w:color="auto"/>
            <w:bottom w:val="none" w:sz="0" w:space="0" w:color="auto"/>
            <w:right w:val="none" w:sz="0" w:space="0" w:color="auto"/>
          </w:divBdr>
        </w:div>
        <w:div w:id="531185909">
          <w:marLeft w:val="446"/>
          <w:marRight w:val="0"/>
          <w:marTop w:val="0"/>
          <w:marBottom w:val="0"/>
          <w:divBdr>
            <w:top w:val="none" w:sz="0" w:space="0" w:color="auto"/>
            <w:left w:val="none" w:sz="0" w:space="0" w:color="auto"/>
            <w:bottom w:val="none" w:sz="0" w:space="0" w:color="auto"/>
            <w:right w:val="none" w:sz="0" w:space="0" w:color="auto"/>
          </w:divBdr>
        </w:div>
        <w:div w:id="545407791">
          <w:marLeft w:val="446"/>
          <w:marRight w:val="0"/>
          <w:marTop w:val="0"/>
          <w:marBottom w:val="0"/>
          <w:divBdr>
            <w:top w:val="none" w:sz="0" w:space="0" w:color="auto"/>
            <w:left w:val="none" w:sz="0" w:space="0" w:color="auto"/>
            <w:bottom w:val="none" w:sz="0" w:space="0" w:color="auto"/>
            <w:right w:val="none" w:sz="0" w:space="0" w:color="auto"/>
          </w:divBdr>
        </w:div>
        <w:div w:id="1033187058">
          <w:marLeft w:val="446"/>
          <w:marRight w:val="0"/>
          <w:marTop w:val="0"/>
          <w:marBottom w:val="0"/>
          <w:divBdr>
            <w:top w:val="none" w:sz="0" w:space="0" w:color="auto"/>
            <w:left w:val="none" w:sz="0" w:space="0" w:color="auto"/>
            <w:bottom w:val="none" w:sz="0" w:space="0" w:color="auto"/>
            <w:right w:val="none" w:sz="0" w:space="0" w:color="auto"/>
          </w:divBdr>
        </w:div>
        <w:div w:id="1640182755">
          <w:marLeft w:val="446"/>
          <w:marRight w:val="0"/>
          <w:marTop w:val="0"/>
          <w:marBottom w:val="0"/>
          <w:divBdr>
            <w:top w:val="none" w:sz="0" w:space="0" w:color="auto"/>
            <w:left w:val="none" w:sz="0" w:space="0" w:color="auto"/>
            <w:bottom w:val="none" w:sz="0" w:space="0" w:color="auto"/>
            <w:right w:val="none" w:sz="0" w:space="0" w:color="auto"/>
          </w:divBdr>
        </w:div>
        <w:div w:id="1677033349">
          <w:marLeft w:val="446"/>
          <w:marRight w:val="0"/>
          <w:marTop w:val="0"/>
          <w:marBottom w:val="0"/>
          <w:divBdr>
            <w:top w:val="none" w:sz="0" w:space="0" w:color="auto"/>
            <w:left w:val="none" w:sz="0" w:space="0" w:color="auto"/>
            <w:bottom w:val="none" w:sz="0" w:space="0" w:color="auto"/>
            <w:right w:val="none" w:sz="0" w:space="0" w:color="auto"/>
          </w:divBdr>
        </w:div>
        <w:div w:id="1831749105">
          <w:marLeft w:val="446"/>
          <w:marRight w:val="0"/>
          <w:marTop w:val="0"/>
          <w:marBottom w:val="0"/>
          <w:divBdr>
            <w:top w:val="none" w:sz="0" w:space="0" w:color="auto"/>
            <w:left w:val="none" w:sz="0" w:space="0" w:color="auto"/>
            <w:bottom w:val="none" w:sz="0" w:space="0" w:color="auto"/>
            <w:right w:val="none" w:sz="0" w:space="0" w:color="auto"/>
          </w:divBdr>
        </w:div>
      </w:divsChild>
    </w:div>
    <w:div w:id="559286214">
      <w:bodyDiv w:val="1"/>
      <w:marLeft w:val="0"/>
      <w:marRight w:val="0"/>
      <w:marTop w:val="0"/>
      <w:marBottom w:val="0"/>
      <w:divBdr>
        <w:top w:val="none" w:sz="0" w:space="0" w:color="auto"/>
        <w:left w:val="none" w:sz="0" w:space="0" w:color="auto"/>
        <w:bottom w:val="none" w:sz="0" w:space="0" w:color="auto"/>
        <w:right w:val="none" w:sz="0" w:space="0" w:color="auto"/>
      </w:divBdr>
    </w:div>
    <w:div w:id="618296864">
      <w:bodyDiv w:val="1"/>
      <w:marLeft w:val="0"/>
      <w:marRight w:val="0"/>
      <w:marTop w:val="0"/>
      <w:marBottom w:val="0"/>
      <w:divBdr>
        <w:top w:val="none" w:sz="0" w:space="0" w:color="auto"/>
        <w:left w:val="none" w:sz="0" w:space="0" w:color="auto"/>
        <w:bottom w:val="none" w:sz="0" w:space="0" w:color="auto"/>
        <w:right w:val="none" w:sz="0" w:space="0" w:color="auto"/>
      </w:divBdr>
    </w:div>
    <w:div w:id="632518538">
      <w:bodyDiv w:val="1"/>
      <w:marLeft w:val="0"/>
      <w:marRight w:val="0"/>
      <w:marTop w:val="0"/>
      <w:marBottom w:val="0"/>
      <w:divBdr>
        <w:top w:val="none" w:sz="0" w:space="0" w:color="auto"/>
        <w:left w:val="none" w:sz="0" w:space="0" w:color="auto"/>
        <w:bottom w:val="none" w:sz="0" w:space="0" w:color="auto"/>
        <w:right w:val="none" w:sz="0" w:space="0" w:color="auto"/>
      </w:divBdr>
    </w:div>
    <w:div w:id="664821081">
      <w:bodyDiv w:val="1"/>
      <w:marLeft w:val="0"/>
      <w:marRight w:val="0"/>
      <w:marTop w:val="0"/>
      <w:marBottom w:val="0"/>
      <w:divBdr>
        <w:top w:val="none" w:sz="0" w:space="0" w:color="auto"/>
        <w:left w:val="none" w:sz="0" w:space="0" w:color="auto"/>
        <w:bottom w:val="none" w:sz="0" w:space="0" w:color="auto"/>
        <w:right w:val="none" w:sz="0" w:space="0" w:color="auto"/>
      </w:divBdr>
    </w:div>
    <w:div w:id="688724701">
      <w:bodyDiv w:val="1"/>
      <w:marLeft w:val="0"/>
      <w:marRight w:val="0"/>
      <w:marTop w:val="0"/>
      <w:marBottom w:val="0"/>
      <w:divBdr>
        <w:top w:val="none" w:sz="0" w:space="0" w:color="auto"/>
        <w:left w:val="none" w:sz="0" w:space="0" w:color="auto"/>
        <w:bottom w:val="none" w:sz="0" w:space="0" w:color="auto"/>
        <w:right w:val="none" w:sz="0" w:space="0" w:color="auto"/>
      </w:divBdr>
    </w:div>
    <w:div w:id="719748345">
      <w:bodyDiv w:val="1"/>
      <w:marLeft w:val="0"/>
      <w:marRight w:val="0"/>
      <w:marTop w:val="0"/>
      <w:marBottom w:val="0"/>
      <w:divBdr>
        <w:top w:val="none" w:sz="0" w:space="0" w:color="auto"/>
        <w:left w:val="none" w:sz="0" w:space="0" w:color="auto"/>
        <w:bottom w:val="none" w:sz="0" w:space="0" w:color="auto"/>
        <w:right w:val="none" w:sz="0" w:space="0" w:color="auto"/>
      </w:divBdr>
    </w:div>
    <w:div w:id="1062489335">
      <w:bodyDiv w:val="1"/>
      <w:marLeft w:val="0"/>
      <w:marRight w:val="0"/>
      <w:marTop w:val="0"/>
      <w:marBottom w:val="0"/>
      <w:divBdr>
        <w:top w:val="none" w:sz="0" w:space="0" w:color="auto"/>
        <w:left w:val="none" w:sz="0" w:space="0" w:color="auto"/>
        <w:bottom w:val="none" w:sz="0" w:space="0" w:color="auto"/>
        <w:right w:val="none" w:sz="0" w:space="0" w:color="auto"/>
      </w:divBdr>
    </w:div>
    <w:div w:id="1071004074">
      <w:bodyDiv w:val="1"/>
      <w:marLeft w:val="0"/>
      <w:marRight w:val="0"/>
      <w:marTop w:val="0"/>
      <w:marBottom w:val="0"/>
      <w:divBdr>
        <w:top w:val="none" w:sz="0" w:space="0" w:color="auto"/>
        <w:left w:val="none" w:sz="0" w:space="0" w:color="auto"/>
        <w:bottom w:val="none" w:sz="0" w:space="0" w:color="auto"/>
        <w:right w:val="none" w:sz="0" w:space="0" w:color="auto"/>
      </w:divBdr>
    </w:div>
    <w:div w:id="1166439842">
      <w:bodyDiv w:val="1"/>
      <w:marLeft w:val="0"/>
      <w:marRight w:val="0"/>
      <w:marTop w:val="0"/>
      <w:marBottom w:val="0"/>
      <w:divBdr>
        <w:top w:val="none" w:sz="0" w:space="0" w:color="auto"/>
        <w:left w:val="none" w:sz="0" w:space="0" w:color="auto"/>
        <w:bottom w:val="none" w:sz="0" w:space="0" w:color="auto"/>
        <w:right w:val="none" w:sz="0" w:space="0" w:color="auto"/>
      </w:divBdr>
    </w:div>
    <w:div w:id="1195921839">
      <w:bodyDiv w:val="1"/>
      <w:marLeft w:val="0"/>
      <w:marRight w:val="0"/>
      <w:marTop w:val="0"/>
      <w:marBottom w:val="0"/>
      <w:divBdr>
        <w:top w:val="none" w:sz="0" w:space="0" w:color="auto"/>
        <w:left w:val="none" w:sz="0" w:space="0" w:color="auto"/>
        <w:bottom w:val="none" w:sz="0" w:space="0" w:color="auto"/>
        <w:right w:val="none" w:sz="0" w:space="0" w:color="auto"/>
      </w:divBdr>
    </w:div>
    <w:div w:id="1272780323">
      <w:bodyDiv w:val="1"/>
      <w:marLeft w:val="0"/>
      <w:marRight w:val="0"/>
      <w:marTop w:val="0"/>
      <w:marBottom w:val="0"/>
      <w:divBdr>
        <w:top w:val="none" w:sz="0" w:space="0" w:color="auto"/>
        <w:left w:val="none" w:sz="0" w:space="0" w:color="auto"/>
        <w:bottom w:val="none" w:sz="0" w:space="0" w:color="auto"/>
        <w:right w:val="none" w:sz="0" w:space="0" w:color="auto"/>
      </w:divBdr>
    </w:div>
    <w:div w:id="1362362619">
      <w:bodyDiv w:val="1"/>
      <w:marLeft w:val="0"/>
      <w:marRight w:val="0"/>
      <w:marTop w:val="0"/>
      <w:marBottom w:val="0"/>
      <w:divBdr>
        <w:top w:val="none" w:sz="0" w:space="0" w:color="auto"/>
        <w:left w:val="none" w:sz="0" w:space="0" w:color="auto"/>
        <w:bottom w:val="none" w:sz="0" w:space="0" w:color="auto"/>
        <w:right w:val="none" w:sz="0" w:space="0" w:color="auto"/>
      </w:divBdr>
    </w:div>
    <w:div w:id="1472675990">
      <w:bodyDiv w:val="1"/>
      <w:marLeft w:val="0"/>
      <w:marRight w:val="0"/>
      <w:marTop w:val="0"/>
      <w:marBottom w:val="0"/>
      <w:divBdr>
        <w:top w:val="none" w:sz="0" w:space="0" w:color="auto"/>
        <w:left w:val="none" w:sz="0" w:space="0" w:color="auto"/>
        <w:bottom w:val="none" w:sz="0" w:space="0" w:color="auto"/>
        <w:right w:val="none" w:sz="0" w:space="0" w:color="auto"/>
      </w:divBdr>
    </w:div>
    <w:div w:id="1621911778">
      <w:bodyDiv w:val="1"/>
      <w:marLeft w:val="0"/>
      <w:marRight w:val="0"/>
      <w:marTop w:val="0"/>
      <w:marBottom w:val="0"/>
      <w:divBdr>
        <w:top w:val="none" w:sz="0" w:space="0" w:color="auto"/>
        <w:left w:val="none" w:sz="0" w:space="0" w:color="auto"/>
        <w:bottom w:val="none" w:sz="0" w:space="0" w:color="auto"/>
        <w:right w:val="none" w:sz="0" w:space="0" w:color="auto"/>
      </w:divBdr>
    </w:div>
    <w:div w:id="1710762235">
      <w:bodyDiv w:val="1"/>
      <w:marLeft w:val="0"/>
      <w:marRight w:val="0"/>
      <w:marTop w:val="0"/>
      <w:marBottom w:val="0"/>
      <w:divBdr>
        <w:top w:val="none" w:sz="0" w:space="0" w:color="auto"/>
        <w:left w:val="none" w:sz="0" w:space="0" w:color="auto"/>
        <w:bottom w:val="none" w:sz="0" w:space="0" w:color="auto"/>
        <w:right w:val="none" w:sz="0" w:space="0" w:color="auto"/>
      </w:divBdr>
    </w:div>
    <w:div w:id="1822305831">
      <w:bodyDiv w:val="1"/>
      <w:marLeft w:val="0"/>
      <w:marRight w:val="0"/>
      <w:marTop w:val="0"/>
      <w:marBottom w:val="0"/>
      <w:divBdr>
        <w:top w:val="none" w:sz="0" w:space="0" w:color="auto"/>
        <w:left w:val="none" w:sz="0" w:space="0" w:color="auto"/>
        <w:bottom w:val="none" w:sz="0" w:space="0" w:color="auto"/>
        <w:right w:val="none" w:sz="0" w:space="0" w:color="auto"/>
      </w:divBdr>
    </w:div>
    <w:div w:id="1846237981">
      <w:bodyDiv w:val="1"/>
      <w:marLeft w:val="0"/>
      <w:marRight w:val="0"/>
      <w:marTop w:val="0"/>
      <w:marBottom w:val="0"/>
      <w:divBdr>
        <w:top w:val="none" w:sz="0" w:space="0" w:color="auto"/>
        <w:left w:val="none" w:sz="0" w:space="0" w:color="auto"/>
        <w:bottom w:val="none" w:sz="0" w:space="0" w:color="auto"/>
        <w:right w:val="none" w:sz="0" w:space="0" w:color="auto"/>
      </w:divBdr>
    </w:div>
    <w:div w:id="1869488177">
      <w:bodyDiv w:val="1"/>
      <w:marLeft w:val="0"/>
      <w:marRight w:val="0"/>
      <w:marTop w:val="0"/>
      <w:marBottom w:val="0"/>
      <w:divBdr>
        <w:top w:val="none" w:sz="0" w:space="0" w:color="auto"/>
        <w:left w:val="none" w:sz="0" w:space="0" w:color="auto"/>
        <w:bottom w:val="none" w:sz="0" w:space="0" w:color="auto"/>
        <w:right w:val="none" w:sz="0" w:space="0" w:color="auto"/>
      </w:divBdr>
    </w:div>
    <w:div w:id="1963876190">
      <w:bodyDiv w:val="1"/>
      <w:marLeft w:val="0"/>
      <w:marRight w:val="0"/>
      <w:marTop w:val="0"/>
      <w:marBottom w:val="0"/>
      <w:divBdr>
        <w:top w:val="none" w:sz="0" w:space="0" w:color="auto"/>
        <w:left w:val="none" w:sz="0" w:space="0" w:color="auto"/>
        <w:bottom w:val="none" w:sz="0" w:space="0" w:color="auto"/>
        <w:right w:val="none" w:sz="0" w:space="0" w:color="auto"/>
      </w:divBdr>
    </w:div>
    <w:div w:id="2079204013">
      <w:bodyDiv w:val="1"/>
      <w:marLeft w:val="0"/>
      <w:marRight w:val="0"/>
      <w:marTop w:val="0"/>
      <w:marBottom w:val="0"/>
      <w:divBdr>
        <w:top w:val="none" w:sz="0" w:space="0" w:color="auto"/>
        <w:left w:val="none" w:sz="0" w:space="0" w:color="auto"/>
        <w:bottom w:val="none" w:sz="0" w:space="0" w:color="auto"/>
        <w:right w:val="none" w:sz="0" w:space="0" w:color="auto"/>
      </w:divBdr>
    </w:div>
    <w:div w:id="2107798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 standalone="yes"?><Relationships xmlns="http://schemas.openxmlformats.org/package/2006/relationships"><Relationship Id="rId26" Type="http://schemas.openxmlformats.org/officeDocument/2006/relationships/image" Target="media/image8.png" /><Relationship Id="rId21" Type="http://schemas.openxmlformats.org/officeDocument/2006/relationships/image" Target="media/image3.png" /><Relationship Id="rId42" Type="http://schemas.openxmlformats.org/officeDocument/2006/relationships/image" Target="media/image24.png" /><Relationship Id="rId47" Type="http://schemas.openxmlformats.org/officeDocument/2006/relationships/image" Target="media/image29.png" /><Relationship Id="rId63" Type="http://schemas.openxmlformats.org/officeDocument/2006/relationships/image" Target="media/image43.png" /><Relationship Id="rId68" Type="http://schemas.openxmlformats.org/officeDocument/2006/relationships/oleObject" Target="embeddings/oleObject4.bin" /><Relationship Id="rId84" Type="http://schemas.openxmlformats.org/officeDocument/2006/relationships/fontTable" Target="fontTable.xml" /><Relationship Id="rId16" Type="http://schemas.openxmlformats.org/officeDocument/2006/relationships/diagramData" Target="diagrams/data1.xml" /><Relationship Id="rId11" Type="http://schemas.microsoft.com/office/2016/09/relationships/commentsIds" Target="commentsIds.xml" /><Relationship Id="rId32" Type="http://schemas.openxmlformats.org/officeDocument/2006/relationships/image" Target="media/image14.png" /><Relationship Id="rId37" Type="http://schemas.openxmlformats.org/officeDocument/2006/relationships/image" Target="media/image19.png" /><Relationship Id="rId53" Type="http://schemas.openxmlformats.org/officeDocument/2006/relationships/image" Target="media/image35.png" /><Relationship Id="rId58" Type="http://schemas.openxmlformats.org/officeDocument/2006/relationships/image" Target="media/image40.png" /><Relationship Id="rId74" Type="http://schemas.openxmlformats.org/officeDocument/2006/relationships/image" Target="media/image51.png" /><Relationship Id="rId79" Type="http://schemas.openxmlformats.org/officeDocument/2006/relationships/hyperlink" Target="https://doi.org/10.3390/en14154513" TargetMode="External" /><Relationship Id="rId5" Type="http://schemas.openxmlformats.org/officeDocument/2006/relationships/settings" Target="settings.xml" /><Relationship Id="rId19" Type="http://schemas.openxmlformats.org/officeDocument/2006/relationships/diagramColors" Target="diagrams/colors1.xml" /><Relationship Id="rId14" Type="http://schemas.openxmlformats.org/officeDocument/2006/relationships/image" Target="media/image1.png" /><Relationship Id="rId22" Type="http://schemas.openxmlformats.org/officeDocument/2006/relationships/image" Target="media/image4.png" /><Relationship Id="rId27" Type="http://schemas.openxmlformats.org/officeDocument/2006/relationships/image" Target="media/image9.png" /><Relationship Id="rId30" Type="http://schemas.openxmlformats.org/officeDocument/2006/relationships/image" Target="media/image12.png" /><Relationship Id="rId35" Type="http://schemas.openxmlformats.org/officeDocument/2006/relationships/image" Target="media/image17.jpeg" /><Relationship Id="rId43" Type="http://schemas.openxmlformats.org/officeDocument/2006/relationships/image" Target="media/image25.png" /><Relationship Id="rId48" Type="http://schemas.openxmlformats.org/officeDocument/2006/relationships/image" Target="media/image30.png" /><Relationship Id="rId56" Type="http://schemas.openxmlformats.org/officeDocument/2006/relationships/image" Target="media/image38.png" /><Relationship Id="rId64" Type="http://schemas.openxmlformats.org/officeDocument/2006/relationships/image" Target="media/image44.png" /><Relationship Id="rId69" Type="http://schemas.openxmlformats.org/officeDocument/2006/relationships/image" Target="media/image47.png" /><Relationship Id="rId77" Type="http://schemas.openxmlformats.org/officeDocument/2006/relationships/hyperlink" Target="https://github.com/juankmon/Proyecto_Infracciones_SITP" TargetMode="External" /><Relationship Id="rId8" Type="http://schemas.openxmlformats.org/officeDocument/2006/relationships/endnotes" Target="endnotes.xml" /><Relationship Id="rId51" Type="http://schemas.openxmlformats.org/officeDocument/2006/relationships/image" Target="media/image33.png" /><Relationship Id="rId72" Type="http://schemas.openxmlformats.org/officeDocument/2006/relationships/image" Target="media/image49.png" /><Relationship Id="rId80" Type="http://schemas.openxmlformats.org/officeDocument/2006/relationships/hyperlink" Target="https://doi.org/10.3390/su12177216" TargetMode="External" /><Relationship Id="rId85" Type="http://schemas.microsoft.com/office/2011/relationships/people" Target="people.xml" /><Relationship Id="rId3" Type="http://schemas.openxmlformats.org/officeDocument/2006/relationships/numbering" Target="numbering.xml" /><Relationship Id="rId12" Type="http://schemas.microsoft.com/office/2018/08/relationships/commentsExtensible" Target="commentsExtensible.xml" /><Relationship Id="rId17" Type="http://schemas.openxmlformats.org/officeDocument/2006/relationships/diagramLayout" Target="diagrams/layout1.xml" /><Relationship Id="rId25" Type="http://schemas.openxmlformats.org/officeDocument/2006/relationships/image" Target="media/image7.png" /><Relationship Id="rId33" Type="http://schemas.openxmlformats.org/officeDocument/2006/relationships/image" Target="media/image15.png" /><Relationship Id="rId38" Type="http://schemas.openxmlformats.org/officeDocument/2006/relationships/image" Target="media/image20.png" /><Relationship Id="rId46" Type="http://schemas.openxmlformats.org/officeDocument/2006/relationships/image" Target="media/image28.png" /><Relationship Id="rId59" Type="http://schemas.openxmlformats.org/officeDocument/2006/relationships/oleObject" Target="embeddings/oleObject1.bin" /><Relationship Id="rId67" Type="http://schemas.openxmlformats.org/officeDocument/2006/relationships/image" Target="media/image46.png" /><Relationship Id="rId20" Type="http://schemas.microsoft.com/office/2007/relationships/diagramDrawing" Target="diagrams/drawing1.xml" /><Relationship Id="rId41" Type="http://schemas.openxmlformats.org/officeDocument/2006/relationships/image" Target="media/image23.png" /><Relationship Id="rId54" Type="http://schemas.openxmlformats.org/officeDocument/2006/relationships/image" Target="media/image36.png" /><Relationship Id="rId62" Type="http://schemas.openxmlformats.org/officeDocument/2006/relationships/oleObject" Target="embeddings/oleObject2.bin" /><Relationship Id="rId70" Type="http://schemas.openxmlformats.org/officeDocument/2006/relationships/image" Target="media/image48.png" /><Relationship Id="rId75" Type="http://schemas.openxmlformats.org/officeDocument/2006/relationships/image" Target="media/image52.png" /><Relationship Id="rId83" Type="http://schemas.openxmlformats.org/officeDocument/2006/relationships/hyperlink" Target="https://doi.org/10.7196/SAMJ.2020.v110i9.14934" TargetMode="External" /><Relationship Id="rId1" Type="http://schemas.openxmlformats.org/officeDocument/2006/relationships/customXml" Target="../customXml/item1.xml" /><Relationship Id="rId6" Type="http://schemas.openxmlformats.org/officeDocument/2006/relationships/webSettings" Target="webSettings.xml" /><Relationship Id="rId15" Type="http://schemas.openxmlformats.org/officeDocument/2006/relationships/image" Target="media/image2.png" /><Relationship Id="rId23" Type="http://schemas.openxmlformats.org/officeDocument/2006/relationships/image" Target="media/image5.png" /><Relationship Id="rId28" Type="http://schemas.openxmlformats.org/officeDocument/2006/relationships/image" Target="media/image10.png" /><Relationship Id="rId36" Type="http://schemas.openxmlformats.org/officeDocument/2006/relationships/image" Target="media/image18.png" /><Relationship Id="rId49" Type="http://schemas.openxmlformats.org/officeDocument/2006/relationships/image" Target="media/image31.png" /><Relationship Id="rId57" Type="http://schemas.openxmlformats.org/officeDocument/2006/relationships/image" Target="media/image39.png" /><Relationship Id="rId10" Type="http://schemas.microsoft.com/office/2011/relationships/commentsExtended" Target="commentsExtended.xml" /><Relationship Id="rId31" Type="http://schemas.openxmlformats.org/officeDocument/2006/relationships/image" Target="media/image13.png" /><Relationship Id="rId44" Type="http://schemas.openxmlformats.org/officeDocument/2006/relationships/image" Target="media/image26.png" /><Relationship Id="rId52" Type="http://schemas.openxmlformats.org/officeDocument/2006/relationships/image" Target="media/image34.png" /><Relationship Id="rId60" Type="http://schemas.openxmlformats.org/officeDocument/2006/relationships/image" Target="media/image41.png" /><Relationship Id="rId65" Type="http://schemas.openxmlformats.org/officeDocument/2006/relationships/oleObject" Target="embeddings/oleObject3.bin" /><Relationship Id="rId73" Type="http://schemas.openxmlformats.org/officeDocument/2006/relationships/image" Target="media/image50.png" /><Relationship Id="rId78" Type="http://schemas.openxmlformats.org/officeDocument/2006/relationships/hyperlink" Target="https://doi.org/10.1007/s12544-017-0257-5" TargetMode="External" /><Relationship Id="rId81" Type="http://schemas.openxmlformats.org/officeDocument/2006/relationships/hyperlink" Target="https://doi.org/10.1016/j.trip.2020.100186" TargetMode="External" /><Relationship Id="rId86" Type="http://schemas.openxmlformats.org/officeDocument/2006/relationships/theme" Target="theme/theme1.xml" /><Relationship Id="rId4" Type="http://schemas.openxmlformats.org/officeDocument/2006/relationships/styles" Target="styles.xml" /><Relationship Id="rId9" Type="http://schemas.openxmlformats.org/officeDocument/2006/relationships/comments" Target="comments.xml" /><Relationship Id="rId13" Type="http://schemas.openxmlformats.org/officeDocument/2006/relationships/hyperlink" Target="https://moovitapp.com/insights/es/Moovit_Insights_%C3%8Dndice_de_Transporte_P%C3%BAblico-countries" TargetMode="External" /><Relationship Id="rId18" Type="http://schemas.openxmlformats.org/officeDocument/2006/relationships/diagramQuickStyle" Target="diagrams/quickStyle1.xml" /><Relationship Id="rId39" Type="http://schemas.openxmlformats.org/officeDocument/2006/relationships/image" Target="media/image21.png" /><Relationship Id="rId34" Type="http://schemas.openxmlformats.org/officeDocument/2006/relationships/image" Target="media/image16.png" /><Relationship Id="rId50" Type="http://schemas.openxmlformats.org/officeDocument/2006/relationships/image" Target="media/image32.png" /><Relationship Id="rId55" Type="http://schemas.openxmlformats.org/officeDocument/2006/relationships/image" Target="media/image37.png" /><Relationship Id="rId76" Type="http://schemas.openxmlformats.org/officeDocument/2006/relationships/hyperlink" Target="https://app.powerbi.com/links/hj1RNuENS-?ctid=299a2881-1380-4020-b42f-715a35e1bcaf&amp;pbi_source=linkShare" TargetMode="External" /><Relationship Id="rId7" Type="http://schemas.openxmlformats.org/officeDocument/2006/relationships/footnotes" Target="footnotes.xml" /><Relationship Id="rId71" Type="http://schemas.openxmlformats.org/officeDocument/2006/relationships/oleObject" Target="embeddings/oleObject5.bin" /><Relationship Id="rId2" Type="http://schemas.openxmlformats.org/officeDocument/2006/relationships/customXml" Target="../customXml/item2.xml" /><Relationship Id="rId29" Type="http://schemas.openxmlformats.org/officeDocument/2006/relationships/image" Target="media/image11.png" /><Relationship Id="rId24" Type="http://schemas.openxmlformats.org/officeDocument/2006/relationships/image" Target="media/image6.png" /><Relationship Id="rId40" Type="http://schemas.openxmlformats.org/officeDocument/2006/relationships/image" Target="media/image22.png" /><Relationship Id="rId45" Type="http://schemas.openxmlformats.org/officeDocument/2006/relationships/image" Target="media/image27.jpeg" /><Relationship Id="rId66" Type="http://schemas.openxmlformats.org/officeDocument/2006/relationships/image" Target="media/image45.png" /><Relationship Id="rId61" Type="http://schemas.openxmlformats.org/officeDocument/2006/relationships/image" Target="media/image42.png" /><Relationship Id="rId82" Type="http://schemas.openxmlformats.org/officeDocument/2006/relationships/hyperlink" Target="https://doi.org/10.1016/j.trc.2021.103361" TargetMode="External" /></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C8D2BF1-07AF-4DAB-92AE-D62543310E77}"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s-CO"/>
        </a:p>
      </dgm:t>
    </dgm:pt>
    <dgm:pt modelId="{5D76BFEB-6A23-48F0-B719-A59E68226604}">
      <dgm:prSet phldrT="[Texto]"/>
      <dgm:spPr/>
      <dgm:t>
        <a:bodyPr/>
        <a:lstStyle/>
        <a:p>
          <a:r>
            <a:rPr lang="es-CO"/>
            <a:t>Proyecto SITP</a:t>
          </a:r>
        </a:p>
      </dgm:t>
    </dgm:pt>
    <dgm:pt modelId="{6274A013-6C21-4E82-9FE3-B53AAEF0ADCC}" type="parTrans" cxnId="{9E48FAF9-27AF-4B1F-B28D-F9EE62BB7B93}">
      <dgm:prSet/>
      <dgm:spPr/>
      <dgm:t>
        <a:bodyPr/>
        <a:lstStyle/>
        <a:p>
          <a:endParaRPr lang="es-CO"/>
        </a:p>
      </dgm:t>
    </dgm:pt>
    <dgm:pt modelId="{91E670BD-28DF-4AAC-8831-42547E9C4E65}" type="sibTrans" cxnId="{9E48FAF9-27AF-4B1F-B28D-F9EE62BB7B93}">
      <dgm:prSet/>
      <dgm:spPr/>
      <dgm:t>
        <a:bodyPr/>
        <a:lstStyle/>
        <a:p>
          <a:endParaRPr lang="es-CO"/>
        </a:p>
      </dgm:t>
    </dgm:pt>
    <dgm:pt modelId="{72F2A60E-77E2-4E62-8074-E5DCF134D099}">
      <dgm:prSet phldrT="[Texto]"/>
      <dgm:spPr/>
      <dgm:t>
        <a:bodyPr/>
        <a:lstStyle/>
        <a:p>
          <a:r>
            <a:rPr lang="es-CO"/>
            <a:t>Comprensión del Negocio</a:t>
          </a:r>
        </a:p>
      </dgm:t>
    </dgm:pt>
    <dgm:pt modelId="{4E4D32BC-289D-4D65-B899-137DBC9A3A5B}" type="parTrans" cxnId="{9F425601-94A9-49AA-B3C0-4A69134881BD}">
      <dgm:prSet/>
      <dgm:spPr/>
      <dgm:t>
        <a:bodyPr/>
        <a:lstStyle/>
        <a:p>
          <a:endParaRPr lang="es-CO"/>
        </a:p>
      </dgm:t>
    </dgm:pt>
    <dgm:pt modelId="{C9DD0253-A9A0-4832-8EE0-DCD8370B2C43}" type="sibTrans" cxnId="{9F425601-94A9-49AA-B3C0-4A69134881BD}">
      <dgm:prSet/>
      <dgm:spPr/>
      <dgm:t>
        <a:bodyPr/>
        <a:lstStyle/>
        <a:p>
          <a:endParaRPr lang="es-CO"/>
        </a:p>
      </dgm:t>
    </dgm:pt>
    <dgm:pt modelId="{5A05A586-BA56-4CC0-8B35-DA4E8FEF4283}">
      <dgm:prSet phldrT="[Texto]"/>
      <dgm:spPr/>
      <dgm:t>
        <a:bodyPr/>
        <a:lstStyle/>
        <a:p>
          <a:r>
            <a:rPr lang="es-CO"/>
            <a:t>Compresión de los datos</a:t>
          </a:r>
        </a:p>
      </dgm:t>
    </dgm:pt>
    <dgm:pt modelId="{092AE2E4-CCED-474D-BFE5-B5949C6A7FDB}" type="parTrans" cxnId="{754EBD7D-A0C3-41A2-8A23-8B367C8369F3}">
      <dgm:prSet/>
      <dgm:spPr/>
      <dgm:t>
        <a:bodyPr/>
        <a:lstStyle/>
        <a:p>
          <a:endParaRPr lang="es-CO"/>
        </a:p>
      </dgm:t>
    </dgm:pt>
    <dgm:pt modelId="{BA50C69F-F92D-443B-BA1D-BFF9AEF96B8E}" type="sibTrans" cxnId="{754EBD7D-A0C3-41A2-8A23-8B367C8369F3}">
      <dgm:prSet/>
      <dgm:spPr/>
      <dgm:t>
        <a:bodyPr/>
        <a:lstStyle/>
        <a:p>
          <a:endParaRPr lang="es-CO"/>
        </a:p>
      </dgm:t>
    </dgm:pt>
    <dgm:pt modelId="{3FEED96B-5228-46E0-BD75-A35AF7E1DE6D}">
      <dgm:prSet phldrT="[Texto]"/>
      <dgm:spPr/>
      <dgm:t>
        <a:bodyPr/>
        <a:lstStyle/>
        <a:p>
          <a:r>
            <a:rPr lang="es-CO"/>
            <a:t>Preparación de los datos</a:t>
          </a:r>
        </a:p>
      </dgm:t>
    </dgm:pt>
    <dgm:pt modelId="{04FAAF98-EE58-44C7-98B0-FEDA00DC4B1A}" type="parTrans" cxnId="{6CEDAB89-36BA-4AF3-8F81-8C1A3CDEED1B}">
      <dgm:prSet/>
      <dgm:spPr/>
      <dgm:t>
        <a:bodyPr/>
        <a:lstStyle/>
        <a:p>
          <a:endParaRPr lang="es-CO"/>
        </a:p>
      </dgm:t>
    </dgm:pt>
    <dgm:pt modelId="{BCD301E5-5B70-4460-BACF-6B3FDD38A863}" type="sibTrans" cxnId="{6CEDAB89-36BA-4AF3-8F81-8C1A3CDEED1B}">
      <dgm:prSet/>
      <dgm:spPr/>
      <dgm:t>
        <a:bodyPr/>
        <a:lstStyle/>
        <a:p>
          <a:endParaRPr lang="es-CO"/>
        </a:p>
      </dgm:t>
    </dgm:pt>
    <dgm:pt modelId="{FCDEE2EF-C655-4F5B-9560-E1FD636D6544}">
      <dgm:prSet/>
      <dgm:spPr/>
      <dgm:t>
        <a:bodyPr/>
        <a:lstStyle/>
        <a:p>
          <a:r>
            <a:rPr lang="es-CO"/>
            <a:t>Determinar objetivos del negocio</a:t>
          </a:r>
        </a:p>
      </dgm:t>
    </dgm:pt>
    <dgm:pt modelId="{05EDA000-A4A5-48B3-8DB9-2686B2D34AA1}" type="parTrans" cxnId="{7C919D90-37F8-4031-B87D-5EF342E91A0C}">
      <dgm:prSet/>
      <dgm:spPr/>
      <dgm:t>
        <a:bodyPr/>
        <a:lstStyle/>
        <a:p>
          <a:endParaRPr lang="es-CO"/>
        </a:p>
      </dgm:t>
    </dgm:pt>
    <dgm:pt modelId="{ED00BADE-3CE2-42BA-A805-03EB151B6843}" type="sibTrans" cxnId="{7C919D90-37F8-4031-B87D-5EF342E91A0C}">
      <dgm:prSet/>
      <dgm:spPr/>
      <dgm:t>
        <a:bodyPr/>
        <a:lstStyle/>
        <a:p>
          <a:endParaRPr lang="es-CO"/>
        </a:p>
      </dgm:t>
    </dgm:pt>
    <dgm:pt modelId="{1BB5A61F-7938-470F-9ADC-893181EF84A1}">
      <dgm:prSet/>
      <dgm:spPr/>
      <dgm:t>
        <a:bodyPr/>
        <a:lstStyle/>
        <a:p>
          <a:r>
            <a:rPr lang="es-CO"/>
            <a:t>Evaluar la situación</a:t>
          </a:r>
        </a:p>
      </dgm:t>
    </dgm:pt>
    <dgm:pt modelId="{A121F05B-B0BD-4A9D-B0D9-7FAC8EB440EA}" type="parTrans" cxnId="{A5F60BFC-9E25-4980-9867-255DFB935BB2}">
      <dgm:prSet/>
      <dgm:spPr/>
      <dgm:t>
        <a:bodyPr/>
        <a:lstStyle/>
        <a:p>
          <a:endParaRPr lang="es-CO"/>
        </a:p>
      </dgm:t>
    </dgm:pt>
    <dgm:pt modelId="{383EAC67-4E2D-4F26-B5D9-24C0137127F6}" type="sibTrans" cxnId="{A5F60BFC-9E25-4980-9867-255DFB935BB2}">
      <dgm:prSet/>
      <dgm:spPr/>
      <dgm:t>
        <a:bodyPr/>
        <a:lstStyle/>
        <a:p>
          <a:endParaRPr lang="es-CO"/>
        </a:p>
      </dgm:t>
    </dgm:pt>
    <dgm:pt modelId="{5064BEB8-4E0C-44E8-913A-B2571A314E99}">
      <dgm:prSet/>
      <dgm:spPr/>
      <dgm:t>
        <a:bodyPr/>
        <a:lstStyle/>
        <a:p>
          <a:r>
            <a:rPr lang="es-CO"/>
            <a:t>Determinar Objetivos de mineria de Datos</a:t>
          </a:r>
        </a:p>
      </dgm:t>
    </dgm:pt>
    <dgm:pt modelId="{9C353974-8DFE-49AD-88F7-2762799FA452}" type="parTrans" cxnId="{5A069611-02B0-47E4-B2D4-28B82669702E}">
      <dgm:prSet/>
      <dgm:spPr/>
      <dgm:t>
        <a:bodyPr/>
        <a:lstStyle/>
        <a:p>
          <a:endParaRPr lang="es-CO"/>
        </a:p>
      </dgm:t>
    </dgm:pt>
    <dgm:pt modelId="{0142ABE0-C730-4EF5-8927-78E9F19913C7}" type="sibTrans" cxnId="{5A069611-02B0-47E4-B2D4-28B82669702E}">
      <dgm:prSet/>
      <dgm:spPr/>
      <dgm:t>
        <a:bodyPr/>
        <a:lstStyle/>
        <a:p>
          <a:endParaRPr lang="es-CO"/>
        </a:p>
      </dgm:t>
    </dgm:pt>
    <dgm:pt modelId="{64A9CE8E-65E4-43AC-A61E-4D014C591EC3}">
      <dgm:prSet/>
      <dgm:spPr/>
      <dgm:t>
        <a:bodyPr/>
        <a:lstStyle/>
        <a:p>
          <a:r>
            <a:rPr lang="es-CO"/>
            <a:t>Producir el Plan de proyectos</a:t>
          </a:r>
        </a:p>
      </dgm:t>
    </dgm:pt>
    <dgm:pt modelId="{8960C196-7D7F-4A95-B09A-158EAF6CC4C8}" type="parTrans" cxnId="{CE196DAD-0B95-49A8-9422-B7C19806D53F}">
      <dgm:prSet/>
      <dgm:spPr/>
      <dgm:t>
        <a:bodyPr/>
        <a:lstStyle/>
        <a:p>
          <a:endParaRPr lang="es-CO"/>
        </a:p>
      </dgm:t>
    </dgm:pt>
    <dgm:pt modelId="{C27CEA70-040B-4373-BCB0-D9FF27377968}" type="sibTrans" cxnId="{CE196DAD-0B95-49A8-9422-B7C19806D53F}">
      <dgm:prSet/>
      <dgm:spPr/>
      <dgm:t>
        <a:bodyPr/>
        <a:lstStyle/>
        <a:p>
          <a:endParaRPr lang="es-CO"/>
        </a:p>
      </dgm:t>
    </dgm:pt>
    <dgm:pt modelId="{33FE5FFE-E597-4643-9F70-D5FB344008B6}">
      <dgm:prSet/>
      <dgm:spPr/>
      <dgm:t>
        <a:bodyPr/>
        <a:lstStyle/>
        <a:p>
          <a:r>
            <a:rPr lang="es-CO"/>
            <a:t>Describir los datos</a:t>
          </a:r>
        </a:p>
      </dgm:t>
    </dgm:pt>
    <dgm:pt modelId="{612FCF9C-D083-4429-8A70-0DAEEF789FFF}" type="parTrans" cxnId="{FB38B902-629A-4075-99AE-E9795BF30F44}">
      <dgm:prSet/>
      <dgm:spPr/>
      <dgm:t>
        <a:bodyPr/>
        <a:lstStyle/>
        <a:p>
          <a:endParaRPr lang="es-CO"/>
        </a:p>
      </dgm:t>
    </dgm:pt>
    <dgm:pt modelId="{25A345AB-159F-440A-9177-F556F6D1A326}" type="sibTrans" cxnId="{FB38B902-629A-4075-99AE-E9795BF30F44}">
      <dgm:prSet/>
      <dgm:spPr/>
      <dgm:t>
        <a:bodyPr/>
        <a:lstStyle/>
        <a:p>
          <a:endParaRPr lang="es-CO"/>
        </a:p>
      </dgm:t>
    </dgm:pt>
    <dgm:pt modelId="{4800442E-5C7B-4B5C-957B-C4C47D733B2C}">
      <dgm:prSet/>
      <dgm:spPr/>
      <dgm:t>
        <a:bodyPr/>
        <a:lstStyle/>
        <a:p>
          <a:r>
            <a:rPr lang="es-CO"/>
            <a:t>Explorar Datos</a:t>
          </a:r>
        </a:p>
      </dgm:t>
    </dgm:pt>
    <dgm:pt modelId="{A2DD928F-9BB4-4F4D-983C-347A6CDE3BAE}" type="parTrans" cxnId="{96DE80AB-CBB8-403D-8106-1FA825A6AE5A}">
      <dgm:prSet/>
      <dgm:spPr/>
      <dgm:t>
        <a:bodyPr/>
        <a:lstStyle/>
        <a:p>
          <a:endParaRPr lang="es-CO"/>
        </a:p>
      </dgm:t>
    </dgm:pt>
    <dgm:pt modelId="{685607E2-756D-4077-823F-F780B20F471F}" type="sibTrans" cxnId="{96DE80AB-CBB8-403D-8106-1FA825A6AE5A}">
      <dgm:prSet/>
      <dgm:spPr/>
      <dgm:t>
        <a:bodyPr/>
        <a:lstStyle/>
        <a:p>
          <a:endParaRPr lang="es-CO"/>
        </a:p>
      </dgm:t>
    </dgm:pt>
    <dgm:pt modelId="{9177A8B8-4F7E-434D-A762-7C0C8883C29B}">
      <dgm:prSet/>
      <dgm:spPr/>
      <dgm:t>
        <a:bodyPr/>
        <a:lstStyle/>
        <a:p>
          <a:r>
            <a:rPr lang="es-CO"/>
            <a:t>Verificar calidad de datos</a:t>
          </a:r>
        </a:p>
      </dgm:t>
    </dgm:pt>
    <dgm:pt modelId="{46BA39F6-A201-4909-8C22-4CE807D7A689}" type="parTrans" cxnId="{5F63E327-8B4A-4567-9D16-02A2E4D356E9}">
      <dgm:prSet/>
      <dgm:spPr/>
      <dgm:t>
        <a:bodyPr/>
        <a:lstStyle/>
        <a:p>
          <a:endParaRPr lang="es-CO"/>
        </a:p>
      </dgm:t>
    </dgm:pt>
    <dgm:pt modelId="{E06E939A-1EA4-4998-BA1D-B29E79C4B0CB}" type="sibTrans" cxnId="{5F63E327-8B4A-4567-9D16-02A2E4D356E9}">
      <dgm:prSet/>
      <dgm:spPr/>
      <dgm:t>
        <a:bodyPr/>
        <a:lstStyle/>
        <a:p>
          <a:endParaRPr lang="es-CO"/>
        </a:p>
      </dgm:t>
    </dgm:pt>
    <dgm:pt modelId="{C68D5FBF-8573-48DA-976B-F9FAA9E9F16A}">
      <dgm:prSet/>
      <dgm:spPr/>
      <dgm:t>
        <a:bodyPr/>
        <a:lstStyle/>
        <a:p>
          <a:r>
            <a:rPr lang="es-CO"/>
            <a:t>Seleccionar Datos</a:t>
          </a:r>
        </a:p>
      </dgm:t>
    </dgm:pt>
    <dgm:pt modelId="{F0FBE08A-02DB-4966-A5E5-72060AFE046F}" type="parTrans" cxnId="{5E662A4C-85C1-4566-ABA4-FA9B932EF941}">
      <dgm:prSet/>
      <dgm:spPr/>
      <dgm:t>
        <a:bodyPr/>
        <a:lstStyle/>
        <a:p>
          <a:endParaRPr lang="es-CO"/>
        </a:p>
      </dgm:t>
    </dgm:pt>
    <dgm:pt modelId="{9C9D4C8E-60E1-410A-81F4-4FFA789DDF23}" type="sibTrans" cxnId="{5E662A4C-85C1-4566-ABA4-FA9B932EF941}">
      <dgm:prSet/>
      <dgm:spPr/>
      <dgm:t>
        <a:bodyPr/>
        <a:lstStyle/>
        <a:p>
          <a:endParaRPr lang="es-CO"/>
        </a:p>
      </dgm:t>
    </dgm:pt>
    <dgm:pt modelId="{9AD1CCF2-D40D-4950-A8F7-24B274F5F13D}">
      <dgm:prSet/>
      <dgm:spPr/>
      <dgm:t>
        <a:bodyPr/>
        <a:lstStyle/>
        <a:p>
          <a:r>
            <a:rPr lang="es-CO"/>
            <a:t>Limpiar Datos</a:t>
          </a:r>
        </a:p>
      </dgm:t>
    </dgm:pt>
    <dgm:pt modelId="{916CF0FB-DA74-45BD-9ABB-CE95188785ED}" type="parTrans" cxnId="{5D7C8460-EE83-494D-A771-BF7600D53C14}">
      <dgm:prSet/>
      <dgm:spPr/>
      <dgm:t>
        <a:bodyPr/>
        <a:lstStyle/>
        <a:p>
          <a:endParaRPr lang="es-CO"/>
        </a:p>
      </dgm:t>
    </dgm:pt>
    <dgm:pt modelId="{F20BD1FA-C5A3-4469-BA51-C00A7C735FE9}" type="sibTrans" cxnId="{5D7C8460-EE83-494D-A771-BF7600D53C14}">
      <dgm:prSet/>
      <dgm:spPr/>
      <dgm:t>
        <a:bodyPr/>
        <a:lstStyle/>
        <a:p>
          <a:endParaRPr lang="es-CO"/>
        </a:p>
      </dgm:t>
    </dgm:pt>
    <dgm:pt modelId="{525516C3-7C19-4A25-AD02-615FF6DC5B45}">
      <dgm:prSet/>
      <dgm:spPr/>
      <dgm:t>
        <a:bodyPr/>
        <a:lstStyle/>
        <a:p>
          <a:r>
            <a:rPr lang="es-CO"/>
            <a:t>Construir Datos</a:t>
          </a:r>
        </a:p>
      </dgm:t>
    </dgm:pt>
    <dgm:pt modelId="{93FA761F-6A83-4FC1-A9ED-6FD59A153FA1}" type="parTrans" cxnId="{7B2EEB5A-8F47-4E91-8717-ED94F13D23B2}">
      <dgm:prSet/>
      <dgm:spPr/>
      <dgm:t>
        <a:bodyPr/>
        <a:lstStyle/>
        <a:p>
          <a:endParaRPr lang="es-CO"/>
        </a:p>
      </dgm:t>
    </dgm:pt>
    <dgm:pt modelId="{15457F77-B6BA-4C01-9C35-F90D4E01178C}" type="sibTrans" cxnId="{7B2EEB5A-8F47-4E91-8717-ED94F13D23B2}">
      <dgm:prSet/>
      <dgm:spPr/>
      <dgm:t>
        <a:bodyPr/>
        <a:lstStyle/>
        <a:p>
          <a:endParaRPr lang="es-CO"/>
        </a:p>
      </dgm:t>
    </dgm:pt>
    <dgm:pt modelId="{CDECC297-D815-49C7-8DDC-077E40B6BB14}">
      <dgm:prSet/>
      <dgm:spPr/>
      <dgm:t>
        <a:bodyPr/>
        <a:lstStyle/>
        <a:p>
          <a:r>
            <a:rPr lang="es-CO"/>
            <a:t>Integrar datos</a:t>
          </a:r>
        </a:p>
      </dgm:t>
    </dgm:pt>
    <dgm:pt modelId="{59EC551E-7315-4F3E-B26B-A9413318EC6F}" type="parTrans" cxnId="{47064C61-C31E-47D5-B73C-0EEC73035CC5}">
      <dgm:prSet/>
      <dgm:spPr/>
      <dgm:t>
        <a:bodyPr/>
        <a:lstStyle/>
        <a:p>
          <a:endParaRPr lang="es-CO"/>
        </a:p>
      </dgm:t>
    </dgm:pt>
    <dgm:pt modelId="{4ABEC3F0-D1AE-4C5C-8923-206EBC77475C}" type="sibTrans" cxnId="{47064C61-C31E-47D5-B73C-0EEC73035CC5}">
      <dgm:prSet/>
      <dgm:spPr/>
      <dgm:t>
        <a:bodyPr/>
        <a:lstStyle/>
        <a:p>
          <a:endParaRPr lang="es-CO"/>
        </a:p>
      </dgm:t>
    </dgm:pt>
    <dgm:pt modelId="{432E9C23-60D5-46ED-A9EB-62D67E52E42E}">
      <dgm:prSet/>
      <dgm:spPr/>
      <dgm:t>
        <a:bodyPr/>
        <a:lstStyle/>
        <a:p>
          <a:r>
            <a:rPr lang="es-CO"/>
            <a:t>Formato de Datos</a:t>
          </a:r>
        </a:p>
      </dgm:t>
    </dgm:pt>
    <dgm:pt modelId="{FF4758B3-2CDD-4D77-AD51-FF96D4C3909B}" type="parTrans" cxnId="{066B7493-24AC-40B8-A914-B1C26A646C5B}">
      <dgm:prSet/>
      <dgm:spPr/>
      <dgm:t>
        <a:bodyPr/>
        <a:lstStyle/>
        <a:p>
          <a:endParaRPr lang="es-CO"/>
        </a:p>
      </dgm:t>
    </dgm:pt>
    <dgm:pt modelId="{92BE19D5-3174-4BD4-82C5-D396C0460CC9}" type="sibTrans" cxnId="{066B7493-24AC-40B8-A914-B1C26A646C5B}">
      <dgm:prSet/>
      <dgm:spPr/>
      <dgm:t>
        <a:bodyPr/>
        <a:lstStyle/>
        <a:p>
          <a:endParaRPr lang="es-CO"/>
        </a:p>
      </dgm:t>
    </dgm:pt>
    <dgm:pt modelId="{C013E3E9-22D7-4069-9979-42BD53C20EDF}">
      <dgm:prSet/>
      <dgm:spPr>
        <a:solidFill>
          <a:schemeClr val="accent2"/>
        </a:solidFill>
      </dgm:spPr>
      <dgm:t>
        <a:bodyPr/>
        <a:lstStyle/>
        <a:p>
          <a:r>
            <a:rPr lang="es-CO"/>
            <a:t>Modelado</a:t>
          </a:r>
        </a:p>
      </dgm:t>
    </dgm:pt>
    <dgm:pt modelId="{6AF9037C-E56E-41DA-9989-BB8F5BEDFCE1}" type="parTrans" cxnId="{BC141F64-71E5-4475-870E-CF409D41609F}">
      <dgm:prSet/>
      <dgm:spPr/>
      <dgm:t>
        <a:bodyPr/>
        <a:lstStyle/>
        <a:p>
          <a:endParaRPr lang="es-CO"/>
        </a:p>
      </dgm:t>
    </dgm:pt>
    <dgm:pt modelId="{7D7CCDA1-5126-4581-B18A-60F58E6E56E3}" type="sibTrans" cxnId="{BC141F64-71E5-4475-870E-CF409D41609F}">
      <dgm:prSet/>
      <dgm:spPr/>
      <dgm:t>
        <a:bodyPr/>
        <a:lstStyle/>
        <a:p>
          <a:endParaRPr lang="es-CO"/>
        </a:p>
      </dgm:t>
    </dgm:pt>
    <dgm:pt modelId="{6FB04AAB-11D5-44A4-A4C4-28B84915866F}">
      <dgm:prSet/>
      <dgm:spPr>
        <a:solidFill>
          <a:schemeClr val="accent2"/>
        </a:solidFill>
      </dgm:spPr>
      <dgm:t>
        <a:bodyPr/>
        <a:lstStyle/>
        <a:p>
          <a:r>
            <a:rPr lang="es-CO"/>
            <a:t>Seleccionar técnica de Modelado</a:t>
          </a:r>
        </a:p>
      </dgm:t>
    </dgm:pt>
    <dgm:pt modelId="{B85BFC47-4C20-446C-AA04-BAE284FA4D22}" type="parTrans" cxnId="{628199CE-1721-4AE3-99CA-69DFA3C56BF3}">
      <dgm:prSet/>
      <dgm:spPr/>
      <dgm:t>
        <a:bodyPr/>
        <a:lstStyle/>
        <a:p>
          <a:endParaRPr lang="es-CO"/>
        </a:p>
      </dgm:t>
    </dgm:pt>
    <dgm:pt modelId="{E563A88A-15F7-4CD1-B919-5D0AD51EF515}" type="sibTrans" cxnId="{628199CE-1721-4AE3-99CA-69DFA3C56BF3}">
      <dgm:prSet/>
      <dgm:spPr/>
      <dgm:t>
        <a:bodyPr/>
        <a:lstStyle/>
        <a:p>
          <a:endParaRPr lang="es-CO"/>
        </a:p>
      </dgm:t>
    </dgm:pt>
    <dgm:pt modelId="{1F12EEC1-B7FD-41E8-AB2D-110F1D8A16CD}">
      <dgm:prSet/>
      <dgm:spPr>
        <a:solidFill>
          <a:schemeClr val="accent2"/>
        </a:solidFill>
      </dgm:spPr>
      <dgm:t>
        <a:bodyPr/>
        <a:lstStyle/>
        <a:p>
          <a:r>
            <a:rPr lang="es-CO"/>
            <a:t>Generar diseño de prueba</a:t>
          </a:r>
        </a:p>
      </dgm:t>
    </dgm:pt>
    <dgm:pt modelId="{652F615B-A05C-411D-BC9A-5F9F19534243}" type="parTrans" cxnId="{1EFE52DF-49B2-407F-9EB1-FF2740285F6D}">
      <dgm:prSet/>
      <dgm:spPr/>
      <dgm:t>
        <a:bodyPr/>
        <a:lstStyle/>
        <a:p>
          <a:endParaRPr lang="es-CO"/>
        </a:p>
      </dgm:t>
    </dgm:pt>
    <dgm:pt modelId="{7BD6745A-AF58-492C-BDEC-7F8FEC1E5C07}" type="sibTrans" cxnId="{1EFE52DF-49B2-407F-9EB1-FF2740285F6D}">
      <dgm:prSet/>
      <dgm:spPr/>
      <dgm:t>
        <a:bodyPr/>
        <a:lstStyle/>
        <a:p>
          <a:endParaRPr lang="es-CO"/>
        </a:p>
      </dgm:t>
    </dgm:pt>
    <dgm:pt modelId="{5CD5A1AC-CC4F-476C-AF9C-03E31C60DC83}">
      <dgm:prSet/>
      <dgm:spPr>
        <a:solidFill>
          <a:schemeClr val="accent2"/>
        </a:solidFill>
      </dgm:spPr>
      <dgm:t>
        <a:bodyPr/>
        <a:lstStyle/>
        <a:p>
          <a:r>
            <a:rPr lang="es-CO"/>
            <a:t>Construir Modelo</a:t>
          </a:r>
        </a:p>
      </dgm:t>
    </dgm:pt>
    <dgm:pt modelId="{BBCBB085-A83E-4D76-9186-B11733EDC388}" type="parTrans" cxnId="{CB3323EF-EA9E-41B0-B7D4-987009272BD1}">
      <dgm:prSet/>
      <dgm:spPr/>
      <dgm:t>
        <a:bodyPr/>
        <a:lstStyle/>
        <a:p>
          <a:endParaRPr lang="es-CO"/>
        </a:p>
      </dgm:t>
    </dgm:pt>
    <dgm:pt modelId="{7B713078-65F7-4828-A502-6817978CA86D}" type="sibTrans" cxnId="{CB3323EF-EA9E-41B0-B7D4-987009272BD1}">
      <dgm:prSet/>
      <dgm:spPr/>
      <dgm:t>
        <a:bodyPr/>
        <a:lstStyle/>
        <a:p>
          <a:endParaRPr lang="es-CO"/>
        </a:p>
      </dgm:t>
    </dgm:pt>
    <dgm:pt modelId="{FADEF30D-EE65-49E4-9995-7054FA0BC519}">
      <dgm:prSet/>
      <dgm:spPr>
        <a:solidFill>
          <a:schemeClr val="accent2"/>
        </a:solidFill>
      </dgm:spPr>
      <dgm:t>
        <a:bodyPr/>
        <a:lstStyle/>
        <a:p>
          <a:r>
            <a:rPr lang="es-CO"/>
            <a:t>Evaluar Modelo</a:t>
          </a:r>
        </a:p>
      </dgm:t>
    </dgm:pt>
    <dgm:pt modelId="{D99E20D5-80A7-4A64-8D93-4A1D154F64FC}" type="parTrans" cxnId="{550E332A-BD3E-4D1D-B322-5965CD4E61CC}">
      <dgm:prSet/>
      <dgm:spPr/>
      <dgm:t>
        <a:bodyPr/>
        <a:lstStyle/>
        <a:p>
          <a:endParaRPr lang="es-CO"/>
        </a:p>
      </dgm:t>
    </dgm:pt>
    <dgm:pt modelId="{60D593E2-7683-4C27-9C6C-EC452CDACC99}" type="sibTrans" cxnId="{550E332A-BD3E-4D1D-B322-5965CD4E61CC}">
      <dgm:prSet/>
      <dgm:spPr/>
      <dgm:t>
        <a:bodyPr/>
        <a:lstStyle/>
        <a:p>
          <a:endParaRPr lang="es-CO"/>
        </a:p>
      </dgm:t>
    </dgm:pt>
    <dgm:pt modelId="{6A0D5A29-6E8A-4370-BA85-8E7BAA73008F}">
      <dgm:prSet/>
      <dgm:spPr>
        <a:solidFill>
          <a:schemeClr val="accent2">
            <a:lumMod val="60000"/>
            <a:lumOff val="40000"/>
          </a:schemeClr>
        </a:solidFill>
      </dgm:spPr>
      <dgm:t>
        <a:bodyPr/>
        <a:lstStyle/>
        <a:p>
          <a:r>
            <a:rPr lang="es-CO"/>
            <a:t>Evaluacion</a:t>
          </a:r>
        </a:p>
      </dgm:t>
    </dgm:pt>
    <dgm:pt modelId="{B669398C-AD26-44D1-AFDC-BF7A3842627C}" type="parTrans" cxnId="{85C0FA0F-0115-4A93-8267-46CE3076F2BF}">
      <dgm:prSet/>
      <dgm:spPr/>
      <dgm:t>
        <a:bodyPr/>
        <a:lstStyle/>
        <a:p>
          <a:endParaRPr lang="es-CO"/>
        </a:p>
      </dgm:t>
    </dgm:pt>
    <dgm:pt modelId="{D857F362-C5D3-4884-AB89-89554E43AB08}" type="sibTrans" cxnId="{85C0FA0F-0115-4A93-8267-46CE3076F2BF}">
      <dgm:prSet/>
      <dgm:spPr/>
      <dgm:t>
        <a:bodyPr/>
        <a:lstStyle/>
        <a:p>
          <a:endParaRPr lang="es-CO"/>
        </a:p>
      </dgm:t>
    </dgm:pt>
    <dgm:pt modelId="{C374078E-0965-45DE-BF11-69C06FED1F8C}">
      <dgm:prSet/>
      <dgm:spPr>
        <a:solidFill>
          <a:schemeClr val="accent2">
            <a:lumMod val="60000"/>
            <a:lumOff val="40000"/>
          </a:schemeClr>
        </a:solidFill>
      </dgm:spPr>
      <dgm:t>
        <a:bodyPr/>
        <a:lstStyle/>
        <a:p>
          <a:r>
            <a:rPr lang="es-CO"/>
            <a:t>Evaluar resultados</a:t>
          </a:r>
        </a:p>
      </dgm:t>
    </dgm:pt>
    <dgm:pt modelId="{EB5435AB-6140-4F79-AD17-2DD1C0884E75}" type="parTrans" cxnId="{82A00AF9-B805-4543-99B6-13FAA31562C8}">
      <dgm:prSet/>
      <dgm:spPr/>
      <dgm:t>
        <a:bodyPr/>
        <a:lstStyle/>
        <a:p>
          <a:endParaRPr lang="es-CO"/>
        </a:p>
      </dgm:t>
    </dgm:pt>
    <dgm:pt modelId="{5147E305-C736-497B-8CA7-CFAC5F65DAD4}" type="sibTrans" cxnId="{82A00AF9-B805-4543-99B6-13FAA31562C8}">
      <dgm:prSet/>
      <dgm:spPr/>
      <dgm:t>
        <a:bodyPr/>
        <a:lstStyle/>
        <a:p>
          <a:endParaRPr lang="es-CO"/>
        </a:p>
      </dgm:t>
    </dgm:pt>
    <dgm:pt modelId="{BA629D81-AFD9-4743-86A9-89B7162DE42F}">
      <dgm:prSet/>
      <dgm:spPr>
        <a:solidFill>
          <a:schemeClr val="accent2">
            <a:lumMod val="60000"/>
            <a:lumOff val="40000"/>
          </a:schemeClr>
        </a:solidFill>
      </dgm:spPr>
      <dgm:t>
        <a:bodyPr/>
        <a:lstStyle/>
        <a:p>
          <a:r>
            <a:rPr lang="es-CO"/>
            <a:t>Revisar proceso</a:t>
          </a:r>
        </a:p>
      </dgm:t>
    </dgm:pt>
    <dgm:pt modelId="{930821C2-8D10-4C69-8379-3F0DEF2C8562}" type="parTrans" cxnId="{5AFA2516-8009-4A9C-AF50-7F2F30AEF26E}">
      <dgm:prSet/>
      <dgm:spPr/>
      <dgm:t>
        <a:bodyPr/>
        <a:lstStyle/>
        <a:p>
          <a:endParaRPr lang="es-CO"/>
        </a:p>
      </dgm:t>
    </dgm:pt>
    <dgm:pt modelId="{9629CD3A-408E-4D48-A456-03E32768A826}" type="sibTrans" cxnId="{5AFA2516-8009-4A9C-AF50-7F2F30AEF26E}">
      <dgm:prSet/>
      <dgm:spPr/>
      <dgm:t>
        <a:bodyPr/>
        <a:lstStyle/>
        <a:p>
          <a:endParaRPr lang="es-CO"/>
        </a:p>
      </dgm:t>
    </dgm:pt>
    <dgm:pt modelId="{70966F90-6F63-4AB2-A8EA-B68A63DD85B1}">
      <dgm:prSet/>
      <dgm:spPr>
        <a:solidFill>
          <a:schemeClr val="accent2">
            <a:lumMod val="60000"/>
            <a:lumOff val="40000"/>
          </a:schemeClr>
        </a:solidFill>
      </dgm:spPr>
      <dgm:t>
        <a:bodyPr/>
        <a:lstStyle/>
        <a:p>
          <a:r>
            <a:rPr lang="es-CO"/>
            <a:t>Determinar siguientes pasos</a:t>
          </a:r>
        </a:p>
      </dgm:t>
    </dgm:pt>
    <dgm:pt modelId="{FD77151B-7041-41BC-9254-EB7A1BEE2294}" type="parTrans" cxnId="{8BD6794E-B77F-4A54-B26E-BB9E16A6270B}">
      <dgm:prSet/>
      <dgm:spPr/>
      <dgm:t>
        <a:bodyPr/>
        <a:lstStyle/>
        <a:p>
          <a:endParaRPr lang="es-CO"/>
        </a:p>
      </dgm:t>
    </dgm:pt>
    <dgm:pt modelId="{58A1E581-F095-49C3-9E3F-BAFBE00030C1}" type="sibTrans" cxnId="{8BD6794E-B77F-4A54-B26E-BB9E16A6270B}">
      <dgm:prSet/>
      <dgm:spPr/>
      <dgm:t>
        <a:bodyPr/>
        <a:lstStyle/>
        <a:p>
          <a:endParaRPr lang="es-CO"/>
        </a:p>
      </dgm:t>
    </dgm:pt>
    <dgm:pt modelId="{18DEA905-F489-47D4-A490-255F87E653BB}">
      <dgm:prSet/>
      <dgm:spPr>
        <a:solidFill>
          <a:schemeClr val="accent2">
            <a:lumMod val="60000"/>
            <a:lumOff val="40000"/>
          </a:schemeClr>
        </a:solidFill>
      </dgm:spPr>
      <dgm:t>
        <a:bodyPr/>
        <a:lstStyle/>
        <a:p>
          <a:r>
            <a:rPr lang="es-CO"/>
            <a:t>Despliegue </a:t>
          </a:r>
        </a:p>
      </dgm:t>
    </dgm:pt>
    <dgm:pt modelId="{C9A4B8AA-7D40-4D1D-A135-4A1D5813741F}" type="parTrans" cxnId="{D3146A11-DEFE-4526-B8B2-3BBCDE4075D7}">
      <dgm:prSet/>
      <dgm:spPr/>
      <dgm:t>
        <a:bodyPr/>
        <a:lstStyle/>
        <a:p>
          <a:endParaRPr lang="es-CO"/>
        </a:p>
      </dgm:t>
    </dgm:pt>
    <dgm:pt modelId="{D8B1AEE6-C00B-468B-AF5E-34C102850193}" type="sibTrans" cxnId="{D3146A11-DEFE-4526-B8B2-3BBCDE4075D7}">
      <dgm:prSet/>
      <dgm:spPr/>
      <dgm:t>
        <a:bodyPr/>
        <a:lstStyle/>
        <a:p>
          <a:endParaRPr lang="es-CO"/>
        </a:p>
      </dgm:t>
    </dgm:pt>
    <dgm:pt modelId="{57920FA4-3260-4463-A81E-D5EC1E82E082}">
      <dgm:prSet/>
      <dgm:spPr>
        <a:solidFill>
          <a:schemeClr val="accent2">
            <a:lumMod val="60000"/>
            <a:lumOff val="40000"/>
          </a:schemeClr>
        </a:solidFill>
      </dgm:spPr>
      <dgm:t>
        <a:bodyPr/>
        <a:lstStyle/>
        <a:p>
          <a:r>
            <a:rPr lang="es-CO"/>
            <a:t>Despliegue del plan</a:t>
          </a:r>
        </a:p>
      </dgm:t>
    </dgm:pt>
    <dgm:pt modelId="{6761DBB1-08C3-4020-8E3E-CADF2621E4FE}" type="parTrans" cxnId="{6EF4C4B5-C0B0-4C94-8F20-924AFA5CF15E}">
      <dgm:prSet/>
      <dgm:spPr/>
      <dgm:t>
        <a:bodyPr/>
        <a:lstStyle/>
        <a:p>
          <a:endParaRPr lang="es-CO"/>
        </a:p>
      </dgm:t>
    </dgm:pt>
    <dgm:pt modelId="{E190336A-670C-4515-9DA1-A8C20B7624F7}" type="sibTrans" cxnId="{6EF4C4B5-C0B0-4C94-8F20-924AFA5CF15E}">
      <dgm:prSet/>
      <dgm:spPr/>
      <dgm:t>
        <a:bodyPr/>
        <a:lstStyle/>
        <a:p>
          <a:endParaRPr lang="es-CO"/>
        </a:p>
      </dgm:t>
    </dgm:pt>
    <dgm:pt modelId="{C66249A8-263E-4E26-8F7C-FAA6CD7D9171}">
      <dgm:prSet/>
      <dgm:spPr>
        <a:solidFill>
          <a:schemeClr val="accent2">
            <a:lumMod val="60000"/>
            <a:lumOff val="40000"/>
          </a:schemeClr>
        </a:solidFill>
      </dgm:spPr>
      <dgm:t>
        <a:bodyPr/>
        <a:lstStyle/>
        <a:p>
          <a:r>
            <a:rPr lang="es-CO"/>
            <a:t>Planificar, monitorización y mantenimiento</a:t>
          </a:r>
        </a:p>
      </dgm:t>
    </dgm:pt>
    <dgm:pt modelId="{D781DC60-ACD6-456A-922D-ECE41094AC51}" type="parTrans" cxnId="{442884D1-1081-4C26-93CB-DCAC15D9F99C}">
      <dgm:prSet/>
      <dgm:spPr/>
      <dgm:t>
        <a:bodyPr/>
        <a:lstStyle/>
        <a:p>
          <a:endParaRPr lang="es-CO"/>
        </a:p>
      </dgm:t>
    </dgm:pt>
    <dgm:pt modelId="{27D1B037-5308-4343-82BF-B8884CC48027}" type="sibTrans" cxnId="{442884D1-1081-4C26-93CB-DCAC15D9F99C}">
      <dgm:prSet/>
      <dgm:spPr/>
      <dgm:t>
        <a:bodyPr/>
        <a:lstStyle/>
        <a:p>
          <a:endParaRPr lang="es-CO"/>
        </a:p>
      </dgm:t>
    </dgm:pt>
    <dgm:pt modelId="{C7E4A84E-11E2-438F-B999-5D2D03A185E3}">
      <dgm:prSet/>
      <dgm:spPr>
        <a:solidFill>
          <a:schemeClr val="accent2">
            <a:lumMod val="60000"/>
            <a:lumOff val="40000"/>
          </a:schemeClr>
        </a:solidFill>
      </dgm:spPr>
      <dgm:t>
        <a:bodyPr/>
        <a:lstStyle/>
        <a:p>
          <a:r>
            <a:rPr lang="es-CO"/>
            <a:t>Producir el informe final</a:t>
          </a:r>
        </a:p>
      </dgm:t>
    </dgm:pt>
    <dgm:pt modelId="{FDB9E766-0236-4BBD-AC3C-752087434CD2}" type="parTrans" cxnId="{86F0D5A1-87A1-4995-8776-05764C25DC69}">
      <dgm:prSet/>
      <dgm:spPr/>
      <dgm:t>
        <a:bodyPr/>
        <a:lstStyle/>
        <a:p>
          <a:endParaRPr lang="es-CO"/>
        </a:p>
      </dgm:t>
    </dgm:pt>
    <dgm:pt modelId="{433A8797-385A-4CEB-840C-3883BE9FC33C}" type="sibTrans" cxnId="{86F0D5A1-87A1-4995-8776-05764C25DC69}">
      <dgm:prSet/>
      <dgm:spPr/>
      <dgm:t>
        <a:bodyPr/>
        <a:lstStyle/>
        <a:p>
          <a:endParaRPr lang="es-CO"/>
        </a:p>
      </dgm:t>
    </dgm:pt>
    <dgm:pt modelId="{4B4A3E22-B738-4EB8-89AB-EB74B2CE1F31}">
      <dgm:prSet/>
      <dgm:spPr>
        <a:solidFill>
          <a:schemeClr val="accent2">
            <a:lumMod val="60000"/>
            <a:lumOff val="40000"/>
          </a:schemeClr>
        </a:solidFill>
      </dgm:spPr>
      <dgm:t>
        <a:bodyPr/>
        <a:lstStyle/>
        <a:p>
          <a:r>
            <a:rPr lang="es-CO"/>
            <a:t>Revisar proyecto</a:t>
          </a:r>
        </a:p>
      </dgm:t>
    </dgm:pt>
    <dgm:pt modelId="{341660E4-C12B-475A-A0C9-CFEF0A9F944C}" type="parTrans" cxnId="{4D7A153B-099D-4F21-A688-784C34743F75}">
      <dgm:prSet/>
      <dgm:spPr/>
      <dgm:t>
        <a:bodyPr/>
        <a:lstStyle/>
        <a:p>
          <a:endParaRPr lang="es-CO"/>
        </a:p>
      </dgm:t>
    </dgm:pt>
    <dgm:pt modelId="{25B5695F-10D9-4AD6-B6C0-CE5DCE92EADF}" type="sibTrans" cxnId="{4D7A153B-099D-4F21-A688-784C34743F75}">
      <dgm:prSet/>
      <dgm:spPr/>
      <dgm:t>
        <a:bodyPr/>
        <a:lstStyle/>
        <a:p>
          <a:endParaRPr lang="es-CO"/>
        </a:p>
      </dgm:t>
    </dgm:pt>
    <dgm:pt modelId="{3AE2BC16-FC9B-4C51-BE06-4A694BA2C0C5}">
      <dgm:prSet phldrT="[Texto]"/>
      <dgm:spPr/>
      <dgm:t>
        <a:bodyPr/>
        <a:lstStyle/>
        <a:p>
          <a:r>
            <a:rPr lang="es-CO"/>
            <a:t>Planeación del proyecto</a:t>
          </a:r>
        </a:p>
      </dgm:t>
    </dgm:pt>
    <dgm:pt modelId="{65E834FF-CC47-43DF-8862-BFC772B8D059}" type="parTrans" cxnId="{5FE48450-03A7-43C7-A33F-93F46F385A76}">
      <dgm:prSet/>
      <dgm:spPr/>
      <dgm:t>
        <a:bodyPr/>
        <a:lstStyle/>
        <a:p>
          <a:endParaRPr lang="es-CO"/>
        </a:p>
      </dgm:t>
    </dgm:pt>
    <dgm:pt modelId="{1405482C-A4F1-4CC8-B741-269DEF42696C}" type="sibTrans" cxnId="{5FE48450-03A7-43C7-A33F-93F46F385A76}">
      <dgm:prSet/>
      <dgm:spPr/>
      <dgm:t>
        <a:bodyPr/>
        <a:lstStyle/>
        <a:p>
          <a:endParaRPr lang="es-CO"/>
        </a:p>
      </dgm:t>
    </dgm:pt>
    <dgm:pt modelId="{66B02C6A-18DB-48C7-BBFE-2807D7BE82FF}">
      <dgm:prSet/>
      <dgm:spPr>
        <a:solidFill>
          <a:schemeClr val="accent6">
            <a:lumMod val="75000"/>
          </a:schemeClr>
        </a:solidFill>
      </dgm:spPr>
      <dgm:t>
        <a:bodyPr/>
        <a:lstStyle/>
        <a:p>
          <a:r>
            <a:rPr lang="es-CO"/>
            <a:t>Creación de Perfiles de los datos</a:t>
          </a:r>
        </a:p>
      </dgm:t>
    </dgm:pt>
    <dgm:pt modelId="{9C968052-A614-4E7E-A1AE-B37D526A9561}" type="parTrans" cxnId="{641410E8-B987-4046-B92D-33C18D36FFBA}">
      <dgm:prSet/>
      <dgm:spPr/>
      <dgm:t>
        <a:bodyPr/>
        <a:lstStyle/>
        <a:p>
          <a:endParaRPr lang="es-CO"/>
        </a:p>
      </dgm:t>
    </dgm:pt>
    <dgm:pt modelId="{978C0455-10A4-4126-86D4-E4A6C3B64273}" type="sibTrans" cxnId="{641410E8-B987-4046-B92D-33C18D36FFBA}">
      <dgm:prSet/>
      <dgm:spPr/>
      <dgm:t>
        <a:bodyPr/>
        <a:lstStyle/>
        <a:p>
          <a:endParaRPr lang="es-CO"/>
        </a:p>
      </dgm:t>
    </dgm:pt>
    <dgm:pt modelId="{3F772270-A13D-4B3B-97E0-79DB9BA4EB49}">
      <dgm:prSet phldrT="[Texto]"/>
      <dgm:spPr/>
      <dgm:t>
        <a:bodyPr/>
        <a:lstStyle/>
        <a:p>
          <a:r>
            <a:rPr lang="es-CO"/>
            <a:t>Objeto general y especificos del proyecto</a:t>
          </a:r>
        </a:p>
      </dgm:t>
    </dgm:pt>
    <dgm:pt modelId="{93B69CFA-20AC-43EE-ADE3-5B0C3550ECD8}" type="parTrans" cxnId="{0574997C-E923-4272-8D94-943834F0A167}">
      <dgm:prSet/>
      <dgm:spPr/>
      <dgm:t>
        <a:bodyPr/>
        <a:lstStyle/>
        <a:p>
          <a:endParaRPr lang="es-CO"/>
        </a:p>
      </dgm:t>
    </dgm:pt>
    <dgm:pt modelId="{9B713268-12A8-45EF-A0BB-E3731B099214}" type="sibTrans" cxnId="{0574997C-E923-4272-8D94-943834F0A167}">
      <dgm:prSet/>
      <dgm:spPr/>
      <dgm:t>
        <a:bodyPr/>
        <a:lstStyle/>
        <a:p>
          <a:endParaRPr lang="es-CO"/>
        </a:p>
      </dgm:t>
    </dgm:pt>
    <dgm:pt modelId="{A7529A59-E310-451C-B624-2FE80713133F}">
      <dgm:prSet phldrT="[Texto]"/>
      <dgm:spPr/>
      <dgm:t>
        <a:bodyPr/>
        <a:lstStyle/>
        <a:p>
          <a:r>
            <a:rPr lang="es-CO"/>
            <a:t>Definición del Alcance</a:t>
          </a:r>
        </a:p>
      </dgm:t>
    </dgm:pt>
    <dgm:pt modelId="{2144A483-AD00-4B74-B6D0-B67852CB2A64}" type="parTrans" cxnId="{AFC91745-D5AC-4579-9041-93B86CCCFCD2}">
      <dgm:prSet/>
      <dgm:spPr/>
      <dgm:t>
        <a:bodyPr/>
        <a:lstStyle/>
        <a:p>
          <a:endParaRPr lang="es-CO"/>
        </a:p>
      </dgm:t>
    </dgm:pt>
    <dgm:pt modelId="{ECBE179F-8128-4122-8A1A-C4F7ACB65972}" type="sibTrans" cxnId="{AFC91745-D5AC-4579-9041-93B86CCCFCD2}">
      <dgm:prSet/>
      <dgm:spPr/>
      <dgm:t>
        <a:bodyPr/>
        <a:lstStyle/>
        <a:p>
          <a:endParaRPr lang="es-CO"/>
        </a:p>
      </dgm:t>
    </dgm:pt>
    <dgm:pt modelId="{C23938F3-115D-4216-A26E-99BCAD59329D}">
      <dgm:prSet phldrT="[Texto]"/>
      <dgm:spPr/>
      <dgm:t>
        <a:bodyPr/>
        <a:lstStyle/>
        <a:p>
          <a:r>
            <a:rPr lang="es-CO"/>
            <a:t>Planteamiento del problema</a:t>
          </a:r>
        </a:p>
      </dgm:t>
    </dgm:pt>
    <dgm:pt modelId="{161581AC-C09D-4E07-9C7A-5CCE8D3E822B}" type="parTrans" cxnId="{BFFCBE5A-04F8-4893-8AB7-A0D6C3303B72}">
      <dgm:prSet/>
      <dgm:spPr/>
      <dgm:t>
        <a:bodyPr/>
        <a:lstStyle/>
        <a:p>
          <a:endParaRPr lang="es-CO"/>
        </a:p>
      </dgm:t>
    </dgm:pt>
    <dgm:pt modelId="{FAD0A9EA-0E65-4ECB-B0EE-1061DF9E76C5}" type="sibTrans" cxnId="{BFFCBE5A-04F8-4893-8AB7-A0D6C3303B72}">
      <dgm:prSet/>
      <dgm:spPr/>
      <dgm:t>
        <a:bodyPr/>
        <a:lstStyle/>
        <a:p>
          <a:endParaRPr lang="es-CO"/>
        </a:p>
      </dgm:t>
    </dgm:pt>
    <dgm:pt modelId="{4CF500E0-659B-4B9F-B160-43DAC3AB9428}">
      <dgm:prSet phldrT="[Texto]"/>
      <dgm:spPr>
        <a:solidFill>
          <a:schemeClr val="accent6">
            <a:lumMod val="75000"/>
          </a:schemeClr>
        </a:solidFill>
      </dgm:spPr>
      <dgm:t>
        <a:bodyPr/>
        <a:lstStyle/>
        <a:p>
          <a:r>
            <a:rPr lang="es-CO"/>
            <a:t>Definición de EDT</a:t>
          </a:r>
        </a:p>
      </dgm:t>
    </dgm:pt>
    <dgm:pt modelId="{28569D42-1679-4B28-907C-22D45EBE8F3A}" type="parTrans" cxnId="{6B3BBB5D-1CB0-497B-BA6B-35F3819E55EE}">
      <dgm:prSet/>
      <dgm:spPr/>
      <dgm:t>
        <a:bodyPr/>
        <a:lstStyle/>
        <a:p>
          <a:endParaRPr lang="es-CO"/>
        </a:p>
      </dgm:t>
    </dgm:pt>
    <dgm:pt modelId="{C7003548-1B97-45DA-9EA9-E372BFF63CAF}" type="sibTrans" cxnId="{6B3BBB5D-1CB0-497B-BA6B-35F3819E55EE}">
      <dgm:prSet/>
      <dgm:spPr/>
      <dgm:t>
        <a:bodyPr/>
        <a:lstStyle/>
        <a:p>
          <a:endParaRPr lang="es-CO"/>
        </a:p>
      </dgm:t>
    </dgm:pt>
    <dgm:pt modelId="{7C00C85E-0BE3-4EE3-B634-90A305C3F1DF}">
      <dgm:prSet/>
      <dgm:spPr>
        <a:solidFill>
          <a:schemeClr val="accent6">
            <a:lumMod val="75000"/>
          </a:schemeClr>
        </a:solidFill>
      </dgm:spPr>
      <dgm:t>
        <a:bodyPr/>
        <a:lstStyle/>
        <a:p>
          <a:r>
            <a:rPr lang="es-CO"/>
            <a:t>Cronograma del proyecto</a:t>
          </a:r>
        </a:p>
      </dgm:t>
    </dgm:pt>
    <dgm:pt modelId="{F603DC98-E927-4931-8EBF-5995FA26AE85}" type="parTrans" cxnId="{CFA97383-E522-46E7-AB42-7E4A8A45478F}">
      <dgm:prSet/>
      <dgm:spPr/>
      <dgm:t>
        <a:bodyPr/>
        <a:lstStyle/>
        <a:p>
          <a:endParaRPr lang="es-CO"/>
        </a:p>
      </dgm:t>
    </dgm:pt>
    <dgm:pt modelId="{64347819-E487-4E65-A4C4-71A9427A8A36}" type="sibTrans" cxnId="{CFA97383-E522-46E7-AB42-7E4A8A45478F}">
      <dgm:prSet/>
      <dgm:spPr/>
      <dgm:t>
        <a:bodyPr/>
        <a:lstStyle/>
        <a:p>
          <a:endParaRPr lang="es-CO"/>
        </a:p>
      </dgm:t>
    </dgm:pt>
    <dgm:pt modelId="{AABA4660-2B7F-453E-BEFC-5FF096EFE28F}">
      <dgm:prSet/>
      <dgm:spPr>
        <a:solidFill>
          <a:schemeClr val="accent6">
            <a:lumMod val="75000"/>
          </a:schemeClr>
        </a:solidFill>
      </dgm:spPr>
      <dgm:t>
        <a:bodyPr/>
        <a:lstStyle/>
        <a:p>
          <a:r>
            <a:rPr lang="es-CO"/>
            <a:t>Creación del Modelo ER</a:t>
          </a:r>
        </a:p>
      </dgm:t>
    </dgm:pt>
    <dgm:pt modelId="{1C47661F-6304-46E4-93D6-EEB2406CC916}" type="parTrans" cxnId="{67F2DC93-EF49-4FAD-ABF6-09A86B146192}">
      <dgm:prSet/>
      <dgm:spPr/>
      <dgm:t>
        <a:bodyPr/>
        <a:lstStyle/>
        <a:p>
          <a:endParaRPr lang="es-CO"/>
        </a:p>
      </dgm:t>
    </dgm:pt>
    <dgm:pt modelId="{8FFF81CA-6F91-491C-B8F0-2A35EFBC2211}" type="sibTrans" cxnId="{67F2DC93-EF49-4FAD-ABF6-09A86B146192}">
      <dgm:prSet/>
      <dgm:spPr/>
      <dgm:t>
        <a:bodyPr/>
        <a:lstStyle/>
        <a:p>
          <a:endParaRPr lang="es-CO"/>
        </a:p>
      </dgm:t>
    </dgm:pt>
    <dgm:pt modelId="{907B0533-BFF8-4920-9BEE-F5A1A39DE837}">
      <dgm:prSet phldrT="[Texto]"/>
      <dgm:spPr/>
      <dgm:t>
        <a:bodyPr/>
        <a:lstStyle/>
        <a:p>
          <a:r>
            <a:rPr lang="es-CO"/>
            <a:t>Justificación</a:t>
          </a:r>
        </a:p>
      </dgm:t>
    </dgm:pt>
    <dgm:pt modelId="{B6CE7CC8-FFCE-4809-9A88-76ECABC9BFDE}" type="parTrans" cxnId="{1756873C-8E49-401A-9B79-18429076FB87}">
      <dgm:prSet/>
      <dgm:spPr/>
      <dgm:t>
        <a:bodyPr/>
        <a:lstStyle/>
        <a:p>
          <a:endParaRPr lang="es-CO"/>
        </a:p>
      </dgm:t>
    </dgm:pt>
    <dgm:pt modelId="{8349B2D0-B517-4B22-895D-2888A2279B14}" type="sibTrans" cxnId="{1756873C-8E49-401A-9B79-18429076FB87}">
      <dgm:prSet/>
      <dgm:spPr/>
      <dgm:t>
        <a:bodyPr/>
        <a:lstStyle/>
        <a:p>
          <a:endParaRPr lang="es-CO"/>
        </a:p>
      </dgm:t>
    </dgm:pt>
    <dgm:pt modelId="{D6C95ED7-3E2F-4B44-A0BC-2B55FBD7AECA}">
      <dgm:prSet/>
      <dgm:spPr>
        <a:solidFill>
          <a:schemeClr val="accent6">
            <a:lumMod val="75000"/>
          </a:schemeClr>
        </a:solidFill>
      </dgm:spPr>
      <dgm:t>
        <a:bodyPr/>
        <a:lstStyle/>
        <a:p>
          <a:r>
            <a:rPr lang="es-CO"/>
            <a:t>Informe de Estadistica Descriptiva del Proyecto</a:t>
          </a:r>
        </a:p>
      </dgm:t>
    </dgm:pt>
    <dgm:pt modelId="{3FF6AE5B-DE0A-4D4C-890C-7A39E2E97EAD}" type="parTrans" cxnId="{5011DCE9-9DD6-4D4A-943E-2F0F59909C01}">
      <dgm:prSet/>
      <dgm:spPr/>
      <dgm:t>
        <a:bodyPr/>
        <a:lstStyle/>
        <a:p>
          <a:endParaRPr lang="es-CO"/>
        </a:p>
      </dgm:t>
    </dgm:pt>
    <dgm:pt modelId="{6865D074-9203-419F-A0B0-D7B2BAF55642}" type="sibTrans" cxnId="{5011DCE9-9DD6-4D4A-943E-2F0F59909C01}">
      <dgm:prSet/>
      <dgm:spPr/>
      <dgm:t>
        <a:bodyPr/>
        <a:lstStyle/>
        <a:p>
          <a:endParaRPr lang="es-CO"/>
        </a:p>
      </dgm:t>
    </dgm:pt>
    <dgm:pt modelId="{67C6ACFC-D4BD-414D-A966-37775D3865D9}">
      <dgm:prSet/>
      <dgm:spPr>
        <a:solidFill>
          <a:schemeClr val="accent6">
            <a:lumMod val="75000"/>
          </a:schemeClr>
        </a:solidFill>
      </dgm:spPr>
      <dgm:t>
        <a:bodyPr/>
        <a:lstStyle/>
        <a:p>
          <a:r>
            <a:rPr lang="es-CO"/>
            <a:t>Entregable visualizacion Google Data Studio</a:t>
          </a:r>
        </a:p>
      </dgm:t>
    </dgm:pt>
    <dgm:pt modelId="{73AB9109-7B94-408A-AFEF-574C5394BD6A}" type="parTrans" cxnId="{D02AFE79-8C70-4512-9DFE-E37DFCB09897}">
      <dgm:prSet/>
      <dgm:spPr/>
    </dgm:pt>
    <dgm:pt modelId="{3F300554-269D-4B03-A935-69879BE048E7}" type="sibTrans" cxnId="{D02AFE79-8C70-4512-9DFE-E37DFCB09897}">
      <dgm:prSet/>
      <dgm:spPr/>
    </dgm:pt>
    <dgm:pt modelId="{0429CC73-B33A-46E8-827A-160FBA5B4D39}" type="pres">
      <dgm:prSet presAssocID="{4C8D2BF1-07AF-4DAB-92AE-D62543310E77}" presName="hierChild1" presStyleCnt="0">
        <dgm:presLayoutVars>
          <dgm:orgChart val="1"/>
          <dgm:chPref val="1"/>
          <dgm:dir/>
          <dgm:animOne val="branch"/>
          <dgm:animLvl val="lvl"/>
          <dgm:resizeHandles/>
        </dgm:presLayoutVars>
      </dgm:prSet>
      <dgm:spPr/>
    </dgm:pt>
    <dgm:pt modelId="{26892144-6399-4382-ACF7-4EB8658D1D5C}" type="pres">
      <dgm:prSet presAssocID="{5D76BFEB-6A23-48F0-B719-A59E68226604}" presName="hierRoot1" presStyleCnt="0">
        <dgm:presLayoutVars>
          <dgm:hierBranch val="init"/>
        </dgm:presLayoutVars>
      </dgm:prSet>
      <dgm:spPr/>
    </dgm:pt>
    <dgm:pt modelId="{620C06FE-6316-4A19-A828-A375EEF7F96B}" type="pres">
      <dgm:prSet presAssocID="{5D76BFEB-6A23-48F0-B719-A59E68226604}" presName="rootComposite1" presStyleCnt="0"/>
      <dgm:spPr/>
    </dgm:pt>
    <dgm:pt modelId="{7AC1E833-9116-4D49-88A0-E7C11A896892}" type="pres">
      <dgm:prSet presAssocID="{5D76BFEB-6A23-48F0-B719-A59E68226604}" presName="rootText1" presStyleLbl="node0" presStyleIdx="0" presStyleCnt="1">
        <dgm:presLayoutVars>
          <dgm:chPref val="3"/>
        </dgm:presLayoutVars>
      </dgm:prSet>
      <dgm:spPr/>
    </dgm:pt>
    <dgm:pt modelId="{71DEB194-76D8-4BE1-B4C5-6175A6D16EFD}" type="pres">
      <dgm:prSet presAssocID="{5D76BFEB-6A23-48F0-B719-A59E68226604}" presName="rootConnector1" presStyleLbl="node1" presStyleIdx="0" presStyleCnt="0"/>
      <dgm:spPr/>
    </dgm:pt>
    <dgm:pt modelId="{86ED3B20-8061-4200-818F-11F040E00273}" type="pres">
      <dgm:prSet presAssocID="{5D76BFEB-6A23-48F0-B719-A59E68226604}" presName="hierChild2" presStyleCnt="0"/>
      <dgm:spPr/>
    </dgm:pt>
    <dgm:pt modelId="{7A737517-50DC-4EAB-8253-C956EBDD836D}" type="pres">
      <dgm:prSet presAssocID="{65E834FF-CC47-43DF-8862-BFC772B8D059}" presName="Name37" presStyleLbl="parChTrans1D2" presStyleIdx="0" presStyleCnt="7"/>
      <dgm:spPr/>
    </dgm:pt>
    <dgm:pt modelId="{F648DD20-9406-4CF4-8B0A-E0ACD13559B1}" type="pres">
      <dgm:prSet presAssocID="{3AE2BC16-FC9B-4C51-BE06-4A694BA2C0C5}" presName="hierRoot2" presStyleCnt="0">
        <dgm:presLayoutVars>
          <dgm:hierBranch val="init"/>
        </dgm:presLayoutVars>
      </dgm:prSet>
      <dgm:spPr/>
    </dgm:pt>
    <dgm:pt modelId="{572F0E58-74A4-44C8-984F-D0BD5ECF81B5}" type="pres">
      <dgm:prSet presAssocID="{3AE2BC16-FC9B-4C51-BE06-4A694BA2C0C5}" presName="rootComposite" presStyleCnt="0"/>
      <dgm:spPr/>
    </dgm:pt>
    <dgm:pt modelId="{9597B260-CD02-4FB0-A9D3-B81D5DD80CA6}" type="pres">
      <dgm:prSet presAssocID="{3AE2BC16-FC9B-4C51-BE06-4A694BA2C0C5}" presName="rootText" presStyleLbl="node2" presStyleIdx="0" presStyleCnt="7">
        <dgm:presLayoutVars>
          <dgm:chPref val="3"/>
        </dgm:presLayoutVars>
      </dgm:prSet>
      <dgm:spPr/>
    </dgm:pt>
    <dgm:pt modelId="{D302EBAD-DA19-42BC-91CC-105871376590}" type="pres">
      <dgm:prSet presAssocID="{3AE2BC16-FC9B-4C51-BE06-4A694BA2C0C5}" presName="rootConnector" presStyleLbl="node2" presStyleIdx="0" presStyleCnt="7"/>
      <dgm:spPr/>
    </dgm:pt>
    <dgm:pt modelId="{62378953-45EB-451F-B01F-BA91A146E201}" type="pres">
      <dgm:prSet presAssocID="{3AE2BC16-FC9B-4C51-BE06-4A694BA2C0C5}" presName="hierChild4" presStyleCnt="0"/>
      <dgm:spPr/>
    </dgm:pt>
    <dgm:pt modelId="{39D6562A-1593-49B5-A785-6FBCB354D6AD}" type="pres">
      <dgm:prSet presAssocID="{2144A483-AD00-4B74-B6D0-B67852CB2A64}" presName="Name37" presStyleLbl="parChTrans1D3" presStyleIdx="0" presStyleCnt="33"/>
      <dgm:spPr/>
    </dgm:pt>
    <dgm:pt modelId="{C9D376AB-E03C-4B47-9E6F-98BB97AA9506}" type="pres">
      <dgm:prSet presAssocID="{A7529A59-E310-451C-B624-2FE80713133F}" presName="hierRoot2" presStyleCnt="0">
        <dgm:presLayoutVars>
          <dgm:hierBranch val="init"/>
        </dgm:presLayoutVars>
      </dgm:prSet>
      <dgm:spPr/>
    </dgm:pt>
    <dgm:pt modelId="{DE3D7A94-78C4-4F77-9BFF-6E82C914F3E8}" type="pres">
      <dgm:prSet presAssocID="{A7529A59-E310-451C-B624-2FE80713133F}" presName="rootComposite" presStyleCnt="0"/>
      <dgm:spPr/>
    </dgm:pt>
    <dgm:pt modelId="{1A8AA857-23E3-4849-9BB4-F7C110F122FA}" type="pres">
      <dgm:prSet presAssocID="{A7529A59-E310-451C-B624-2FE80713133F}" presName="rootText" presStyleLbl="node3" presStyleIdx="0" presStyleCnt="33">
        <dgm:presLayoutVars>
          <dgm:chPref val="3"/>
        </dgm:presLayoutVars>
      </dgm:prSet>
      <dgm:spPr/>
    </dgm:pt>
    <dgm:pt modelId="{0B1801AE-828A-416D-9244-CB768DFD7B39}" type="pres">
      <dgm:prSet presAssocID="{A7529A59-E310-451C-B624-2FE80713133F}" presName="rootConnector" presStyleLbl="node3" presStyleIdx="0" presStyleCnt="33"/>
      <dgm:spPr/>
    </dgm:pt>
    <dgm:pt modelId="{71797958-7785-4C18-AAB4-06EBD6B877D3}" type="pres">
      <dgm:prSet presAssocID="{A7529A59-E310-451C-B624-2FE80713133F}" presName="hierChild4" presStyleCnt="0"/>
      <dgm:spPr/>
    </dgm:pt>
    <dgm:pt modelId="{12AEC799-1BA6-42BF-85FA-29FF0905B605}" type="pres">
      <dgm:prSet presAssocID="{A7529A59-E310-451C-B624-2FE80713133F}" presName="hierChild5" presStyleCnt="0"/>
      <dgm:spPr/>
    </dgm:pt>
    <dgm:pt modelId="{405B777D-6961-4374-8492-E0875573A8AD}" type="pres">
      <dgm:prSet presAssocID="{B6CE7CC8-FFCE-4809-9A88-76ECABC9BFDE}" presName="Name37" presStyleLbl="parChTrans1D3" presStyleIdx="1" presStyleCnt="33"/>
      <dgm:spPr/>
    </dgm:pt>
    <dgm:pt modelId="{7AC60943-A86B-4B82-B525-0677BDEEF658}" type="pres">
      <dgm:prSet presAssocID="{907B0533-BFF8-4920-9BEE-F5A1A39DE837}" presName="hierRoot2" presStyleCnt="0">
        <dgm:presLayoutVars>
          <dgm:hierBranch val="init"/>
        </dgm:presLayoutVars>
      </dgm:prSet>
      <dgm:spPr/>
    </dgm:pt>
    <dgm:pt modelId="{C8DFBBD6-1921-441A-AFA5-9ACA03FA153F}" type="pres">
      <dgm:prSet presAssocID="{907B0533-BFF8-4920-9BEE-F5A1A39DE837}" presName="rootComposite" presStyleCnt="0"/>
      <dgm:spPr/>
    </dgm:pt>
    <dgm:pt modelId="{054B2319-B6E4-40C5-B547-1BDC9A94E2B3}" type="pres">
      <dgm:prSet presAssocID="{907B0533-BFF8-4920-9BEE-F5A1A39DE837}" presName="rootText" presStyleLbl="node3" presStyleIdx="1" presStyleCnt="33">
        <dgm:presLayoutVars>
          <dgm:chPref val="3"/>
        </dgm:presLayoutVars>
      </dgm:prSet>
      <dgm:spPr/>
    </dgm:pt>
    <dgm:pt modelId="{1BD678A6-9B0F-4B61-884E-AF58586FC9D1}" type="pres">
      <dgm:prSet presAssocID="{907B0533-BFF8-4920-9BEE-F5A1A39DE837}" presName="rootConnector" presStyleLbl="node3" presStyleIdx="1" presStyleCnt="33"/>
      <dgm:spPr/>
    </dgm:pt>
    <dgm:pt modelId="{558D5ECE-EB65-4C88-B242-91352BA09D1E}" type="pres">
      <dgm:prSet presAssocID="{907B0533-BFF8-4920-9BEE-F5A1A39DE837}" presName="hierChild4" presStyleCnt="0"/>
      <dgm:spPr/>
    </dgm:pt>
    <dgm:pt modelId="{4E79B156-113B-46E5-B026-968571F7E875}" type="pres">
      <dgm:prSet presAssocID="{907B0533-BFF8-4920-9BEE-F5A1A39DE837}" presName="hierChild5" presStyleCnt="0"/>
      <dgm:spPr/>
    </dgm:pt>
    <dgm:pt modelId="{247F50B4-F648-49DA-B39D-A10792D5AE19}" type="pres">
      <dgm:prSet presAssocID="{93B69CFA-20AC-43EE-ADE3-5B0C3550ECD8}" presName="Name37" presStyleLbl="parChTrans1D3" presStyleIdx="2" presStyleCnt="33"/>
      <dgm:spPr/>
    </dgm:pt>
    <dgm:pt modelId="{78E14E1F-012F-41E8-BEBD-C5EF9B56D295}" type="pres">
      <dgm:prSet presAssocID="{3F772270-A13D-4B3B-97E0-79DB9BA4EB49}" presName="hierRoot2" presStyleCnt="0">
        <dgm:presLayoutVars>
          <dgm:hierBranch val="init"/>
        </dgm:presLayoutVars>
      </dgm:prSet>
      <dgm:spPr/>
    </dgm:pt>
    <dgm:pt modelId="{A4FD067A-D4B8-4968-9321-24DA1050C407}" type="pres">
      <dgm:prSet presAssocID="{3F772270-A13D-4B3B-97E0-79DB9BA4EB49}" presName="rootComposite" presStyleCnt="0"/>
      <dgm:spPr/>
    </dgm:pt>
    <dgm:pt modelId="{2BB870EC-25A9-453A-88D3-51C62DC7CE45}" type="pres">
      <dgm:prSet presAssocID="{3F772270-A13D-4B3B-97E0-79DB9BA4EB49}" presName="rootText" presStyleLbl="node3" presStyleIdx="2" presStyleCnt="33">
        <dgm:presLayoutVars>
          <dgm:chPref val="3"/>
        </dgm:presLayoutVars>
      </dgm:prSet>
      <dgm:spPr/>
    </dgm:pt>
    <dgm:pt modelId="{FB0EAB83-53E5-4745-9325-C23409E24D2F}" type="pres">
      <dgm:prSet presAssocID="{3F772270-A13D-4B3B-97E0-79DB9BA4EB49}" presName="rootConnector" presStyleLbl="node3" presStyleIdx="2" presStyleCnt="33"/>
      <dgm:spPr/>
    </dgm:pt>
    <dgm:pt modelId="{01C1F12D-3BBE-490A-828E-8AC30342AAE4}" type="pres">
      <dgm:prSet presAssocID="{3F772270-A13D-4B3B-97E0-79DB9BA4EB49}" presName="hierChild4" presStyleCnt="0"/>
      <dgm:spPr/>
    </dgm:pt>
    <dgm:pt modelId="{FA958D4F-B747-43D8-BE48-E12338B27C1D}" type="pres">
      <dgm:prSet presAssocID="{3F772270-A13D-4B3B-97E0-79DB9BA4EB49}" presName="hierChild5" presStyleCnt="0"/>
      <dgm:spPr/>
    </dgm:pt>
    <dgm:pt modelId="{8650C60E-B2E2-4447-A63D-AF95ED9AA605}" type="pres">
      <dgm:prSet presAssocID="{161581AC-C09D-4E07-9C7A-5CCE8D3E822B}" presName="Name37" presStyleLbl="parChTrans1D3" presStyleIdx="3" presStyleCnt="33"/>
      <dgm:spPr/>
    </dgm:pt>
    <dgm:pt modelId="{2A04F8D4-7D94-48B5-9D74-207602670292}" type="pres">
      <dgm:prSet presAssocID="{C23938F3-115D-4216-A26E-99BCAD59329D}" presName="hierRoot2" presStyleCnt="0">
        <dgm:presLayoutVars>
          <dgm:hierBranch val="init"/>
        </dgm:presLayoutVars>
      </dgm:prSet>
      <dgm:spPr/>
    </dgm:pt>
    <dgm:pt modelId="{660991C7-5234-46BA-9120-8D69B9884941}" type="pres">
      <dgm:prSet presAssocID="{C23938F3-115D-4216-A26E-99BCAD59329D}" presName="rootComposite" presStyleCnt="0"/>
      <dgm:spPr/>
    </dgm:pt>
    <dgm:pt modelId="{C8C50A10-974E-41F3-87F4-EDCE51022CD7}" type="pres">
      <dgm:prSet presAssocID="{C23938F3-115D-4216-A26E-99BCAD59329D}" presName="rootText" presStyleLbl="node3" presStyleIdx="3" presStyleCnt="33">
        <dgm:presLayoutVars>
          <dgm:chPref val="3"/>
        </dgm:presLayoutVars>
      </dgm:prSet>
      <dgm:spPr/>
    </dgm:pt>
    <dgm:pt modelId="{63F5586A-4089-4DB0-98AE-D3E55DD152EF}" type="pres">
      <dgm:prSet presAssocID="{C23938F3-115D-4216-A26E-99BCAD59329D}" presName="rootConnector" presStyleLbl="node3" presStyleIdx="3" presStyleCnt="33"/>
      <dgm:spPr/>
    </dgm:pt>
    <dgm:pt modelId="{FEC5FC56-7F4F-4CC2-B0AB-F94D6B605568}" type="pres">
      <dgm:prSet presAssocID="{C23938F3-115D-4216-A26E-99BCAD59329D}" presName="hierChild4" presStyleCnt="0"/>
      <dgm:spPr/>
    </dgm:pt>
    <dgm:pt modelId="{92243C9B-2977-4A59-9E46-B2708ECDEBB6}" type="pres">
      <dgm:prSet presAssocID="{C23938F3-115D-4216-A26E-99BCAD59329D}" presName="hierChild5" presStyleCnt="0"/>
      <dgm:spPr/>
    </dgm:pt>
    <dgm:pt modelId="{93C6C949-564F-42DE-8D8E-964450C267AA}" type="pres">
      <dgm:prSet presAssocID="{28569D42-1679-4B28-907C-22D45EBE8F3A}" presName="Name37" presStyleLbl="parChTrans1D3" presStyleIdx="4" presStyleCnt="33"/>
      <dgm:spPr/>
    </dgm:pt>
    <dgm:pt modelId="{29B94546-8606-48F2-A03F-DE45F65B8C9B}" type="pres">
      <dgm:prSet presAssocID="{4CF500E0-659B-4B9F-B160-43DAC3AB9428}" presName="hierRoot2" presStyleCnt="0">
        <dgm:presLayoutVars>
          <dgm:hierBranch val="init"/>
        </dgm:presLayoutVars>
      </dgm:prSet>
      <dgm:spPr/>
    </dgm:pt>
    <dgm:pt modelId="{B31D2FA1-7AFC-421D-B423-818345045771}" type="pres">
      <dgm:prSet presAssocID="{4CF500E0-659B-4B9F-B160-43DAC3AB9428}" presName="rootComposite" presStyleCnt="0"/>
      <dgm:spPr/>
    </dgm:pt>
    <dgm:pt modelId="{C0EECBAB-37DD-4BD7-9093-6A54FBFEF787}" type="pres">
      <dgm:prSet presAssocID="{4CF500E0-659B-4B9F-B160-43DAC3AB9428}" presName="rootText" presStyleLbl="node3" presStyleIdx="4" presStyleCnt="33">
        <dgm:presLayoutVars>
          <dgm:chPref val="3"/>
        </dgm:presLayoutVars>
      </dgm:prSet>
      <dgm:spPr/>
    </dgm:pt>
    <dgm:pt modelId="{F07EFD64-4752-4563-9560-5283FF6D0B35}" type="pres">
      <dgm:prSet presAssocID="{4CF500E0-659B-4B9F-B160-43DAC3AB9428}" presName="rootConnector" presStyleLbl="node3" presStyleIdx="4" presStyleCnt="33"/>
      <dgm:spPr/>
    </dgm:pt>
    <dgm:pt modelId="{91F34A2E-1C9B-4740-A4F4-BF3615C3EC31}" type="pres">
      <dgm:prSet presAssocID="{4CF500E0-659B-4B9F-B160-43DAC3AB9428}" presName="hierChild4" presStyleCnt="0"/>
      <dgm:spPr/>
    </dgm:pt>
    <dgm:pt modelId="{59CBEDCF-1EAD-4856-B57B-DD617093BC22}" type="pres">
      <dgm:prSet presAssocID="{4CF500E0-659B-4B9F-B160-43DAC3AB9428}" presName="hierChild5" presStyleCnt="0"/>
      <dgm:spPr/>
    </dgm:pt>
    <dgm:pt modelId="{E70FD2DE-290F-48DC-8F97-4C3D88143E94}" type="pres">
      <dgm:prSet presAssocID="{3AE2BC16-FC9B-4C51-BE06-4A694BA2C0C5}" presName="hierChild5" presStyleCnt="0"/>
      <dgm:spPr/>
    </dgm:pt>
    <dgm:pt modelId="{DDDA4DCF-320B-4F91-90CC-DA1CC4E9D683}" type="pres">
      <dgm:prSet presAssocID="{4E4D32BC-289D-4D65-B899-137DBC9A3A5B}" presName="Name37" presStyleLbl="parChTrans1D2" presStyleIdx="1" presStyleCnt="7"/>
      <dgm:spPr/>
    </dgm:pt>
    <dgm:pt modelId="{0F6E6D89-26A6-47AF-AFD3-9728A74AE3BA}" type="pres">
      <dgm:prSet presAssocID="{72F2A60E-77E2-4E62-8074-E5DCF134D099}" presName="hierRoot2" presStyleCnt="0">
        <dgm:presLayoutVars>
          <dgm:hierBranch val="init"/>
        </dgm:presLayoutVars>
      </dgm:prSet>
      <dgm:spPr/>
    </dgm:pt>
    <dgm:pt modelId="{705ED8D9-20C2-45F6-AA0E-63651FDFAB04}" type="pres">
      <dgm:prSet presAssocID="{72F2A60E-77E2-4E62-8074-E5DCF134D099}" presName="rootComposite" presStyleCnt="0"/>
      <dgm:spPr/>
    </dgm:pt>
    <dgm:pt modelId="{3FFF4DCA-3529-4079-9B38-B1C1190E5A50}" type="pres">
      <dgm:prSet presAssocID="{72F2A60E-77E2-4E62-8074-E5DCF134D099}" presName="rootText" presStyleLbl="node2" presStyleIdx="1" presStyleCnt="7">
        <dgm:presLayoutVars>
          <dgm:chPref val="3"/>
        </dgm:presLayoutVars>
      </dgm:prSet>
      <dgm:spPr/>
    </dgm:pt>
    <dgm:pt modelId="{FE572A3A-D759-4DBA-BC60-CFD84C3C18D0}" type="pres">
      <dgm:prSet presAssocID="{72F2A60E-77E2-4E62-8074-E5DCF134D099}" presName="rootConnector" presStyleLbl="node2" presStyleIdx="1" presStyleCnt="7"/>
      <dgm:spPr/>
    </dgm:pt>
    <dgm:pt modelId="{43BA907B-58CB-4390-B0FD-B0BA45C822AA}" type="pres">
      <dgm:prSet presAssocID="{72F2A60E-77E2-4E62-8074-E5DCF134D099}" presName="hierChild4" presStyleCnt="0"/>
      <dgm:spPr/>
    </dgm:pt>
    <dgm:pt modelId="{4B696973-16F8-4F87-BDF8-1B428B76D614}" type="pres">
      <dgm:prSet presAssocID="{05EDA000-A4A5-48B3-8DB9-2686B2D34AA1}" presName="Name37" presStyleLbl="parChTrans1D3" presStyleIdx="5" presStyleCnt="33"/>
      <dgm:spPr/>
    </dgm:pt>
    <dgm:pt modelId="{6B63D9FE-8F34-4341-A593-8B58946C473C}" type="pres">
      <dgm:prSet presAssocID="{FCDEE2EF-C655-4F5B-9560-E1FD636D6544}" presName="hierRoot2" presStyleCnt="0">
        <dgm:presLayoutVars>
          <dgm:hierBranch val="init"/>
        </dgm:presLayoutVars>
      </dgm:prSet>
      <dgm:spPr/>
    </dgm:pt>
    <dgm:pt modelId="{A2E50D2C-7BFC-441B-8D51-97121F8FB0C9}" type="pres">
      <dgm:prSet presAssocID="{FCDEE2EF-C655-4F5B-9560-E1FD636D6544}" presName="rootComposite" presStyleCnt="0"/>
      <dgm:spPr/>
    </dgm:pt>
    <dgm:pt modelId="{050B82BC-04BB-41F1-924A-77EB66F5DDFF}" type="pres">
      <dgm:prSet presAssocID="{FCDEE2EF-C655-4F5B-9560-E1FD636D6544}" presName="rootText" presStyleLbl="node3" presStyleIdx="5" presStyleCnt="33">
        <dgm:presLayoutVars>
          <dgm:chPref val="3"/>
        </dgm:presLayoutVars>
      </dgm:prSet>
      <dgm:spPr/>
    </dgm:pt>
    <dgm:pt modelId="{98743415-7505-401D-B169-9C5143F6BC6A}" type="pres">
      <dgm:prSet presAssocID="{FCDEE2EF-C655-4F5B-9560-E1FD636D6544}" presName="rootConnector" presStyleLbl="node3" presStyleIdx="5" presStyleCnt="33"/>
      <dgm:spPr/>
    </dgm:pt>
    <dgm:pt modelId="{001EF753-8BD1-4AC8-825D-32B8484CC8E1}" type="pres">
      <dgm:prSet presAssocID="{FCDEE2EF-C655-4F5B-9560-E1FD636D6544}" presName="hierChild4" presStyleCnt="0"/>
      <dgm:spPr/>
    </dgm:pt>
    <dgm:pt modelId="{ED1AA877-473D-456B-9C85-FA2989AD0448}" type="pres">
      <dgm:prSet presAssocID="{FCDEE2EF-C655-4F5B-9560-E1FD636D6544}" presName="hierChild5" presStyleCnt="0"/>
      <dgm:spPr/>
    </dgm:pt>
    <dgm:pt modelId="{0B4AF830-6145-4C3E-A60E-B0E8540F65A8}" type="pres">
      <dgm:prSet presAssocID="{A121F05B-B0BD-4A9D-B0D9-7FAC8EB440EA}" presName="Name37" presStyleLbl="parChTrans1D3" presStyleIdx="6" presStyleCnt="33"/>
      <dgm:spPr/>
    </dgm:pt>
    <dgm:pt modelId="{666A8E1A-4536-451F-B899-77F595F4B292}" type="pres">
      <dgm:prSet presAssocID="{1BB5A61F-7938-470F-9ADC-893181EF84A1}" presName="hierRoot2" presStyleCnt="0">
        <dgm:presLayoutVars>
          <dgm:hierBranch val="init"/>
        </dgm:presLayoutVars>
      </dgm:prSet>
      <dgm:spPr/>
    </dgm:pt>
    <dgm:pt modelId="{57229A89-4494-407B-8355-34A674F423FE}" type="pres">
      <dgm:prSet presAssocID="{1BB5A61F-7938-470F-9ADC-893181EF84A1}" presName="rootComposite" presStyleCnt="0"/>
      <dgm:spPr/>
    </dgm:pt>
    <dgm:pt modelId="{822944A7-BF01-4B52-921D-CFB4D1D5137B}" type="pres">
      <dgm:prSet presAssocID="{1BB5A61F-7938-470F-9ADC-893181EF84A1}" presName="rootText" presStyleLbl="node3" presStyleIdx="6" presStyleCnt="33">
        <dgm:presLayoutVars>
          <dgm:chPref val="3"/>
        </dgm:presLayoutVars>
      </dgm:prSet>
      <dgm:spPr/>
    </dgm:pt>
    <dgm:pt modelId="{B63C1C52-8A1F-47F2-9407-5FE1ADAD5BE1}" type="pres">
      <dgm:prSet presAssocID="{1BB5A61F-7938-470F-9ADC-893181EF84A1}" presName="rootConnector" presStyleLbl="node3" presStyleIdx="6" presStyleCnt="33"/>
      <dgm:spPr/>
    </dgm:pt>
    <dgm:pt modelId="{8C218C79-9254-4984-B018-4FB220CDC50D}" type="pres">
      <dgm:prSet presAssocID="{1BB5A61F-7938-470F-9ADC-893181EF84A1}" presName="hierChild4" presStyleCnt="0"/>
      <dgm:spPr/>
    </dgm:pt>
    <dgm:pt modelId="{9AFC8651-0484-487F-9D45-A5A4A6B2D2A7}" type="pres">
      <dgm:prSet presAssocID="{1BB5A61F-7938-470F-9ADC-893181EF84A1}" presName="hierChild5" presStyleCnt="0"/>
      <dgm:spPr/>
    </dgm:pt>
    <dgm:pt modelId="{7D3BF474-777F-46AF-896E-4D5044FCFA4F}" type="pres">
      <dgm:prSet presAssocID="{9C353974-8DFE-49AD-88F7-2762799FA452}" presName="Name37" presStyleLbl="parChTrans1D3" presStyleIdx="7" presStyleCnt="33"/>
      <dgm:spPr/>
    </dgm:pt>
    <dgm:pt modelId="{473A3124-AAA8-41CC-BA65-FD5CC57184F1}" type="pres">
      <dgm:prSet presAssocID="{5064BEB8-4E0C-44E8-913A-B2571A314E99}" presName="hierRoot2" presStyleCnt="0">
        <dgm:presLayoutVars>
          <dgm:hierBranch val="init"/>
        </dgm:presLayoutVars>
      </dgm:prSet>
      <dgm:spPr/>
    </dgm:pt>
    <dgm:pt modelId="{A2155614-7E92-4C13-AE85-0948AC74873D}" type="pres">
      <dgm:prSet presAssocID="{5064BEB8-4E0C-44E8-913A-B2571A314E99}" presName="rootComposite" presStyleCnt="0"/>
      <dgm:spPr/>
    </dgm:pt>
    <dgm:pt modelId="{4ADDCF17-EAAD-455D-A94B-0B9959F3D818}" type="pres">
      <dgm:prSet presAssocID="{5064BEB8-4E0C-44E8-913A-B2571A314E99}" presName="rootText" presStyleLbl="node3" presStyleIdx="7" presStyleCnt="33">
        <dgm:presLayoutVars>
          <dgm:chPref val="3"/>
        </dgm:presLayoutVars>
      </dgm:prSet>
      <dgm:spPr/>
    </dgm:pt>
    <dgm:pt modelId="{C3C65F38-38F8-43EC-AA3A-061EA54DE8D7}" type="pres">
      <dgm:prSet presAssocID="{5064BEB8-4E0C-44E8-913A-B2571A314E99}" presName="rootConnector" presStyleLbl="node3" presStyleIdx="7" presStyleCnt="33"/>
      <dgm:spPr/>
    </dgm:pt>
    <dgm:pt modelId="{7E3DA26E-1176-4B6D-A143-47E058EC69C9}" type="pres">
      <dgm:prSet presAssocID="{5064BEB8-4E0C-44E8-913A-B2571A314E99}" presName="hierChild4" presStyleCnt="0"/>
      <dgm:spPr/>
    </dgm:pt>
    <dgm:pt modelId="{20B69233-FFA6-4466-83A4-2009A2B039B8}" type="pres">
      <dgm:prSet presAssocID="{5064BEB8-4E0C-44E8-913A-B2571A314E99}" presName="hierChild5" presStyleCnt="0"/>
      <dgm:spPr/>
    </dgm:pt>
    <dgm:pt modelId="{05EBB24E-3053-4AF5-ADEE-B04420DD8D2F}" type="pres">
      <dgm:prSet presAssocID="{8960C196-7D7F-4A95-B09A-158EAF6CC4C8}" presName="Name37" presStyleLbl="parChTrans1D3" presStyleIdx="8" presStyleCnt="33"/>
      <dgm:spPr/>
    </dgm:pt>
    <dgm:pt modelId="{347769D8-5BD9-4158-912E-011D7A88671C}" type="pres">
      <dgm:prSet presAssocID="{64A9CE8E-65E4-43AC-A61E-4D014C591EC3}" presName="hierRoot2" presStyleCnt="0">
        <dgm:presLayoutVars>
          <dgm:hierBranch val="init"/>
        </dgm:presLayoutVars>
      </dgm:prSet>
      <dgm:spPr/>
    </dgm:pt>
    <dgm:pt modelId="{4F354DA8-581A-41AC-AD8A-981AB477D414}" type="pres">
      <dgm:prSet presAssocID="{64A9CE8E-65E4-43AC-A61E-4D014C591EC3}" presName="rootComposite" presStyleCnt="0"/>
      <dgm:spPr/>
    </dgm:pt>
    <dgm:pt modelId="{FE8D4700-48C7-408C-99AA-96128C8E78EC}" type="pres">
      <dgm:prSet presAssocID="{64A9CE8E-65E4-43AC-A61E-4D014C591EC3}" presName="rootText" presStyleLbl="node3" presStyleIdx="8" presStyleCnt="33">
        <dgm:presLayoutVars>
          <dgm:chPref val="3"/>
        </dgm:presLayoutVars>
      </dgm:prSet>
      <dgm:spPr/>
    </dgm:pt>
    <dgm:pt modelId="{BFD286FF-2F63-4DD5-BD06-9109C07D3CF3}" type="pres">
      <dgm:prSet presAssocID="{64A9CE8E-65E4-43AC-A61E-4D014C591EC3}" presName="rootConnector" presStyleLbl="node3" presStyleIdx="8" presStyleCnt="33"/>
      <dgm:spPr/>
    </dgm:pt>
    <dgm:pt modelId="{B39473BA-2263-4522-9A09-7241DC5D4314}" type="pres">
      <dgm:prSet presAssocID="{64A9CE8E-65E4-43AC-A61E-4D014C591EC3}" presName="hierChild4" presStyleCnt="0"/>
      <dgm:spPr/>
    </dgm:pt>
    <dgm:pt modelId="{84F28CC2-0EF8-4A5F-A8B2-E3A645863D6E}" type="pres">
      <dgm:prSet presAssocID="{64A9CE8E-65E4-43AC-A61E-4D014C591EC3}" presName="hierChild5" presStyleCnt="0"/>
      <dgm:spPr/>
    </dgm:pt>
    <dgm:pt modelId="{943C1BFC-7A51-4D60-9056-16018263235F}" type="pres">
      <dgm:prSet presAssocID="{F603DC98-E927-4931-8EBF-5995FA26AE85}" presName="Name37" presStyleLbl="parChTrans1D3" presStyleIdx="9" presStyleCnt="33"/>
      <dgm:spPr/>
    </dgm:pt>
    <dgm:pt modelId="{05A334DC-A5F4-4AC2-A560-27FC5A19827B}" type="pres">
      <dgm:prSet presAssocID="{7C00C85E-0BE3-4EE3-B634-90A305C3F1DF}" presName="hierRoot2" presStyleCnt="0">
        <dgm:presLayoutVars>
          <dgm:hierBranch val="init"/>
        </dgm:presLayoutVars>
      </dgm:prSet>
      <dgm:spPr/>
    </dgm:pt>
    <dgm:pt modelId="{E191F5E6-7DC4-4220-9840-9C772B6DB1E0}" type="pres">
      <dgm:prSet presAssocID="{7C00C85E-0BE3-4EE3-B634-90A305C3F1DF}" presName="rootComposite" presStyleCnt="0"/>
      <dgm:spPr/>
    </dgm:pt>
    <dgm:pt modelId="{A4C6D661-B8D9-4943-9BC9-48D1FA234513}" type="pres">
      <dgm:prSet presAssocID="{7C00C85E-0BE3-4EE3-B634-90A305C3F1DF}" presName="rootText" presStyleLbl="node3" presStyleIdx="9" presStyleCnt="33">
        <dgm:presLayoutVars>
          <dgm:chPref val="3"/>
        </dgm:presLayoutVars>
      </dgm:prSet>
      <dgm:spPr/>
    </dgm:pt>
    <dgm:pt modelId="{D003687A-4C7D-4D47-BFAA-BF7BAAD2E33F}" type="pres">
      <dgm:prSet presAssocID="{7C00C85E-0BE3-4EE3-B634-90A305C3F1DF}" presName="rootConnector" presStyleLbl="node3" presStyleIdx="9" presStyleCnt="33"/>
      <dgm:spPr/>
    </dgm:pt>
    <dgm:pt modelId="{F08CAA6E-09A0-4108-85B0-910031B49506}" type="pres">
      <dgm:prSet presAssocID="{7C00C85E-0BE3-4EE3-B634-90A305C3F1DF}" presName="hierChild4" presStyleCnt="0"/>
      <dgm:spPr/>
    </dgm:pt>
    <dgm:pt modelId="{7A75A37F-15A1-4777-930C-992F55454353}" type="pres">
      <dgm:prSet presAssocID="{7C00C85E-0BE3-4EE3-B634-90A305C3F1DF}" presName="hierChild5" presStyleCnt="0"/>
      <dgm:spPr/>
    </dgm:pt>
    <dgm:pt modelId="{BFC962FC-B5EF-44F8-A96C-01BC3C927ADD}" type="pres">
      <dgm:prSet presAssocID="{72F2A60E-77E2-4E62-8074-E5DCF134D099}" presName="hierChild5" presStyleCnt="0"/>
      <dgm:spPr/>
    </dgm:pt>
    <dgm:pt modelId="{633EFA95-5F38-4189-BE13-EFDBB7F7AEA3}" type="pres">
      <dgm:prSet presAssocID="{092AE2E4-CCED-474D-BFE5-B5949C6A7FDB}" presName="Name37" presStyleLbl="parChTrans1D2" presStyleIdx="2" presStyleCnt="7"/>
      <dgm:spPr/>
    </dgm:pt>
    <dgm:pt modelId="{C4C7EE1C-E79D-427E-A9CD-769768B536A7}" type="pres">
      <dgm:prSet presAssocID="{5A05A586-BA56-4CC0-8B35-DA4E8FEF4283}" presName="hierRoot2" presStyleCnt="0">
        <dgm:presLayoutVars>
          <dgm:hierBranch val="init"/>
        </dgm:presLayoutVars>
      </dgm:prSet>
      <dgm:spPr/>
    </dgm:pt>
    <dgm:pt modelId="{65026F40-E252-49DC-A572-A01BD87271EF}" type="pres">
      <dgm:prSet presAssocID="{5A05A586-BA56-4CC0-8B35-DA4E8FEF4283}" presName="rootComposite" presStyleCnt="0"/>
      <dgm:spPr/>
    </dgm:pt>
    <dgm:pt modelId="{73E1FA72-E4C3-460D-9D32-27CD56481DE5}" type="pres">
      <dgm:prSet presAssocID="{5A05A586-BA56-4CC0-8B35-DA4E8FEF4283}" presName="rootText" presStyleLbl="node2" presStyleIdx="2" presStyleCnt="7">
        <dgm:presLayoutVars>
          <dgm:chPref val="3"/>
        </dgm:presLayoutVars>
      </dgm:prSet>
      <dgm:spPr/>
    </dgm:pt>
    <dgm:pt modelId="{8A9061FA-2DC6-4BD1-9BE0-18F0975F3D82}" type="pres">
      <dgm:prSet presAssocID="{5A05A586-BA56-4CC0-8B35-DA4E8FEF4283}" presName="rootConnector" presStyleLbl="node2" presStyleIdx="2" presStyleCnt="7"/>
      <dgm:spPr/>
    </dgm:pt>
    <dgm:pt modelId="{54B40701-FB60-4D9E-9045-B0C43AC9902A}" type="pres">
      <dgm:prSet presAssocID="{5A05A586-BA56-4CC0-8B35-DA4E8FEF4283}" presName="hierChild4" presStyleCnt="0"/>
      <dgm:spPr/>
    </dgm:pt>
    <dgm:pt modelId="{3F38D6E0-41D3-42FB-895B-CE493101A698}" type="pres">
      <dgm:prSet presAssocID="{612FCF9C-D083-4429-8A70-0DAEEF789FFF}" presName="Name37" presStyleLbl="parChTrans1D3" presStyleIdx="10" presStyleCnt="33"/>
      <dgm:spPr/>
    </dgm:pt>
    <dgm:pt modelId="{AA1B90CA-66C2-42E3-B11A-4DFD99D61448}" type="pres">
      <dgm:prSet presAssocID="{33FE5FFE-E597-4643-9F70-D5FB344008B6}" presName="hierRoot2" presStyleCnt="0">
        <dgm:presLayoutVars>
          <dgm:hierBranch val="init"/>
        </dgm:presLayoutVars>
      </dgm:prSet>
      <dgm:spPr/>
    </dgm:pt>
    <dgm:pt modelId="{2126B55C-A2FF-4405-9626-8A944B21A09C}" type="pres">
      <dgm:prSet presAssocID="{33FE5FFE-E597-4643-9F70-D5FB344008B6}" presName="rootComposite" presStyleCnt="0"/>
      <dgm:spPr/>
    </dgm:pt>
    <dgm:pt modelId="{22C438F8-DC60-4071-9B11-6795F8D9D2C5}" type="pres">
      <dgm:prSet presAssocID="{33FE5FFE-E597-4643-9F70-D5FB344008B6}" presName="rootText" presStyleLbl="node3" presStyleIdx="10" presStyleCnt="33">
        <dgm:presLayoutVars>
          <dgm:chPref val="3"/>
        </dgm:presLayoutVars>
      </dgm:prSet>
      <dgm:spPr/>
    </dgm:pt>
    <dgm:pt modelId="{3E723D6C-614D-4F27-87EF-2FEC90B3C06A}" type="pres">
      <dgm:prSet presAssocID="{33FE5FFE-E597-4643-9F70-D5FB344008B6}" presName="rootConnector" presStyleLbl="node3" presStyleIdx="10" presStyleCnt="33"/>
      <dgm:spPr/>
    </dgm:pt>
    <dgm:pt modelId="{F42BEB7B-280B-44A5-B0F8-342B42943DDC}" type="pres">
      <dgm:prSet presAssocID="{33FE5FFE-E597-4643-9F70-D5FB344008B6}" presName="hierChild4" presStyleCnt="0"/>
      <dgm:spPr/>
    </dgm:pt>
    <dgm:pt modelId="{426B49DE-2B17-4AE7-A83D-933C11E338DA}" type="pres">
      <dgm:prSet presAssocID="{33FE5FFE-E597-4643-9F70-D5FB344008B6}" presName="hierChild5" presStyleCnt="0"/>
      <dgm:spPr/>
    </dgm:pt>
    <dgm:pt modelId="{9546C974-AFC0-4CD9-AA29-99B7FFEAD716}" type="pres">
      <dgm:prSet presAssocID="{A2DD928F-9BB4-4F4D-983C-347A6CDE3BAE}" presName="Name37" presStyleLbl="parChTrans1D3" presStyleIdx="11" presStyleCnt="33"/>
      <dgm:spPr/>
    </dgm:pt>
    <dgm:pt modelId="{308E2688-AA65-4693-A34D-3245833B52F6}" type="pres">
      <dgm:prSet presAssocID="{4800442E-5C7B-4B5C-957B-C4C47D733B2C}" presName="hierRoot2" presStyleCnt="0">
        <dgm:presLayoutVars>
          <dgm:hierBranch val="init"/>
        </dgm:presLayoutVars>
      </dgm:prSet>
      <dgm:spPr/>
    </dgm:pt>
    <dgm:pt modelId="{4A09BCD2-7743-43A7-BA36-A218D0BC0A30}" type="pres">
      <dgm:prSet presAssocID="{4800442E-5C7B-4B5C-957B-C4C47D733B2C}" presName="rootComposite" presStyleCnt="0"/>
      <dgm:spPr/>
    </dgm:pt>
    <dgm:pt modelId="{A962AB39-6544-44A6-9F32-05D8A6392625}" type="pres">
      <dgm:prSet presAssocID="{4800442E-5C7B-4B5C-957B-C4C47D733B2C}" presName="rootText" presStyleLbl="node3" presStyleIdx="11" presStyleCnt="33">
        <dgm:presLayoutVars>
          <dgm:chPref val="3"/>
        </dgm:presLayoutVars>
      </dgm:prSet>
      <dgm:spPr/>
    </dgm:pt>
    <dgm:pt modelId="{73D8CF6B-BD74-439E-99EC-1B2441F40E89}" type="pres">
      <dgm:prSet presAssocID="{4800442E-5C7B-4B5C-957B-C4C47D733B2C}" presName="rootConnector" presStyleLbl="node3" presStyleIdx="11" presStyleCnt="33"/>
      <dgm:spPr/>
    </dgm:pt>
    <dgm:pt modelId="{FCB091BF-BBD6-4EB8-9EB3-B2ABCD9B4E3F}" type="pres">
      <dgm:prSet presAssocID="{4800442E-5C7B-4B5C-957B-C4C47D733B2C}" presName="hierChild4" presStyleCnt="0"/>
      <dgm:spPr/>
    </dgm:pt>
    <dgm:pt modelId="{1F9650D4-37BC-4221-8BF8-21091D4A14D0}" type="pres">
      <dgm:prSet presAssocID="{4800442E-5C7B-4B5C-957B-C4C47D733B2C}" presName="hierChild5" presStyleCnt="0"/>
      <dgm:spPr/>
    </dgm:pt>
    <dgm:pt modelId="{732B2F8D-0235-43CD-85D2-3E504DE8B793}" type="pres">
      <dgm:prSet presAssocID="{46BA39F6-A201-4909-8C22-4CE807D7A689}" presName="Name37" presStyleLbl="parChTrans1D3" presStyleIdx="12" presStyleCnt="33"/>
      <dgm:spPr/>
    </dgm:pt>
    <dgm:pt modelId="{AEC8AC33-F861-4BD3-AA2B-9289E7272418}" type="pres">
      <dgm:prSet presAssocID="{9177A8B8-4F7E-434D-A762-7C0C8883C29B}" presName="hierRoot2" presStyleCnt="0">
        <dgm:presLayoutVars>
          <dgm:hierBranch val="init"/>
        </dgm:presLayoutVars>
      </dgm:prSet>
      <dgm:spPr/>
    </dgm:pt>
    <dgm:pt modelId="{57F03951-F9E6-4DA0-9656-6FEC79B7F153}" type="pres">
      <dgm:prSet presAssocID="{9177A8B8-4F7E-434D-A762-7C0C8883C29B}" presName="rootComposite" presStyleCnt="0"/>
      <dgm:spPr/>
    </dgm:pt>
    <dgm:pt modelId="{27A2735F-79CE-473F-9AA9-7CB29240DF64}" type="pres">
      <dgm:prSet presAssocID="{9177A8B8-4F7E-434D-A762-7C0C8883C29B}" presName="rootText" presStyleLbl="node3" presStyleIdx="12" presStyleCnt="33">
        <dgm:presLayoutVars>
          <dgm:chPref val="3"/>
        </dgm:presLayoutVars>
      </dgm:prSet>
      <dgm:spPr/>
    </dgm:pt>
    <dgm:pt modelId="{603A6E1A-4908-46E6-95B3-AEFF185822E0}" type="pres">
      <dgm:prSet presAssocID="{9177A8B8-4F7E-434D-A762-7C0C8883C29B}" presName="rootConnector" presStyleLbl="node3" presStyleIdx="12" presStyleCnt="33"/>
      <dgm:spPr/>
    </dgm:pt>
    <dgm:pt modelId="{0AF41126-5D83-4F8A-A773-4DAB1B421F83}" type="pres">
      <dgm:prSet presAssocID="{9177A8B8-4F7E-434D-A762-7C0C8883C29B}" presName="hierChild4" presStyleCnt="0"/>
      <dgm:spPr/>
    </dgm:pt>
    <dgm:pt modelId="{9A7121DD-C797-42EA-8854-E11EA8B0D10A}" type="pres">
      <dgm:prSet presAssocID="{9177A8B8-4F7E-434D-A762-7C0C8883C29B}" presName="hierChild5" presStyleCnt="0"/>
      <dgm:spPr/>
    </dgm:pt>
    <dgm:pt modelId="{4745B3A8-2DD1-4D7D-B079-21094B931B27}" type="pres">
      <dgm:prSet presAssocID="{9C968052-A614-4E7E-A1AE-B37D526A9561}" presName="Name37" presStyleLbl="parChTrans1D3" presStyleIdx="13" presStyleCnt="33"/>
      <dgm:spPr/>
    </dgm:pt>
    <dgm:pt modelId="{A0E9DA13-A8D1-4E19-A7CD-5647AD7D6070}" type="pres">
      <dgm:prSet presAssocID="{66B02C6A-18DB-48C7-BBFE-2807D7BE82FF}" presName="hierRoot2" presStyleCnt="0">
        <dgm:presLayoutVars>
          <dgm:hierBranch val="init"/>
        </dgm:presLayoutVars>
      </dgm:prSet>
      <dgm:spPr/>
    </dgm:pt>
    <dgm:pt modelId="{89D64088-66B3-4CD8-81CD-74DEA557ECAE}" type="pres">
      <dgm:prSet presAssocID="{66B02C6A-18DB-48C7-BBFE-2807D7BE82FF}" presName="rootComposite" presStyleCnt="0"/>
      <dgm:spPr/>
    </dgm:pt>
    <dgm:pt modelId="{A56EFF6E-1A6D-4861-8F42-040A8F5FE57F}" type="pres">
      <dgm:prSet presAssocID="{66B02C6A-18DB-48C7-BBFE-2807D7BE82FF}" presName="rootText" presStyleLbl="node3" presStyleIdx="13" presStyleCnt="33">
        <dgm:presLayoutVars>
          <dgm:chPref val="3"/>
        </dgm:presLayoutVars>
      </dgm:prSet>
      <dgm:spPr/>
    </dgm:pt>
    <dgm:pt modelId="{089D8F41-7740-4F78-AC72-EE00956AA502}" type="pres">
      <dgm:prSet presAssocID="{66B02C6A-18DB-48C7-BBFE-2807D7BE82FF}" presName="rootConnector" presStyleLbl="node3" presStyleIdx="13" presStyleCnt="33"/>
      <dgm:spPr/>
    </dgm:pt>
    <dgm:pt modelId="{F677AD73-2F19-42E1-BEAD-42CB5C0AC8FF}" type="pres">
      <dgm:prSet presAssocID="{66B02C6A-18DB-48C7-BBFE-2807D7BE82FF}" presName="hierChild4" presStyleCnt="0"/>
      <dgm:spPr/>
    </dgm:pt>
    <dgm:pt modelId="{0021046B-5FF7-4271-8BAE-ADD4A53893B1}" type="pres">
      <dgm:prSet presAssocID="{66B02C6A-18DB-48C7-BBFE-2807D7BE82FF}" presName="hierChild5" presStyleCnt="0"/>
      <dgm:spPr/>
    </dgm:pt>
    <dgm:pt modelId="{2883D160-CBA7-49ED-8786-BD5D72A59D86}" type="pres">
      <dgm:prSet presAssocID="{1C47661F-6304-46E4-93D6-EEB2406CC916}" presName="Name37" presStyleLbl="parChTrans1D3" presStyleIdx="14" presStyleCnt="33"/>
      <dgm:spPr/>
    </dgm:pt>
    <dgm:pt modelId="{150D984D-AB4C-413B-B8A2-AAEEB643799B}" type="pres">
      <dgm:prSet presAssocID="{AABA4660-2B7F-453E-BEFC-5FF096EFE28F}" presName="hierRoot2" presStyleCnt="0">
        <dgm:presLayoutVars>
          <dgm:hierBranch val="init"/>
        </dgm:presLayoutVars>
      </dgm:prSet>
      <dgm:spPr/>
    </dgm:pt>
    <dgm:pt modelId="{2056FBD7-23DA-4F76-B152-8DA20E459FF2}" type="pres">
      <dgm:prSet presAssocID="{AABA4660-2B7F-453E-BEFC-5FF096EFE28F}" presName="rootComposite" presStyleCnt="0"/>
      <dgm:spPr/>
    </dgm:pt>
    <dgm:pt modelId="{E955E245-07EB-4912-BAA3-02D9E73BCE0D}" type="pres">
      <dgm:prSet presAssocID="{AABA4660-2B7F-453E-BEFC-5FF096EFE28F}" presName="rootText" presStyleLbl="node3" presStyleIdx="14" presStyleCnt="33">
        <dgm:presLayoutVars>
          <dgm:chPref val="3"/>
        </dgm:presLayoutVars>
      </dgm:prSet>
      <dgm:spPr/>
    </dgm:pt>
    <dgm:pt modelId="{15F260F3-9972-4FDF-8AEF-A3990A8776B8}" type="pres">
      <dgm:prSet presAssocID="{AABA4660-2B7F-453E-BEFC-5FF096EFE28F}" presName="rootConnector" presStyleLbl="node3" presStyleIdx="14" presStyleCnt="33"/>
      <dgm:spPr/>
    </dgm:pt>
    <dgm:pt modelId="{7FB282FC-5546-4E0E-8F1E-3A0C0C183B06}" type="pres">
      <dgm:prSet presAssocID="{AABA4660-2B7F-453E-BEFC-5FF096EFE28F}" presName="hierChild4" presStyleCnt="0"/>
      <dgm:spPr/>
    </dgm:pt>
    <dgm:pt modelId="{42F4E645-9A8C-446B-B457-35A2D59B9F1B}" type="pres">
      <dgm:prSet presAssocID="{AABA4660-2B7F-453E-BEFC-5FF096EFE28F}" presName="hierChild5" presStyleCnt="0"/>
      <dgm:spPr/>
    </dgm:pt>
    <dgm:pt modelId="{AD8D3997-2907-492B-A6A1-2AD72F515BCE}" type="pres">
      <dgm:prSet presAssocID="{5A05A586-BA56-4CC0-8B35-DA4E8FEF4283}" presName="hierChild5" presStyleCnt="0"/>
      <dgm:spPr/>
    </dgm:pt>
    <dgm:pt modelId="{289FA698-C1CD-4145-BF4C-701B7EB1AD94}" type="pres">
      <dgm:prSet presAssocID="{04FAAF98-EE58-44C7-98B0-FEDA00DC4B1A}" presName="Name37" presStyleLbl="parChTrans1D2" presStyleIdx="3" presStyleCnt="7"/>
      <dgm:spPr/>
    </dgm:pt>
    <dgm:pt modelId="{158D4F25-017B-4B76-8A96-A9C3B3355DA0}" type="pres">
      <dgm:prSet presAssocID="{3FEED96B-5228-46E0-BD75-A35AF7E1DE6D}" presName="hierRoot2" presStyleCnt="0">
        <dgm:presLayoutVars>
          <dgm:hierBranch val="init"/>
        </dgm:presLayoutVars>
      </dgm:prSet>
      <dgm:spPr/>
    </dgm:pt>
    <dgm:pt modelId="{409E260B-83A0-4603-A32E-4E677D624E65}" type="pres">
      <dgm:prSet presAssocID="{3FEED96B-5228-46E0-BD75-A35AF7E1DE6D}" presName="rootComposite" presStyleCnt="0"/>
      <dgm:spPr/>
    </dgm:pt>
    <dgm:pt modelId="{190F6FBA-77ED-47D1-818A-CEFEDAEC9D39}" type="pres">
      <dgm:prSet presAssocID="{3FEED96B-5228-46E0-BD75-A35AF7E1DE6D}" presName="rootText" presStyleLbl="node2" presStyleIdx="3" presStyleCnt="7">
        <dgm:presLayoutVars>
          <dgm:chPref val="3"/>
        </dgm:presLayoutVars>
      </dgm:prSet>
      <dgm:spPr/>
    </dgm:pt>
    <dgm:pt modelId="{36CC9792-A9CA-4D8C-9F8D-A944337D8063}" type="pres">
      <dgm:prSet presAssocID="{3FEED96B-5228-46E0-BD75-A35AF7E1DE6D}" presName="rootConnector" presStyleLbl="node2" presStyleIdx="3" presStyleCnt="7"/>
      <dgm:spPr/>
    </dgm:pt>
    <dgm:pt modelId="{40C49B7A-F388-4E24-B26D-FF7FEFCD9FEE}" type="pres">
      <dgm:prSet presAssocID="{3FEED96B-5228-46E0-BD75-A35AF7E1DE6D}" presName="hierChild4" presStyleCnt="0"/>
      <dgm:spPr/>
    </dgm:pt>
    <dgm:pt modelId="{D6819C6A-24AA-4485-8D63-047473035980}" type="pres">
      <dgm:prSet presAssocID="{F0FBE08A-02DB-4966-A5E5-72060AFE046F}" presName="Name37" presStyleLbl="parChTrans1D3" presStyleIdx="15" presStyleCnt="33"/>
      <dgm:spPr/>
    </dgm:pt>
    <dgm:pt modelId="{0156BB40-2A01-4D01-A3CA-75CC2DADC0ED}" type="pres">
      <dgm:prSet presAssocID="{C68D5FBF-8573-48DA-976B-F9FAA9E9F16A}" presName="hierRoot2" presStyleCnt="0">
        <dgm:presLayoutVars>
          <dgm:hierBranch val="init"/>
        </dgm:presLayoutVars>
      </dgm:prSet>
      <dgm:spPr/>
    </dgm:pt>
    <dgm:pt modelId="{5D8AFA6A-411C-4BE8-88A5-E5452DFC985B}" type="pres">
      <dgm:prSet presAssocID="{C68D5FBF-8573-48DA-976B-F9FAA9E9F16A}" presName="rootComposite" presStyleCnt="0"/>
      <dgm:spPr/>
    </dgm:pt>
    <dgm:pt modelId="{515B40CB-F879-45CE-B919-879F7BD856F6}" type="pres">
      <dgm:prSet presAssocID="{C68D5FBF-8573-48DA-976B-F9FAA9E9F16A}" presName="rootText" presStyleLbl="node3" presStyleIdx="15" presStyleCnt="33">
        <dgm:presLayoutVars>
          <dgm:chPref val="3"/>
        </dgm:presLayoutVars>
      </dgm:prSet>
      <dgm:spPr/>
    </dgm:pt>
    <dgm:pt modelId="{A185D462-0162-442D-8D09-376ECB474F84}" type="pres">
      <dgm:prSet presAssocID="{C68D5FBF-8573-48DA-976B-F9FAA9E9F16A}" presName="rootConnector" presStyleLbl="node3" presStyleIdx="15" presStyleCnt="33"/>
      <dgm:spPr/>
    </dgm:pt>
    <dgm:pt modelId="{AD461971-A5C6-44D6-A66C-C1CCDE768213}" type="pres">
      <dgm:prSet presAssocID="{C68D5FBF-8573-48DA-976B-F9FAA9E9F16A}" presName="hierChild4" presStyleCnt="0"/>
      <dgm:spPr/>
    </dgm:pt>
    <dgm:pt modelId="{77B29C1D-EB3F-424D-9461-2329054C613A}" type="pres">
      <dgm:prSet presAssocID="{C68D5FBF-8573-48DA-976B-F9FAA9E9F16A}" presName="hierChild5" presStyleCnt="0"/>
      <dgm:spPr/>
    </dgm:pt>
    <dgm:pt modelId="{42A24245-0621-4D50-BA0F-F597A7B4DFF8}" type="pres">
      <dgm:prSet presAssocID="{916CF0FB-DA74-45BD-9ABB-CE95188785ED}" presName="Name37" presStyleLbl="parChTrans1D3" presStyleIdx="16" presStyleCnt="33"/>
      <dgm:spPr/>
    </dgm:pt>
    <dgm:pt modelId="{63C3FB60-676F-41F9-BF26-94155D5E56B5}" type="pres">
      <dgm:prSet presAssocID="{9AD1CCF2-D40D-4950-A8F7-24B274F5F13D}" presName="hierRoot2" presStyleCnt="0">
        <dgm:presLayoutVars>
          <dgm:hierBranch val="init"/>
        </dgm:presLayoutVars>
      </dgm:prSet>
      <dgm:spPr/>
    </dgm:pt>
    <dgm:pt modelId="{8EAD9378-BF9F-4125-A26A-F713C023DFB2}" type="pres">
      <dgm:prSet presAssocID="{9AD1CCF2-D40D-4950-A8F7-24B274F5F13D}" presName="rootComposite" presStyleCnt="0"/>
      <dgm:spPr/>
    </dgm:pt>
    <dgm:pt modelId="{913B98BF-500D-4B73-96E2-0A205637EB0C}" type="pres">
      <dgm:prSet presAssocID="{9AD1CCF2-D40D-4950-A8F7-24B274F5F13D}" presName="rootText" presStyleLbl="node3" presStyleIdx="16" presStyleCnt="33">
        <dgm:presLayoutVars>
          <dgm:chPref val="3"/>
        </dgm:presLayoutVars>
      </dgm:prSet>
      <dgm:spPr/>
    </dgm:pt>
    <dgm:pt modelId="{0B9C17FC-5070-4107-9985-A9439F5EEAD3}" type="pres">
      <dgm:prSet presAssocID="{9AD1CCF2-D40D-4950-A8F7-24B274F5F13D}" presName="rootConnector" presStyleLbl="node3" presStyleIdx="16" presStyleCnt="33"/>
      <dgm:spPr/>
    </dgm:pt>
    <dgm:pt modelId="{2841E7FB-B7AC-4688-9D83-21436C42B56B}" type="pres">
      <dgm:prSet presAssocID="{9AD1CCF2-D40D-4950-A8F7-24B274F5F13D}" presName="hierChild4" presStyleCnt="0"/>
      <dgm:spPr/>
    </dgm:pt>
    <dgm:pt modelId="{A3E5F5A2-C0BE-41B6-ADB9-6F2CE4616824}" type="pres">
      <dgm:prSet presAssocID="{9AD1CCF2-D40D-4950-A8F7-24B274F5F13D}" presName="hierChild5" presStyleCnt="0"/>
      <dgm:spPr/>
    </dgm:pt>
    <dgm:pt modelId="{E0B13B23-E0E5-45A6-B21E-6E976D486B59}" type="pres">
      <dgm:prSet presAssocID="{93FA761F-6A83-4FC1-A9ED-6FD59A153FA1}" presName="Name37" presStyleLbl="parChTrans1D3" presStyleIdx="17" presStyleCnt="33"/>
      <dgm:spPr/>
    </dgm:pt>
    <dgm:pt modelId="{557C9C8E-9934-45C3-A3D9-D420FB77D4AD}" type="pres">
      <dgm:prSet presAssocID="{525516C3-7C19-4A25-AD02-615FF6DC5B45}" presName="hierRoot2" presStyleCnt="0">
        <dgm:presLayoutVars>
          <dgm:hierBranch val="init"/>
        </dgm:presLayoutVars>
      </dgm:prSet>
      <dgm:spPr/>
    </dgm:pt>
    <dgm:pt modelId="{2E444CD5-6F46-4603-9C87-17E2FCF26F86}" type="pres">
      <dgm:prSet presAssocID="{525516C3-7C19-4A25-AD02-615FF6DC5B45}" presName="rootComposite" presStyleCnt="0"/>
      <dgm:spPr/>
    </dgm:pt>
    <dgm:pt modelId="{42677E1F-6A6C-4402-91E7-5A01F2A72338}" type="pres">
      <dgm:prSet presAssocID="{525516C3-7C19-4A25-AD02-615FF6DC5B45}" presName="rootText" presStyleLbl="node3" presStyleIdx="17" presStyleCnt="33">
        <dgm:presLayoutVars>
          <dgm:chPref val="3"/>
        </dgm:presLayoutVars>
      </dgm:prSet>
      <dgm:spPr/>
    </dgm:pt>
    <dgm:pt modelId="{15202A5C-0A67-4250-A143-B2A85C37ACD7}" type="pres">
      <dgm:prSet presAssocID="{525516C3-7C19-4A25-AD02-615FF6DC5B45}" presName="rootConnector" presStyleLbl="node3" presStyleIdx="17" presStyleCnt="33"/>
      <dgm:spPr/>
    </dgm:pt>
    <dgm:pt modelId="{701D6864-3518-4673-9CEA-04BDB88DCAD9}" type="pres">
      <dgm:prSet presAssocID="{525516C3-7C19-4A25-AD02-615FF6DC5B45}" presName="hierChild4" presStyleCnt="0"/>
      <dgm:spPr/>
    </dgm:pt>
    <dgm:pt modelId="{6F063327-5A63-4D6A-A724-957E8EC64891}" type="pres">
      <dgm:prSet presAssocID="{525516C3-7C19-4A25-AD02-615FF6DC5B45}" presName="hierChild5" presStyleCnt="0"/>
      <dgm:spPr/>
    </dgm:pt>
    <dgm:pt modelId="{A16DFFF5-4CB6-42EB-B0D8-11C996633F56}" type="pres">
      <dgm:prSet presAssocID="{59EC551E-7315-4F3E-B26B-A9413318EC6F}" presName="Name37" presStyleLbl="parChTrans1D3" presStyleIdx="18" presStyleCnt="33"/>
      <dgm:spPr/>
    </dgm:pt>
    <dgm:pt modelId="{CE466C69-7EFC-4129-AEEB-756331964ED1}" type="pres">
      <dgm:prSet presAssocID="{CDECC297-D815-49C7-8DDC-077E40B6BB14}" presName="hierRoot2" presStyleCnt="0">
        <dgm:presLayoutVars>
          <dgm:hierBranch val="init"/>
        </dgm:presLayoutVars>
      </dgm:prSet>
      <dgm:spPr/>
    </dgm:pt>
    <dgm:pt modelId="{54BB5C5C-4D04-4503-B7B3-972FDA292C22}" type="pres">
      <dgm:prSet presAssocID="{CDECC297-D815-49C7-8DDC-077E40B6BB14}" presName="rootComposite" presStyleCnt="0"/>
      <dgm:spPr/>
    </dgm:pt>
    <dgm:pt modelId="{FF537A08-71BC-450B-A1C6-A0BABCCAA2D1}" type="pres">
      <dgm:prSet presAssocID="{CDECC297-D815-49C7-8DDC-077E40B6BB14}" presName="rootText" presStyleLbl="node3" presStyleIdx="18" presStyleCnt="33">
        <dgm:presLayoutVars>
          <dgm:chPref val="3"/>
        </dgm:presLayoutVars>
      </dgm:prSet>
      <dgm:spPr/>
    </dgm:pt>
    <dgm:pt modelId="{BB173B3F-5F25-4F42-8324-1F695AB5F805}" type="pres">
      <dgm:prSet presAssocID="{CDECC297-D815-49C7-8DDC-077E40B6BB14}" presName="rootConnector" presStyleLbl="node3" presStyleIdx="18" presStyleCnt="33"/>
      <dgm:spPr/>
    </dgm:pt>
    <dgm:pt modelId="{5B1526F8-0AB5-4760-8354-EEF6B4C1E168}" type="pres">
      <dgm:prSet presAssocID="{CDECC297-D815-49C7-8DDC-077E40B6BB14}" presName="hierChild4" presStyleCnt="0"/>
      <dgm:spPr/>
    </dgm:pt>
    <dgm:pt modelId="{0B24294B-6D60-4546-9552-D7C204B022FB}" type="pres">
      <dgm:prSet presAssocID="{CDECC297-D815-49C7-8DDC-077E40B6BB14}" presName="hierChild5" presStyleCnt="0"/>
      <dgm:spPr/>
    </dgm:pt>
    <dgm:pt modelId="{52E036FD-1032-4EED-9045-7524CF69288F}" type="pres">
      <dgm:prSet presAssocID="{FF4758B3-2CDD-4D77-AD51-FF96D4C3909B}" presName="Name37" presStyleLbl="parChTrans1D3" presStyleIdx="19" presStyleCnt="33"/>
      <dgm:spPr/>
    </dgm:pt>
    <dgm:pt modelId="{4C3F844F-EB5C-4656-B992-015F9C956312}" type="pres">
      <dgm:prSet presAssocID="{432E9C23-60D5-46ED-A9EB-62D67E52E42E}" presName="hierRoot2" presStyleCnt="0">
        <dgm:presLayoutVars>
          <dgm:hierBranch val="init"/>
        </dgm:presLayoutVars>
      </dgm:prSet>
      <dgm:spPr/>
    </dgm:pt>
    <dgm:pt modelId="{91E46E02-5E7A-4899-82AD-D7039B432015}" type="pres">
      <dgm:prSet presAssocID="{432E9C23-60D5-46ED-A9EB-62D67E52E42E}" presName="rootComposite" presStyleCnt="0"/>
      <dgm:spPr/>
    </dgm:pt>
    <dgm:pt modelId="{01E7B47A-C40D-454A-8BE5-5273E9C83856}" type="pres">
      <dgm:prSet presAssocID="{432E9C23-60D5-46ED-A9EB-62D67E52E42E}" presName="rootText" presStyleLbl="node3" presStyleIdx="19" presStyleCnt="33">
        <dgm:presLayoutVars>
          <dgm:chPref val="3"/>
        </dgm:presLayoutVars>
      </dgm:prSet>
      <dgm:spPr/>
    </dgm:pt>
    <dgm:pt modelId="{9DB90431-4954-4654-8C99-03423A952298}" type="pres">
      <dgm:prSet presAssocID="{432E9C23-60D5-46ED-A9EB-62D67E52E42E}" presName="rootConnector" presStyleLbl="node3" presStyleIdx="19" presStyleCnt="33"/>
      <dgm:spPr/>
    </dgm:pt>
    <dgm:pt modelId="{66EF1ACE-64A8-46B1-A925-33DAE14F7881}" type="pres">
      <dgm:prSet presAssocID="{432E9C23-60D5-46ED-A9EB-62D67E52E42E}" presName="hierChild4" presStyleCnt="0"/>
      <dgm:spPr/>
    </dgm:pt>
    <dgm:pt modelId="{CB70514A-A76A-400B-8C6A-2FA940538E53}" type="pres">
      <dgm:prSet presAssocID="{432E9C23-60D5-46ED-A9EB-62D67E52E42E}" presName="hierChild5" presStyleCnt="0"/>
      <dgm:spPr/>
    </dgm:pt>
    <dgm:pt modelId="{13F67F93-AEDC-4911-B947-8B26FC198089}" type="pres">
      <dgm:prSet presAssocID="{3FF6AE5B-DE0A-4D4C-890C-7A39E2E97EAD}" presName="Name37" presStyleLbl="parChTrans1D3" presStyleIdx="20" presStyleCnt="33"/>
      <dgm:spPr/>
    </dgm:pt>
    <dgm:pt modelId="{5E195764-04E0-4F34-9A98-C32FB9F7D42F}" type="pres">
      <dgm:prSet presAssocID="{D6C95ED7-3E2F-4B44-A0BC-2B55FBD7AECA}" presName="hierRoot2" presStyleCnt="0">
        <dgm:presLayoutVars>
          <dgm:hierBranch val="init"/>
        </dgm:presLayoutVars>
      </dgm:prSet>
      <dgm:spPr/>
    </dgm:pt>
    <dgm:pt modelId="{49BBFC08-DB04-40FF-8AA5-FECA35537AA7}" type="pres">
      <dgm:prSet presAssocID="{D6C95ED7-3E2F-4B44-A0BC-2B55FBD7AECA}" presName="rootComposite" presStyleCnt="0"/>
      <dgm:spPr/>
    </dgm:pt>
    <dgm:pt modelId="{9F595B0B-874B-409E-B62A-8A7B35988BAA}" type="pres">
      <dgm:prSet presAssocID="{D6C95ED7-3E2F-4B44-A0BC-2B55FBD7AECA}" presName="rootText" presStyleLbl="node3" presStyleIdx="20" presStyleCnt="33" custScaleX="166637" custScaleY="114918">
        <dgm:presLayoutVars>
          <dgm:chPref val="3"/>
        </dgm:presLayoutVars>
      </dgm:prSet>
      <dgm:spPr/>
    </dgm:pt>
    <dgm:pt modelId="{2D0A71E7-F691-4C34-BA0E-52D22334898B}" type="pres">
      <dgm:prSet presAssocID="{D6C95ED7-3E2F-4B44-A0BC-2B55FBD7AECA}" presName="rootConnector" presStyleLbl="node3" presStyleIdx="20" presStyleCnt="33"/>
      <dgm:spPr/>
    </dgm:pt>
    <dgm:pt modelId="{7420A87D-7EE3-43DB-AE0B-C4C83CFC17DD}" type="pres">
      <dgm:prSet presAssocID="{D6C95ED7-3E2F-4B44-A0BC-2B55FBD7AECA}" presName="hierChild4" presStyleCnt="0"/>
      <dgm:spPr/>
    </dgm:pt>
    <dgm:pt modelId="{A0859314-63E0-4F89-AED9-C1BD93940A15}" type="pres">
      <dgm:prSet presAssocID="{D6C95ED7-3E2F-4B44-A0BC-2B55FBD7AECA}" presName="hierChild5" presStyleCnt="0"/>
      <dgm:spPr/>
    </dgm:pt>
    <dgm:pt modelId="{2E027E19-AC96-4697-A54D-4B1FD8DD9E7C}" type="pres">
      <dgm:prSet presAssocID="{3FEED96B-5228-46E0-BD75-A35AF7E1DE6D}" presName="hierChild5" presStyleCnt="0"/>
      <dgm:spPr/>
    </dgm:pt>
    <dgm:pt modelId="{C15BFE34-F12E-4267-889C-D1F6EC970B58}" type="pres">
      <dgm:prSet presAssocID="{6AF9037C-E56E-41DA-9989-BB8F5BEDFCE1}" presName="Name37" presStyleLbl="parChTrans1D2" presStyleIdx="4" presStyleCnt="7"/>
      <dgm:spPr/>
    </dgm:pt>
    <dgm:pt modelId="{A896C3C1-1E00-4CFD-97BB-3927736C1367}" type="pres">
      <dgm:prSet presAssocID="{C013E3E9-22D7-4069-9979-42BD53C20EDF}" presName="hierRoot2" presStyleCnt="0">
        <dgm:presLayoutVars>
          <dgm:hierBranch val="init"/>
        </dgm:presLayoutVars>
      </dgm:prSet>
      <dgm:spPr/>
    </dgm:pt>
    <dgm:pt modelId="{C6B1D316-EA54-4BC8-80D0-DA4553D5246D}" type="pres">
      <dgm:prSet presAssocID="{C013E3E9-22D7-4069-9979-42BD53C20EDF}" presName="rootComposite" presStyleCnt="0"/>
      <dgm:spPr/>
    </dgm:pt>
    <dgm:pt modelId="{6BEBCC8B-FEAC-45F1-BD31-F0094B4683E5}" type="pres">
      <dgm:prSet presAssocID="{C013E3E9-22D7-4069-9979-42BD53C20EDF}" presName="rootText" presStyleLbl="node2" presStyleIdx="4" presStyleCnt="7">
        <dgm:presLayoutVars>
          <dgm:chPref val="3"/>
        </dgm:presLayoutVars>
      </dgm:prSet>
      <dgm:spPr/>
    </dgm:pt>
    <dgm:pt modelId="{85B6362D-045E-44E0-9B85-A55285814335}" type="pres">
      <dgm:prSet presAssocID="{C013E3E9-22D7-4069-9979-42BD53C20EDF}" presName="rootConnector" presStyleLbl="node2" presStyleIdx="4" presStyleCnt="7"/>
      <dgm:spPr/>
    </dgm:pt>
    <dgm:pt modelId="{2A3CB1CA-6FBD-4EAD-BE0D-57FFC805E4B1}" type="pres">
      <dgm:prSet presAssocID="{C013E3E9-22D7-4069-9979-42BD53C20EDF}" presName="hierChild4" presStyleCnt="0"/>
      <dgm:spPr/>
    </dgm:pt>
    <dgm:pt modelId="{84AABC47-F23F-473B-A9A1-10757F62DAE0}" type="pres">
      <dgm:prSet presAssocID="{B85BFC47-4C20-446C-AA04-BAE284FA4D22}" presName="Name37" presStyleLbl="parChTrans1D3" presStyleIdx="21" presStyleCnt="33"/>
      <dgm:spPr/>
    </dgm:pt>
    <dgm:pt modelId="{F0229781-3C1A-48CA-9D4D-036A9CC42A0B}" type="pres">
      <dgm:prSet presAssocID="{6FB04AAB-11D5-44A4-A4C4-28B84915866F}" presName="hierRoot2" presStyleCnt="0">
        <dgm:presLayoutVars>
          <dgm:hierBranch val="init"/>
        </dgm:presLayoutVars>
      </dgm:prSet>
      <dgm:spPr/>
    </dgm:pt>
    <dgm:pt modelId="{45D5492C-85C6-47AD-916A-C30475900B0B}" type="pres">
      <dgm:prSet presAssocID="{6FB04AAB-11D5-44A4-A4C4-28B84915866F}" presName="rootComposite" presStyleCnt="0"/>
      <dgm:spPr/>
    </dgm:pt>
    <dgm:pt modelId="{AD6F2384-3784-4595-811C-9C77808DD9DB}" type="pres">
      <dgm:prSet presAssocID="{6FB04AAB-11D5-44A4-A4C4-28B84915866F}" presName="rootText" presStyleLbl="node3" presStyleIdx="21" presStyleCnt="33">
        <dgm:presLayoutVars>
          <dgm:chPref val="3"/>
        </dgm:presLayoutVars>
      </dgm:prSet>
      <dgm:spPr/>
    </dgm:pt>
    <dgm:pt modelId="{31654D0C-E975-4121-9E62-B56F48BE7AEA}" type="pres">
      <dgm:prSet presAssocID="{6FB04AAB-11D5-44A4-A4C4-28B84915866F}" presName="rootConnector" presStyleLbl="node3" presStyleIdx="21" presStyleCnt="33"/>
      <dgm:spPr/>
    </dgm:pt>
    <dgm:pt modelId="{D241F80F-A5E7-4CD3-A034-BD886E710B6F}" type="pres">
      <dgm:prSet presAssocID="{6FB04AAB-11D5-44A4-A4C4-28B84915866F}" presName="hierChild4" presStyleCnt="0"/>
      <dgm:spPr/>
    </dgm:pt>
    <dgm:pt modelId="{56D393BE-F9AA-44F4-9F46-13A0D976CF35}" type="pres">
      <dgm:prSet presAssocID="{6FB04AAB-11D5-44A4-A4C4-28B84915866F}" presName="hierChild5" presStyleCnt="0"/>
      <dgm:spPr/>
    </dgm:pt>
    <dgm:pt modelId="{3A8AA7AB-3C85-4651-BEEA-3C8CE334614F}" type="pres">
      <dgm:prSet presAssocID="{652F615B-A05C-411D-BC9A-5F9F19534243}" presName="Name37" presStyleLbl="parChTrans1D3" presStyleIdx="22" presStyleCnt="33"/>
      <dgm:spPr/>
    </dgm:pt>
    <dgm:pt modelId="{9490DBC3-F599-487E-83B8-A7C688B26E4C}" type="pres">
      <dgm:prSet presAssocID="{1F12EEC1-B7FD-41E8-AB2D-110F1D8A16CD}" presName="hierRoot2" presStyleCnt="0">
        <dgm:presLayoutVars>
          <dgm:hierBranch val="init"/>
        </dgm:presLayoutVars>
      </dgm:prSet>
      <dgm:spPr/>
    </dgm:pt>
    <dgm:pt modelId="{D4C5E200-85A0-470B-9FEA-2BF79F2854E4}" type="pres">
      <dgm:prSet presAssocID="{1F12EEC1-B7FD-41E8-AB2D-110F1D8A16CD}" presName="rootComposite" presStyleCnt="0"/>
      <dgm:spPr/>
    </dgm:pt>
    <dgm:pt modelId="{112046CD-4823-4340-A88D-F63952CAD6B4}" type="pres">
      <dgm:prSet presAssocID="{1F12EEC1-B7FD-41E8-AB2D-110F1D8A16CD}" presName="rootText" presStyleLbl="node3" presStyleIdx="22" presStyleCnt="33">
        <dgm:presLayoutVars>
          <dgm:chPref val="3"/>
        </dgm:presLayoutVars>
      </dgm:prSet>
      <dgm:spPr/>
    </dgm:pt>
    <dgm:pt modelId="{7F4DE097-1A98-4D4A-81CA-620F29A98B22}" type="pres">
      <dgm:prSet presAssocID="{1F12EEC1-B7FD-41E8-AB2D-110F1D8A16CD}" presName="rootConnector" presStyleLbl="node3" presStyleIdx="22" presStyleCnt="33"/>
      <dgm:spPr/>
    </dgm:pt>
    <dgm:pt modelId="{7E61D371-6C8B-474C-AF0B-58840C8E3923}" type="pres">
      <dgm:prSet presAssocID="{1F12EEC1-B7FD-41E8-AB2D-110F1D8A16CD}" presName="hierChild4" presStyleCnt="0"/>
      <dgm:spPr/>
    </dgm:pt>
    <dgm:pt modelId="{6D3B38DE-51B3-4D9B-9F2F-2010D5250559}" type="pres">
      <dgm:prSet presAssocID="{1F12EEC1-B7FD-41E8-AB2D-110F1D8A16CD}" presName="hierChild5" presStyleCnt="0"/>
      <dgm:spPr/>
    </dgm:pt>
    <dgm:pt modelId="{D77B11C6-EFDC-460B-BE84-367AA8972620}" type="pres">
      <dgm:prSet presAssocID="{BBCBB085-A83E-4D76-9186-B11733EDC388}" presName="Name37" presStyleLbl="parChTrans1D3" presStyleIdx="23" presStyleCnt="33"/>
      <dgm:spPr/>
    </dgm:pt>
    <dgm:pt modelId="{5863CE46-D2AD-4255-B7E8-B8A6127C5EA2}" type="pres">
      <dgm:prSet presAssocID="{5CD5A1AC-CC4F-476C-AF9C-03E31C60DC83}" presName="hierRoot2" presStyleCnt="0">
        <dgm:presLayoutVars>
          <dgm:hierBranch val="init"/>
        </dgm:presLayoutVars>
      </dgm:prSet>
      <dgm:spPr/>
    </dgm:pt>
    <dgm:pt modelId="{49FEBE93-8E86-4B94-99E3-9B0309F2B285}" type="pres">
      <dgm:prSet presAssocID="{5CD5A1AC-CC4F-476C-AF9C-03E31C60DC83}" presName="rootComposite" presStyleCnt="0"/>
      <dgm:spPr/>
    </dgm:pt>
    <dgm:pt modelId="{DFAB9605-B67A-4450-A004-DBD0286276B9}" type="pres">
      <dgm:prSet presAssocID="{5CD5A1AC-CC4F-476C-AF9C-03E31C60DC83}" presName="rootText" presStyleLbl="node3" presStyleIdx="23" presStyleCnt="33">
        <dgm:presLayoutVars>
          <dgm:chPref val="3"/>
        </dgm:presLayoutVars>
      </dgm:prSet>
      <dgm:spPr/>
    </dgm:pt>
    <dgm:pt modelId="{54578435-606F-4477-919C-7FA8F15320F5}" type="pres">
      <dgm:prSet presAssocID="{5CD5A1AC-CC4F-476C-AF9C-03E31C60DC83}" presName="rootConnector" presStyleLbl="node3" presStyleIdx="23" presStyleCnt="33"/>
      <dgm:spPr/>
    </dgm:pt>
    <dgm:pt modelId="{4CE3EEE5-1E28-4BC4-96AC-BE9558955B91}" type="pres">
      <dgm:prSet presAssocID="{5CD5A1AC-CC4F-476C-AF9C-03E31C60DC83}" presName="hierChild4" presStyleCnt="0"/>
      <dgm:spPr/>
    </dgm:pt>
    <dgm:pt modelId="{BA86F17E-9EF9-42D9-A08F-16C2542D5A2E}" type="pres">
      <dgm:prSet presAssocID="{5CD5A1AC-CC4F-476C-AF9C-03E31C60DC83}" presName="hierChild5" presStyleCnt="0"/>
      <dgm:spPr/>
    </dgm:pt>
    <dgm:pt modelId="{59666A37-C380-4E55-950D-128032BD665D}" type="pres">
      <dgm:prSet presAssocID="{D99E20D5-80A7-4A64-8D93-4A1D154F64FC}" presName="Name37" presStyleLbl="parChTrans1D3" presStyleIdx="24" presStyleCnt="33"/>
      <dgm:spPr/>
    </dgm:pt>
    <dgm:pt modelId="{E438753B-B155-4434-8F08-0D3DC5F401DD}" type="pres">
      <dgm:prSet presAssocID="{FADEF30D-EE65-49E4-9995-7054FA0BC519}" presName="hierRoot2" presStyleCnt="0">
        <dgm:presLayoutVars>
          <dgm:hierBranch val="init"/>
        </dgm:presLayoutVars>
      </dgm:prSet>
      <dgm:spPr/>
    </dgm:pt>
    <dgm:pt modelId="{75538668-6976-4C4B-931C-3E1E9A622606}" type="pres">
      <dgm:prSet presAssocID="{FADEF30D-EE65-49E4-9995-7054FA0BC519}" presName="rootComposite" presStyleCnt="0"/>
      <dgm:spPr/>
    </dgm:pt>
    <dgm:pt modelId="{006F36A7-5DA4-4649-87DF-FBF74196EC56}" type="pres">
      <dgm:prSet presAssocID="{FADEF30D-EE65-49E4-9995-7054FA0BC519}" presName="rootText" presStyleLbl="node3" presStyleIdx="24" presStyleCnt="33">
        <dgm:presLayoutVars>
          <dgm:chPref val="3"/>
        </dgm:presLayoutVars>
      </dgm:prSet>
      <dgm:spPr/>
    </dgm:pt>
    <dgm:pt modelId="{6F96F6B3-A6CA-4477-944C-39DF32D60D5F}" type="pres">
      <dgm:prSet presAssocID="{FADEF30D-EE65-49E4-9995-7054FA0BC519}" presName="rootConnector" presStyleLbl="node3" presStyleIdx="24" presStyleCnt="33"/>
      <dgm:spPr/>
    </dgm:pt>
    <dgm:pt modelId="{5E34D9E0-2F4D-4977-A24B-69F817A6DAA5}" type="pres">
      <dgm:prSet presAssocID="{FADEF30D-EE65-49E4-9995-7054FA0BC519}" presName="hierChild4" presStyleCnt="0"/>
      <dgm:spPr/>
    </dgm:pt>
    <dgm:pt modelId="{6E4EB305-CD63-4947-A1D4-8674A4C92B53}" type="pres">
      <dgm:prSet presAssocID="{FADEF30D-EE65-49E4-9995-7054FA0BC519}" presName="hierChild5" presStyleCnt="0"/>
      <dgm:spPr/>
    </dgm:pt>
    <dgm:pt modelId="{96F36E28-C83F-415E-AB74-32A8E137A6BC}" type="pres">
      <dgm:prSet presAssocID="{73AB9109-7B94-408A-AFEF-574C5394BD6A}" presName="Name37" presStyleLbl="parChTrans1D3" presStyleIdx="25" presStyleCnt="33"/>
      <dgm:spPr/>
    </dgm:pt>
    <dgm:pt modelId="{67E91FEB-8F4F-4527-AE5A-27D330EBA174}" type="pres">
      <dgm:prSet presAssocID="{67C6ACFC-D4BD-414D-A966-37775D3865D9}" presName="hierRoot2" presStyleCnt="0">
        <dgm:presLayoutVars>
          <dgm:hierBranch val="init"/>
        </dgm:presLayoutVars>
      </dgm:prSet>
      <dgm:spPr/>
    </dgm:pt>
    <dgm:pt modelId="{D050F547-61EE-478B-913A-3CF93412DA1A}" type="pres">
      <dgm:prSet presAssocID="{67C6ACFC-D4BD-414D-A966-37775D3865D9}" presName="rootComposite" presStyleCnt="0"/>
      <dgm:spPr/>
    </dgm:pt>
    <dgm:pt modelId="{81712B02-ED9B-4B50-8DDC-CE2001BF0D43}" type="pres">
      <dgm:prSet presAssocID="{67C6ACFC-D4BD-414D-A966-37775D3865D9}" presName="rootText" presStyleLbl="node3" presStyleIdx="25" presStyleCnt="33" custScaleX="143786" custScaleY="109566">
        <dgm:presLayoutVars>
          <dgm:chPref val="3"/>
        </dgm:presLayoutVars>
      </dgm:prSet>
      <dgm:spPr/>
    </dgm:pt>
    <dgm:pt modelId="{D4F77F77-433C-4550-8897-50A031960E7F}" type="pres">
      <dgm:prSet presAssocID="{67C6ACFC-D4BD-414D-A966-37775D3865D9}" presName="rootConnector" presStyleLbl="node3" presStyleIdx="25" presStyleCnt="33"/>
      <dgm:spPr/>
    </dgm:pt>
    <dgm:pt modelId="{D2F4BD40-553D-4D95-9FD9-FB3BD65E04F2}" type="pres">
      <dgm:prSet presAssocID="{67C6ACFC-D4BD-414D-A966-37775D3865D9}" presName="hierChild4" presStyleCnt="0"/>
      <dgm:spPr/>
    </dgm:pt>
    <dgm:pt modelId="{E1F0281A-00D7-4832-A2BA-9A7BA5872529}" type="pres">
      <dgm:prSet presAssocID="{67C6ACFC-D4BD-414D-A966-37775D3865D9}" presName="hierChild5" presStyleCnt="0"/>
      <dgm:spPr/>
    </dgm:pt>
    <dgm:pt modelId="{992C7A93-BAD7-40AD-B53E-A2B29D9DB2AA}" type="pres">
      <dgm:prSet presAssocID="{C013E3E9-22D7-4069-9979-42BD53C20EDF}" presName="hierChild5" presStyleCnt="0"/>
      <dgm:spPr/>
    </dgm:pt>
    <dgm:pt modelId="{E15A8680-ABED-46C0-851B-E94F1B84333E}" type="pres">
      <dgm:prSet presAssocID="{B669398C-AD26-44D1-AFDC-BF7A3842627C}" presName="Name37" presStyleLbl="parChTrans1D2" presStyleIdx="5" presStyleCnt="7"/>
      <dgm:spPr/>
    </dgm:pt>
    <dgm:pt modelId="{7D2B4DEE-D182-4160-AEE3-4B05D88E4C1E}" type="pres">
      <dgm:prSet presAssocID="{6A0D5A29-6E8A-4370-BA85-8E7BAA73008F}" presName="hierRoot2" presStyleCnt="0">
        <dgm:presLayoutVars>
          <dgm:hierBranch val="init"/>
        </dgm:presLayoutVars>
      </dgm:prSet>
      <dgm:spPr/>
    </dgm:pt>
    <dgm:pt modelId="{B70B70E5-1EBF-4A06-9CDA-CC08DA5494FF}" type="pres">
      <dgm:prSet presAssocID="{6A0D5A29-6E8A-4370-BA85-8E7BAA73008F}" presName="rootComposite" presStyleCnt="0"/>
      <dgm:spPr/>
    </dgm:pt>
    <dgm:pt modelId="{DD6D6F6B-807E-4485-B9C4-BEB76086DB83}" type="pres">
      <dgm:prSet presAssocID="{6A0D5A29-6E8A-4370-BA85-8E7BAA73008F}" presName="rootText" presStyleLbl="node2" presStyleIdx="5" presStyleCnt="7">
        <dgm:presLayoutVars>
          <dgm:chPref val="3"/>
        </dgm:presLayoutVars>
      </dgm:prSet>
      <dgm:spPr/>
    </dgm:pt>
    <dgm:pt modelId="{95A8FAE9-19CA-407A-8E6F-D8CEC0C9ED1C}" type="pres">
      <dgm:prSet presAssocID="{6A0D5A29-6E8A-4370-BA85-8E7BAA73008F}" presName="rootConnector" presStyleLbl="node2" presStyleIdx="5" presStyleCnt="7"/>
      <dgm:spPr/>
    </dgm:pt>
    <dgm:pt modelId="{EEF665FF-0B4E-47ED-AD2C-99C49D3C2D3A}" type="pres">
      <dgm:prSet presAssocID="{6A0D5A29-6E8A-4370-BA85-8E7BAA73008F}" presName="hierChild4" presStyleCnt="0"/>
      <dgm:spPr/>
    </dgm:pt>
    <dgm:pt modelId="{C99F528A-BA44-41C5-8ED3-0695ED4CE22E}" type="pres">
      <dgm:prSet presAssocID="{EB5435AB-6140-4F79-AD17-2DD1C0884E75}" presName="Name37" presStyleLbl="parChTrans1D3" presStyleIdx="26" presStyleCnt="33"/>
      <dgm:spPr/>
    </dgm:pt>
    <dgm:pt modelId="{2EE664D9-588A-48C3-81EA-56A65CB3A595}" type="pres">
      <dgm:prSet presAssocID="{C374078E-0965-45DE-BF11-69C06FED1F8C}" presName="hierRoot2" presStyleCnt="0">
        <dgm:presLayoutVars>
          <dgm:hierBranch val="init"/>
        </dgm:presLayoutVars>
      </dgm:prSet>
      <dgm:spPr/>
    </dgm:pt>
    <dgm:pt modelId="{1BC46B50-0C57-433F-811C-AAA75C112EF0}" type="pres">
      <dgm:prSet presAssocID="{C374078E-0965-45DE-BF11-69C06FED1F8C}" presName="rootComposite" presStyleCnt="0"/>
      <dgm:spPr/>
    </dgm:pt>
    <dgm:pt modelId="{3253A94B-55D5-4530-9B00-8817FDBAA249}" type="pres">
      <dgm:prSet presAssocID="{C374078E-0965-45DE-BF11-69C06FED1F8C}" presName="rootText" presStyleLbl="node3" presStyleIdx="26" presStyleCnt="33">
        <dgm:presLayoutVars>
          <dgm:chPref val="3"/>
        </dgm:presLayoutVars>
      </dgm:prSet>
      <dgm:spPr/>
    </dgm:pt>
    <dgm:pt modelId="{ACC65078-B055-4869-9984-FFF4ECB8C130}" type="pres">
      <dgm:prSet presAssocID="{C374078E-0965-45DE-BF11-69C06FED1F8C}" presName="rootConnector" presStyleLbl="node3" presStyleIdx="26" presStyleCnt="33"/>
      <dgm:spPr/>
    </dgm:pt>
    <dgm:pt modelId="{DEB5ED07-4642-42EB-A135-34572853D8BF}" type="pres">
      <dgm:prSet presAssocID="{C374078E-0965-45DE-BF11-69C06FED1F8C}" presName="hierChild4" presStyleCnt="0"/>
      <dgm:spPr/>
    </dgm:pt>
    <dgm:pt modelId="{346FF734-C39F-49D5-B796-88FA1CE18D8B}" type="pres">
      <dgm:prSet presAssocID="{C374078E-0965-45DE-BF11-69C06FED1F8C}" presName="hierChild5" presStyleCnt="0"/>
      <dgm:spPr/>
    </dgm:pt>
    <dgm:pt modelId="{B3FA2812-4EB3-44F5-AFD0-304C72804BEA}" type="pres">
      <dgm:prSet presAssocID="{930821C2-8D10-4C69-8379-3F0DEF2C8562}" presName="Name37" presStyleLbl="parChTrans1D3" presStyleIdx="27" presStyleCnt="33"/>
      <dgm:spPr/>
    </dgm:pt>
    <dgm:pt modelId="{9722CB61-6F32-4185-8D28-449E5A5E5B10}" type="pres">
      <dgm:prSet presAssocID="{BA629D81-AFD9-4743-86A9-89B7162DE42F}" presName="hierRoot2" presStyleCnt="0">
        <dgm:presLayoutVars>
          <dgm:hierBranch val="init"/>
        </dgm:presLayoutVars>
      </dgm:prSet>
      <dgm:spPr/>
    </dgm:pt>
    <dgm:pt modelId="{8A1A1640-D14B-4778-AAFB-507C063584FB}" type="pres">
      <dgm:prSet presAssocID="{BA629D81-AFD9-4743-86A9-89B7162DE42F}" presName="rootComposite" presStyleCnt="0"/>
      <dgm:spPr/>
    </dgm:pt>
    <dgm:pt modelId="{62EE7DC5-0F96-46FE-9197-37F47D531E1C}" type="pres">
      <dgm:prSet presAssocID="{BA629D81-AFD9-4743-86A9-89B7162DE42F}" presName="rootText" presStyleLbl="node3" presStyleIdx="27" presStyleCnt="33">
        <dgm:presLayoutVars>
          <dgm:chPref val="3"/>
        </dgm:presLayoutVars>
      </dgm:prSet>
      <dgm:spPr/>
    </dgm:pt>
    <dgm:pt modelId="{2E900E01-8E18-48C8-B68F-EB8EF6F25C0D}" type="pres">
      <dgm:prSet presAssocID="{BA629D81-AFD9-4743-86A9-89B7162DE42F}" presName="rootConnector" presStyleLbl="node3" presStyleIdx="27" presStyleCnt="33"/>
      <dgm:spPr/>
    </dgm:pt>
    <dgm:pt modelId="{37B06AE1-78BB-48C6-B915-8F626F7D3640}" type="pres">
      <dgm:prSet presAssocID="{BA629D81-AFD9-4743-86A9-89B7162DE42F}" presName="hierChild4" presStyleCnt="0"/>
      <dgm:spPr/>
    </dgm:pt>
    <dgm:pt modelId="{9C19B778-FD0F-4E7A-AE93-A45354879C9A}" type="pres">
      <dgm:prSet presAssocID="{BA629D81-AFD9-4743-86A9-89B7162DE42F}" presName="hierChild5" presStyleCnt="0"/>
      <dgm:spPr/>
    </dgm:pt>
    <dgm:pt modelId="{60CDAE6F-4D7A-4A1A-B4EA-1C4EC4EC48FF}" type="pres">
      <dgm:prSet presAssocID="{FD77151B-7041-41BC-9254-EB7A1BEE2294}" presName="Name37" presStyleLbl="parChTrans1D3" presStyleIdx="28" presStyleCnt="33"/>
      <dgm:spPr/>
    </dgm:pt>
    <dgm:pt modelId="{793D9B50-D60C-4FB7-BFB3-48DDA4D3A89A}" type="pres">
      <dgm:prSet presAssocID="{70966F90-6F63-4AB2-A8EA-B68A63DD85B1}" presName="hierRoot2" presStyleCnt="0">
        <dgm:presLayoutVars>
          <dgm:hierBranch val="init"/>
        </dgm:presLayoutVars>
      </dgm:prSet>
      <dgm:spPr/>
    </dgm:pt>
    <dgm:pt modelId="{0D5003EE-B974-4E71-B53D-1366A32291EF}" type="pres">
      <dgm:prSet presAssocID="{70966F90-6F63-4AB2-A8EA-B68A63DD85B1}" presName="rootComposite" presStyleCnt="0"/>
      <dgm:spPr/>
    </dgm:pt>
    <dgm:pt modelId="{68D5A7A7-CD2B-405D-A847-D8A8C13B37A7}" type="pres">
      <dgm:prSet presAssocID="{70966F90-6F63-4AB2-A8EA-B68A63DD85B1}" presName="rootText" presStyleLbl="node3" presStyleIdx="28" presStyleCnt="33">
        <dgm:presLayoutVars>
          <dgm:chPref val="3"/>
        </dgm:presLayoutVars>
      </dgm:prSet>
      <dgm:spPr/>
    </dgm:pt>
    <dgm:pt modelId="{965779A1-AD67-4E3A-9EAB-A4D50C60920C}" type="pres">
      <dgm:prSet presAssocID="{70966F90-6F63-4AB2-A8EA-B68A63DD85B1}" presName="rootConnector" presStyleLbl="node3" presStyleIdx="28" presStyleCnt="33"/>
      <dgm:spPr/>
    </dgm:pt>
    <dgm:pt modelId="{771BBA93-9C17-4E6F-8C32-3945E8FC062A}" type="pres">
      <dgm:prSet presAssocID="{70966F90-6F63-4AB2-A8EA-B68A63DD85B1}" presName="hierChild4" presStyleCnt="0"/>
      <dgm:spPr/>
    </dgm:pt>
    <dgm:pt modelId="{56B3037C-F2D0-4704-8A5A-4E2B33C0159E}" type="pres">
      <dgm:prSet presAssocID="{70966F90-6F63-4AB2-A8EA-B68A63DD85B1}" presName="hierChild5" presStyleCnt="0"/>
      <dgm:spPr/>
    </dgm:pt>
    <dgm:pt modelId="{1B78C930-87F4-4F5B-A39D-00A2933F45CE}" type="pres">
      <dgm:prSet presAssocID="{6A0D5A29-6E8A-4370-BA85-8E7BAA73008F}" presName="hierChild5" presStyleCnt="0"/>
      <dgm:spPr/>
    </dgm:pt>
    <dgm:pt modelId="{8C19FF92-C30E-4485-A07D-8D862344A713}" type="pres">
      <dgm:prSet presAssocID="{C9A4B8AA-7D40-4D1D-A135-4A1D5813741F}" presName="Name37" presStyleLbl="parChTrans1D2" presStyleIdx="6" presStyleCnt="7"/>
      <dgm:spPr/>
    </dgm:pt>
    <dgm:pt modelId="{8B7F4D4E-EA11-4CBB-9033-13A2775FD3A4}" type="pres">
      <dgm:prSet presAssocID="{18DEA905-F489-47D4-A490-255F87E653BB}" presName="hierRoot2" presStyleCnt="0">
        <dgm:presLayoutVars>
          <dgm:hierBranch val="init"/>
        </dgm:presLayoutVars>
      </dgm:prSet>
      <dgm:spPr/>
    </dgm:pt>
    <dgm:pt modelId="{8D09A69A-F514-4380-A2CF-F08FB40DE2E6}" type="pres">
      <dgm:prSet presAssocID="{18DEA905-F489-47D4-A490-255F87E653BB}" presName="rootComposite" presStyleCnt="0"/>
      <dgm:spPr/>
    </dgm:pt>
    <dgm:pt modelId="{8DB3F626-4F33-4300-AD67-6B6833E92347}" type="pres">
      <dgm:prSet presAssocID="{18DEA905-F489-47D4-A490-255F87E653BB}" presName="rootText" presStyleLbl="node2" presStyleIdx="6" presStyleCnt="7">
        <dgm:presLayoutVars>
          <dgm:chPref val="3"/>
        </dgm:presLayoutVars>
      </dgm:prSet>
      <dgm:spPr/>
    </dgm:pt>
    <dgm:pt modelId="{5C5151DC-5AE2-4387-A0A8-591A7B99A3C4}" type="pres">
      <dgm:prSet presAssocID="{18DEA905-F489-47D4-A490-255F87E653BB}" presName="rootConnector" presStyleLbl="node2" presStyleIdx="6" presStyleCnt="7"/>
      <dgm:spPr/>
    </dgm:pt>
    <dgm:pt modelId="{D0DCA56E-9B8F-4F4B-AFB1-16CC18D2EAB9}" type="pres">
      <dgm:prSet presAssocID="{18DEA905-F489-47D4-A490-255F87E653BB}" presName="hierChild4" presStyleCnt="0"/>
      <dgm:spPr/>
    </dgm:pt>
    <dgm:pt modelId="{3600BD3B-637B-4277-870A-853B8EC5100A}" type="pres">
      <dgm:prSet presAssocID="{6761DBB1-08C3-4020-8E3E-CADF2621E4FE}" presName="Name37" presStyleLbl="parChTrans1D3" presStyleIdx="29" presStyleCnt="33"/>
      <dgm:spPr/>
    </dgm:pt>
    <dgm:pt modelId="{A46C477D-BED1-4D94-A797-4C89D8DB720A}" type="pres">
      <dgm:prSet presAssocID="{57920FA4-3260-4463-A81E-D5EC1E82E082}" presName="hierRoot2" presStyleCnt="0">
        <dgm:presLayoutVars>
          <dgm:hierBranch val="init"/>
        </dgm:presLayoutVars>
      </dgm:prSet>
      <dgm:spPr/>
    </dgm:pt>
    <dgm:pt modelId="{3E57834F-FB16-426A-A55D-85D0A6D167F2}" type="pres">
      <dgm:prSet presAssocID="{57920FA4-3260-4463-A81E-D5EC1E82E082}" presName="rootComposite" presStyleCnt="0"/>
      <dgm:spPr/>
    </dgm:pt>
    <dgm:pt modelId="{05DDE276-BE98-4AB8-B94F-07EC7153549B}" type="pres">
      <dgm:prSet presAssocID="{57920FA4-3260-4463-A81E-D5EC1E82E082}" presName="rootText" presStyleLbl="node3" presStyleIdx="29" presStyleCnt="33">
        <dgm:presLayoutVars>
          <dgm:chPref val="3"/>
        </dgm:presLayoutVars>
      </dgm:prSet>
      <dgm:spPr/>
    </dgm:pt>
    <dgm:pt modelId="{D27DBBA7-6A40-4ACC-8589-A0240BA2D8CA}" type="pres">
      <dgm:prSet presAssocID="{57920FA4-3260-4463-A81E-D5EC1E82E082}" presName="rootConnector" presStyleLbl="node3" presStyleIdx="29" presStyleCnt="33"/>
      <dgm:spPr/>
    </dgm:pt>
    <dgm:pt modelId="{A0E7E8D7-0940-40E1-971D-38D1B81899F4}" type="pres">
      <dgm:prSet presAssocID="{57920FA4-3260-4463-A81E-D5EC1E82E082}" presName="hierChild4" presStyleCnt="0"/>
      <dgm:spPr/>
    </dgm:pt>
    <dgm:pt modelId="{44E4A466-BB57-4740-B65E-158964021BA3}" type="pres">
      <dgm:prSet presAssocID="{57920FA4-3260-4463-A81E-D5EC1E82E082}" presName="hierChild5" presStyleCnt="0"/>
      <dgm:spPr/>
    </dgm:pt>
    <dgm:pt modelId="{0617AE6D-96B9-4187-9ECA-53B2F2A002D9}" type="pres">
      <dgm:prSet presAssocID="{D781DC60-ACD6-456A-922D-ECE41094AC51}" presName="Name37" presStyleLbl="parChTrans1D3" presStyleIdx="30" presStyleCnt="33"/>
      <dgm:spPr/>
    </dgm:pt>
    <dgm:pt modelId="{37039695-C8C2-4158-8623-7C79BCF4CE01}" type="pres">
      <dgm:prSet presAssocID="{C66249A8-263E-4E26-8F7C-FAA6CD7D9171}" presName="hierRoot2" presStyleCnt="0">
        <dgm:presLayoutVars>
          <dgm:hierBranch val="init"/>
        </dgm:presLayoutVars>
      </dgm:prSet>
      <dgm:spPr/>
    </dgm:pt>
    <dgm:pt modelId="{218FB795-069A-415A-B06B-16F5048C5396}" type="pres">
      <dgm:prSet presAssocID="{C66249A8-263E-4E26-8F7C-FAA6CD7D9171}" presName="rootComposite" presStyleCnt="0"/>
      <dgm:spPr/>
    </dgm:pt>
    <dgm:pt modelId="{14A0298D-1C0E-4E59-991C-F2F4FCAB31A2}" type="pres">
      <dgm:prSet presAssocID="{C66249A8-263E-4E26-8F7C-FAA6CD7D9171}" presName="rootText" presStyleLbl="node3" presStyleIdx="30" presStyleCnt="33">
        <dgm:presLayoutVars>
          <dgm:chPref val="3"/>
        </dgm:presLayoutVars>
      </dgm:prSet>
      <dgm:spPr/>
    </dgm:pt>
    <dgm:pt modelId="{F5CDC61E-D7D4-4B9B-9816-D90BF628D3B4}" type="pres">
      <dgm:prSet presAssocID="{C66249A8-263E-4E26-8F7C-FAA6CD7D9171}" presName="rootConnector" presStyleLbl="node3" presStyleIdx="30" presStyleCnt="33"/>
      <dgm:spPr/>
    </dgm:pt>
    <dgm:pt modelId="{D5ABE6AF-6CD2-42CD-B77B-23A894C88D6D}" type="pres">
      <dgm:prSet presAssocID="{C66249A8-263E-4E26-8F7C-FAA6CD7D9171}" presName="hierChild4" presStyleCnt="0"/>
      <dgm:spPr/>
    </dgm:pt>
    <dgm:pt modelId="{C2A18328-D329-414F-86CF-E9763883470F}" type="pres">
      <dgm:prSet presAssocID="{C66249A8-263E-4E26-8F7C-FAA6CD7D9171}" presName="hierChild5" presStyleCnt="0"/>
      <dgm:spPr/>
    </dgm:pt>
    <dgm:pt modelId="{012A6DE5-B726-42E0-A3AB-EEB2FCD25A20}" type="pres">
      <dgm:prSet presAssocID="{FDB9E766-0236-4BBD-AC3C-752087434CD2}" presName="Name37" presStyleLbl="parChTrans1D3" presStyleIdx="31" presStyleCnt="33"/>
      <dgm:spPr/>
    </dgm:pt>
    <dgm:pt modelId="{0211ED71-822D-41B8-AFEE-D42C21F19E39}" type="pres">
      <dgm:prSet presAssocID="{C7E4A84E-11E2-438F-B999-5D2D03A185E3}" presName="hierRoot2" presStyleCnt="0">
        <dgm:presLayoutVars>
          <dgm:hierBranch val="init"/>
        </dgm:presLayoutVars>
      </dgm:prSet>
      <dgm:spPr/>
    </dgm:pt>
    <dgm:pt modelId="{8E096984-7194-4B5A-9F81-86264CD9EA33}" type="pres">
      <dgm:prSet presAssocID="{C7E4A84E-11E2-438F-B999-5D2D03A185E3}" presName="rootComposite" presStyleCnt="0"/>
      <dgm:spPr/>
    </dgm:pt>
    <dgm:pt modelId="{E9F705CB-868E-4A7E-B9E2-937A05BD4ADC}" type="pres">
      <dgm:prSet presAssocID="{C7E4A84E-11E2-438F-B999-5D2D03A185E3}" presName="rootText" presStyleLbl="node3" presStyleIdx="31" presStyleCnt="33">
        <dgm:presLayoutVars>
          <dgm:chPref val="3"/>
        </dgm:presLayoutVars>
      </dgm:prSet>
      <dgm:spPr/>
    </dgm:pt>
    <dgm:pt modelId="{DF129945-7F27-447D-9901-C600EC177194}" type="pres">
      <dgm:prSet presAssocID="{C7E4A84E-11E2-438F-B999-5D2D03A185E3}" presName="rootConnector" presStyleLbl="node3" presStyleIdx="31" presStyleCnt="33"/>
      <dgm:spPr/>
    </dgm:pt>
    <dgm:pt modelId="{A809D5AA-EC7E-4DF3-BB41-52DC52E5EE15}" type="pres">
      <dgm:prSet presAssocID="{C7E4A84E-11E2-438F-B999-5D2D03A185E3}" presName="hierChild4" presStyleCnt="0"/>
      <dgm:spPr/>
    </dgm:pt>
    <dgm:pt modelId="{19CE9C5F-71A0-48DF-9889-02E53EDAF604}" type="pres">
      <dgm:prSet presAssocID="{C7E4A84E-11E2-438F-B999-5D2D03A185E3}" presName="hierChild5" presStyleCnt="0"/>
      <dgm:spPr/>
    </dgm:pt>
    <dgm:pt modelId="{BB4ABA1B-A1B0-4EF0-BB6D-6F3FFFECA75C}" type="pres">
      <dgm:prSet presAssocID="{341660E4-C12B-475A-A0C9-CFEF0A9F944C}" presName="Name37" presStyleLbl="parChTrans1D3" presStyleIdx="32" presStyleCnt="33"/>
      <dgm:spPr/>
    </dgm:pt>
    <dgm:pt modelId="{4B4806BC-E3FC-48ED-B0C4-49498E69D134}" type="pres">
      <dgm:prSet presAssocID="{4B4A3E22-B738-4EB8-89AB-EB74B2CE1F31}" presName="hierRoot2" presStyleCnt="0">
        <dgm:presLayoutVars>
          <dgm:hierBranch val="init"/>
        </dgm:presLayoutVars>
      </dgm:prSet>
      <dgm:spPr/>
    </dgm:pt>
    <dgm:pt modelId="{72F96AB6-FDAB-44C6-87C4-D26424424D58}" type="pres">
      <dgm:prSet presAssocID="{4B4A3E22-B738-4EB8-89AB-EB74B2CE1F31}" presName="rootComposite" presStyleCnt="0"/>
      <dgm:spPr/>
    </dgm:pt>
    <dgm:pt modelId="{D14C95C0-F05C-4D7B-8BC9-D825F6185499}" type="pres">
      <dgm:prSet presAssocID="{4B4A3E22-B738-4EB8-89AB-EB74B2CE1F31}" presName="rootText" presStyleLbl="node3" presStyleIdx="32" presStyleCnt="33">
        <dgm:presLayoutVars>
          <dgm:chPref val="3"/>
        </dgm:presLayoutVars>
      </dgm:prSet>
      <dgm:spPr/>
    </dgm:pt>
    <dgm:pt modelId="{087C7ECC-FFA2-4EA3-A56A-ED2ECAE08151}" type="pres">
      <dgm:prSet presAssocID="{4B4A3E22-B738-4EB8-89AB-EB74B2CE1F31}" presName="rootConnector" presStyleLbl="node3" presStyleIdx="32" presStyleCnt="33"/>
      <dgm:spPr/>
    </dgm:pt>
    <dgm:pt modelId="{6866F4FB-84F5-4C35-8482-A77466C5FB5F}" type="pres">
      <dgm:prSet presAssocID="{4B4A3E22-B738-4EB8-89AB-EB74B2CE1F31}" presName="hierChild4" presStyleCnt="0"/>
      <dgm:spPr/>
    </dgm:pt>
    <dgm:pt modelId="{1A30736B-6577-47B6-8877-40B7AA461D59}" type="pres">
      <dgm:prSet presAssocID="{4B4A3E22-B738-4EB8-89AB-EB74B2CE1F31}" presName="hierChild5" presStyleCnt="0"/>
      <dgm:spPr/>
    </dgm:pt>
    <dgm:pt modelId="{09E64F9A-B646-4665-B461-BD465CE50BE7}" type="pres">
      <dgm:prSet presAssocID="{18DEA905-F489-47D4-A490-255F87E653BB}" presName="hierChild5" presStyleCnt="0"/>
      <dgm:spPr/>
    </dgm:pt>
    <dgm:pt modelId="{A6EDBB64-2816-4C22-8645-1818B7FBFA0E}" type="pres">
      <dgm:prSet presAssocID="{5D76BFEB-6A23-48F0-B719-A59E68226604}" presName="hierChild3" presStyleCnt="0"/>
      <dgm:spPr/>
    </dgm:pt>
  </dgm:ptLst>
  <dgm:cxnLst>
    <dgm:cxn modelId="{9F425601-94A9-49AA-B3C0-4A69134881BD}" srcId="{5D76BFEB-6A23-48F0-B719-A59E68226604}" destId="{72F2A60E-77E2-4E62-8074-E5DCF134D099}" srcOrd="1" destOrd="0" parTransId="{4E4D32BC-289D-4D65-B899-137DBC9A3A5B}" sibTransId="{C9DD0253-A9A0-4832-8EE0-DCD8370B2C43}"/>
    <dgm:cxn modelId="{44537701-3EA8-4CC8-B23B-1957513146FE}" type="presOf" srcId="{C374078E-0965-45DE-BF11-69C06FED1F8C}" destId="{3253A94B-55D5-4530-9B00-8817FDBAA249}" srcOrd="0" destOrd="0" presId="urn:microsoft.com/office/officeart/2005/8/layout/orgChart1"/>
    <dgm:cxn modelId="{0CF18F02-53A7-46D0-A06C-D2C8702925DE}" type="presOf" srcId="{67C6ACFC-D4BD-414D-A966-37775D3865D9}" destId="{D4F77F77-433C-4550-8897-50A031960E7F}" srcOrd="1" destOrd="0" presId="urn:microsoft.com/office/officeart/2005/8/layout/orgChart1"/>
    <dgm:cxn modelId="{FB38B902-629A-4075-99AE-E9795BF30F44}" srcId="{5A05A586-BA56-4CC0-8B35-DA4E8FEF4283}" destId="{33FE5FFE-E597-4643-9F70-D5FB344008B6}" srcOrd="0" destOrd="0" parTransId="{612FCF9C-D083-4429-8A70-0DAEEF789FFF}" sibTransId="{25A345AB-159F-440A-9177-F556F6D1A326}"/>
    <dgm:cxn modelId="{1E6AF207-0761-497C-B5E3-28216C82F152}" type="presOf" srcId="{4CF500E0-659B-4B9F-B160-43DAC3AB9428}" destId="{C0EECBAB-37DD-4BD7-9093-6A54FBFEF787}" srcOrd="0" destOrd="0" presId="urn:microsoft.com/office/officeart/2005/8/layout/orgChart1"/>
    <dgm:cxn modelId="{12C5A90A-6D64-405F-A9F4-E21087540F59}" type="presOf" srcId="{6A0D5A29-6E8A-4370-BA85-8E7BAA73008F}" destId="{DD6D6F6B-807E-4485-B9C4-BEB76086DB83}" srcOrd="0" destOrd="0" presId="urn:microsoft.com/office/officeart/2005/8/layout/orgChart1"/>
    <dgm:cxn modelId="{FC32700D-2B8F-438D-A105-5FC3F45C6CAE}" type="presOf" srcId="{9C353974-8DFE-49AD-88F7-2762799FA452}" destId="{7D3BF474-777F-46AF-896E-4D5044FCFA4F}" srcOrd="0" destOrd="0" presId="urn:microsoft.com/office/officeart/2005/8/layout/orgChart1"/>
    <dgm:cxn modelId="{85C0FA0F-0115-4A93-8267-46CE3076F2BF}" srcId="{5D76BFEB-6A23-48F0-B719-A59E68226604}" destId="{6A0D5A29-6E8A-4370-BA85-8E7BAA73008F}" srcOrd="5" destOrd="0" parTransId="{B669398C-AD26-44D1-AFDC-BF7A3842627C}" sibTransId="{D857F362-C5D3-4884-AB89-89554E43AB08}"/>
    <dgm:cxn modelId="{A54C4511-F54E-49A3-94D6-042B96A9EF65}" type="presOf" srcId="{C23938F3-115D-4216-A26E-99BCAD59329D}" destId="{C8C50A10-974E-41F3-87F4-EDCE51022CD7}" srcOrd="0" destOrd="0" presId="urn:microsoft.com/office/officeart/2005/8/layout/orgChart1"/>
    <dgm:cxn modelId="{D3146A11-DEFE-4526-B8B2-3BBCDE4075D7}" srcId="{5D76BFEB-6A23-48F0-B719-A59E68226604}" destId="{18DEA905-F489-47D4-A490-255F87E653BB}" srcOrd="6" destOrd="0" parTransId="{C9A4B8AA-7D40-4D1D-A135-4A1D5813741F}" sibTransId="{D8B1AEE6-C00B-468B-AF5E-34C102850193}"/>
    <dgm:cxn modelId="{5A069611-02B0-47E4-B2D4-28B82669702E}" srcId="{72F2A60E-77E2-4E62-8074-E5DCF134D099}" destId="{5064BEB8-4E0C-44E8-913A-B2571A314E99}" srcOrd="2" destOrd="0" parTransId="{9C353974-8DFE-49AD-88F7-2762799FA452}" sibTransId="{0142ABE0-C730-4EF5-8927-78E9F19913C7}"/>
    <dgm:cxn modelId="{63F46813-5D02-4360-9536-AA7277CD90AE}" type="presOf" srcId="{A121F05B-B0BD-4A9D-B0D9-7FAC8EB440EA}" destId="{0B4AF830-6145-4C3E-A60E-B0E8540F65A8}" srcOrd="0" destOrd="0" presId="urn:microsoft.com/office/officeart/2005/8/layout/orgChart1"/>
    <dgm:cxn modelId="{7A2C9B13-B890-47E5-B4D4-BECE52B11FD6}" type="presOf" srcId="{73AB9109-7B94-408A-AFEF-574C5394BD6A}" destId="{96F36E28-C83F-415E-AB74-32A8E137A6BC}" srcOrd="0" destOrd="0" presId="urn:microsoft.com/office/officeart/2005/8/layout/orgChart1"/>
    <dgm:cxn modelId="{3B743815-5266-42B0-8E88-F25AA59E73F6}" type="presOf" srcId="{70966F90-6F63-4AB2-A8EA-B68A63DD85B1}" destId="{965779A1-AD67-4E3A-9EAB-A4D50C60920C}" srcOrd="1" destOrd="0" presId="urn:microsoft.com/office/officeart/2005/8/layout/orgChart1"/>
    <dgm:cxn modelId="{5AFA2516-8009-4A9C-AF50-7F2F30AEF26E}" srcId="{6A0D5A29-6E8A-4370-BA85-8E7BAA73008F}" destId="{BA629D81-AFD9-4743-86A9-89B7162DE42F}" srcOrd="1" destOrd="0" parTransId="{930821C2-8D10-4C69-8379-3F0DEF2C8562}" sibTransId="{9629CD3A-408E-4D48-A456-03E32768A826}"/>
    <dgm:cxn modelId="{81A2631F-7847-41EE-A9AD-6F4E3D0D6992}" type="presOf" srcId="{5CD5A1AC-CC4F-476C-AF9C-03E31C60DC83}" destId="{DFAB9605-B67A-4450-A004-DBD0286276B9}" srcOrd="0" destOrd="0" presId="urn:microsoft.com/office/officeart/2005/8/layout/orgChart1"/>
    <dgm:cxn modelId="{45515B20-6BF1-4187-A995-EA8D44381A71}" type="presOf" srcId="{092AE2E4-CCED-474D-BFE5-B5949C6A7FDB}" destId="{633EFA95-5F38-4189-BE13-EFDBB7F7AEA3}" srcOrd="0" destOrd="0" presId="urn:microsoft.com/office/officeart/2005/8/layout/orgChart1"/>
    <dgm:cxn modelId="{49732724-A8FE-4543-BAC0-3E3914F8A245}" type="presOf" srcId="{28569D42-1679-4B28-907C-22D45EBE8F3A}" destId="{93C6C949-564F-42DE-8D8E-964450C267AA}" srcOrd="0" destOrd="0" presId="urn:microsoft.com/office/officeart/2005/8/layout/orgChart1"/>
    <dgm:cxn modelId="{9BE49025-CEA3-4F00-A2FC-F2971FA424E5}" type="presOf" srcId="{5064BEB8-4E0C-44E8-913A-B2571A314E99}" destId="{C3C65F38-38F8-43EC-AA3A-061EA54DE8D7}" srcOrd="1" destOrd="0" presId="urn:microsoft.com/office/officeart/2005/8/layout/orgChart1"/>
    <dgm:cxn modelId="{3C257526-10A2-4E1F-BBD0-0147B7063EC1}" type="presOf" srcId="{C23938F3-115D-4216-A26E-99BCAD59329D}" destId="{63F5586A-4089-4DB0-98AE-D3E55DD152EF}" srcOrd="1" destOrd="0" presId="urn:microsoft.com/office/officeart/2005/8/layout/orgChart1"/>
    <dgm:cxn modelId="{5F63E327-8B4A-4567-9D16-02A2E4D356E9}" srcId="{5A05A586-BA56-4CC0-8B35-DA4E8FEF4283}" destId="{9177A8B8-4F7E-434D-A762-7C0C8883C29B}" srcOrd="2" destOrd="0" parTransId="{46BA39F6-A201-4909-8C22-4CE807D7A689}" sibTransId="{E06E939A-1EA4-4998-BA1D-B29E79C4B0CB}"/>
    <dgm:cxn modelId="{550E332A-BD3E-4D1D-B322-5965CD4E61CC}" srcId="{C013E3E9-22D7-4069-9979-42BD53C20EDF}" destId="{FADEF30D-EE65-49E4-9995-7054FA0BC519}" srcOrd="3" destOrd="0" parTransId="{D99E20D5-80A7-4A64-8D93-4A1D154F64FC}" sibTransId="{60D593E2-7683-4C27-9C6C-EC452CDACC99}"/>
    <dgm:cxn modelId="{7A28FC2B-C850-4305-987C-D3880C1152DA}" type="presOf" srcId="{525516C3-7C19-4A25-AD02-615FF6DC5B45}" destId="{42677E1F-6A6C-4402-91E7-5A01F2A72338}" srcOrd="0" destOrd="0" presId="urn:microsoft.com/office/officeart/2005/8/layout/orgChart1"/>
    <dgm:cxn modelId="{A49FA82D-1902-488A-B795-832E1E8C52A2}" type="presOf" srcId="{C013E3E9-22D7-4069-9979-42BD53C20EDF}" destId="{6BEBCC8B-FEAC-45F1-BD31-F0094B4683E5}" srcOrd="0" destOrd="0" presId="urn:microsoft.com/office/officeart/2005/8/layout/orgChart1"/>
    <dgm:cxn modelId="{2375792E-8267-4F09-AFF7-CFF34DE3DD3C}" type="presOf" srcId="{46BA39F6-A201-4909-8C22-4CE807D7A689}" destId="{732B2F8D-0235-43CD-85D2-3E504DE8B793}" srcOrd="0" destOrd="0" presId="urn:microsoft.com/office/officeart/2005/8/layout/orgChart1"/>
    <dgm:cxn modelId="{18352130-05D1-45A6-BBC4-4A8AF764719F}" type="presOf" srcId="{C9A4B8AA-7D40-4D1D-A135-4A1D5813741F}" destId="{8C19FF92-C30E-4485-A07D-8D862344A713}" srcOrd="0" destOrd="0" presId="urn:microsoft.com/office/officeart/2005/8/layout/orgChart1"/>
    <dgm:cxn modelId="{0EF25B32-85B1-4570-98B6-4E20FE17373B}" type="presOf" srcId="{C7E4A84E-11E2-438F-B999-5D2D03A185E3}" destId="{DF129945-7F27-447D-9901-C600EC177194}" srcOrd="1" destOrd="0" presId="urn:microsoft.com/office/officeart/2005/8/layout/orgChart1"/>
    <dgm:cxn modelId="{B1D4EC34-5182-4095-A7BE-76CE3274C7AF}" type="presOf" srcId="{D781DC60-ACD6-456A-922D-ECE41094AC51}" destId="{0617AE6D-96B9-4187-9ECA-53B2F2A002D9}" srcOrd="0" destOrd="0" presId="urn:microsoft.com/office/officeart/2005/8/layout/orgChart1"/>
    <dgm:cxn modelId="{5865A038-24B7-430B-AE8F-D814BA161427}" type="presOf" srcId="{612FCF9C-D083-4429-8A70-0DAEEF789FFF}" destId="{3F38D6E0-41D3-42FB-895B-CE493101A698}" srcOrd="0" destOrd="0" presId="urn:microsoft.com/office/officeart/2005/8/layout/orgChart1"/>
    <dgm:cxn modelId="{D8119F39-2BDA-4402-B157-2F49E468159B}" type="presOf" srcId="{6A0D5A29-6E8A-4370-BA85-8E7BAA73008F}" destId="{95A8FAE9-19CA-407A-8E6F-D8CEC0C9ED1C}" srcOrd="1" destOrd="0" presId="urn:microsoft.com/office/officeart/2005/8/layout/orgChart1"/>
    <dgm:cxn modelId="{C6280B3A-20D4-4634-AB2B-4D4C2C806872}" type="presOf" srcId="{652F615B-A05C-411D-BC9A-5F9F19534243}" destId="{3A8AA7AB-3C85-4651-BEEA-3C8CE334614F}" srcOrd="0" destOrd="0" presId="urn:microsoft.com/office/officeart/2005/8/layout/orgChart1"/>
    <dgm:cxn modelId="{0BEC593A-D9BC-4408-AE0B-197E3AB84C2F}" type="presOf" srcId="{5D76BFEB-6A23-48F0-B719-A59E68226604}" destId="{7AC1E833-9116-4D49-88A0-E7C11A896892}" srcOrd="0" destOrd="0" presId="urn:microsoft.com/office/officeart/2005/8/layout/orgChart1"/>
    <dgm:cxn modelId="{4D7A153B-099D-4F21-A688-784C34743F75}" srcId="{18DEA905-F489-47D4-A490-255F87E653BB}" destId="{4B4A3E22-B738-4EB8-89AB-EB74B2CE1F31}" srcOrd="3" destOrd="0" parTransId="{341660E4-C12B-475A-A0C9-CFEF0A9F944C}" sibTransId="{25B5695F-10D9-4AD6-B6C0-CE5DCE92EADF}"/>
    <dgm:cxn modelId="{15E91F3B-65FC-4EBB-AC18-F6ECB3C3E3C8}" type="presOf" srcId="{432E9C23-60D5-46ED-A9EB-62D67E52E42E}" destId="{01E7B47A-C40D-454A-8BE5-5273E9C83856}" srcOrd="0" destOrd="0" presId="urn:microsoft.com/office/officeart/2005/8/layout/orgChart1"/>
    <dgm:cxn modelId="{D1EF393C-BBAE-43E8-8BCC-6549306DEECE}" type="presOf" srcId="{4C8D2BF1-07AF-4DAB-92AE-D62543310E77}" destId="{0429CC73-B33A-46E8-827A-160FBA5B4D39}" srcOrd="0" destOrd="0" presId="urn:microsoft.com/office/officeart/2005/8/layout/orgChart1"/>
    <dgm:cxn modelId="{1756873C-8E49-401A-9B79-18429076FB87}" srcId="{3AE2BC16-FC9B-4C51-BE06-4A694BA2C0C5}" destId="{907B0533-BFF8-4920-9BEE-F5A1A39DE837}" srcOrd="1" destOrd="0" parTransId="{B6CE7CC8-FFCE-4809-9A88-76ECABC9BFDE}" sibTransId="{8349B2D0-B517-4B22-895D-2888A2279B14}"/>
    <dgm:cxn modelId="{96E7E75C-3017-434E-A2A7-5D7AFD5E20FB}" type="presOf" srcId="{5A05A586-BA56-4CC0-8B35-DA4E8FEF4283}" destId="{73E1FA72-E4C3-460D-9D32-27CD56481DE5}" srcOrd="0" destOrd="0" presId="urn:microsoft.com/office/officeart/2005/8/layout/orgChart1"/>
    <dgm:cxn modelId="{6B3BBB5D-1CB0-497B-BA6B-35F3819E55EE}" srcId="{3AE2BC16-FC9B-4C51-BE06-4A694BA2C0C5}" destId="{4CF500E0-659B-4B9F-B160-43DAC3AB9428}" srcOrd="4" destOrd="0" parTransId="{28569D42-1679-4B28-907C-22D45EBE8F3A}" sibTransId="{C7003548-1B97-45DA-9EA9-E372BFF63CAF}"/>
    <dgm:cxn modelId="{5D7C8460-EE83-494D-A771-BF7600D53C14}" srcId="{3FEED96B-5228-46E0-BD75-A35AF7E1DE6D}" destId="{9AD1CCF2-D40D-4950-A8F7-24B274F5F13D}" srcOrd="1" destOrd="0" parTransId="{916CF0FB-DA74-45BD-9ABB-CE95188785ED}" sibTransId="{F20BD1FA-C5A3-4469-BA51-C00A7C735FE9}"/>
    <dgm:cxn modelId="{0D073541-ABA4-4286-94C9-C7B5998A853F}" type="presOf" srcId="{FF4758B3-2CDD-4D77-AD51-FF96D4C3909B}" destId="{52E036FD-1032-4EED-9045-7524CF69288F}" srcOrd="0" destOrd="0" presId="urn:microsoft.com/office/officeart/2005/8/layout/orgChart1"/>
    <dgm:cxn modelId="{E70B6941-4F0F-43AA-816D-13EFB8EE48F7}" type="presOf" srcId="{FCDEE2EF-C655-4F5B-9560-E1FD636D6544}" destId="{050B82BC-04BB-41F1-924A-77EB66F5DDFF}" srcOrd="0" destOrd="0" presId="urn:microsoft.com/office/officeart/2005/8/layout/orgChart1"/>
    <dgm:cxn modelId="{47064C61-C31E-47D5-B73C-0EEC73035CC5}" srcId="{3FEED96B-5228-46E0-BD75-A35AF7E1DE6D}" destId="{CDECC297-D815-49C7-8DDC-077E40B6BB14}" srcOrd="3" destOrd="0" parTransId="{59EC551E-7315-4F3E-B26B-A9413318EC6F}" sibTransId="{4ABEC3F0-D1AE-4C5C-8923-206EBC77475C}"/>
    <dgm:cxn modelId="{9950FF62-13C9-44AB-BBDE-57762FCC26CF}" type="presOf" srcId="{C66249A8-263E-4E26-8F7C-FAA6CD7D9171}" destId="{F5CDC61E-D7D4-4B9B-9816-D90BF628D3B4}" srcOrd="1" destOrd="0" presId="urn:microsoft.com/office/officeart/2005/8/layout/orgChart1"/>
    <dgm:cxn modelId="{24056143-72D1-4085-8F8A-2ACFBB26360D}" type="presOf" srcId="{4B4A3E22-B738-4EB8-89AB-EB74B2CE1F31}" destId="{087C7ECC-FFA2-4EA3-A56A-ED2ECAE08151}" srcOrd="1" destOrd="0" presId="urn:microsoft.com/office/officeart/2005/8/layout/orgChart1"/>
    <dgm:cxn modelId="{BC141F64-71E5-4475-870E-CF409D41609F}" srcId="{5D76BFEB-6A23-48F0-B719-A59E68226604}" destId="{C013E3E9-22D7-4069-9979-42BD53C20EDF}" srcOrd="4" destOrd="0" parTransId="{6AF9037C-E56E-41DA-9989-BB8F5BEDFCE1}" sibTransId="{7D7CCDA1-5126-4581-B18A-60F58E6E56E3}"/>
    <dgm:cxn modelId="{8C595C44-EDAF-4281-8177-6C5EE7A3E76A}" type="presOf" srcId="{4800442E-5C7B-4B5C-957B-C4C47D733B2C}" destId="{A962AB39-6544-44A6-9F32-05D8A6392625}" srcOrd="0" destOrd="0" presId="urn:microsoft.com/office/officeart/2005/8/layout/orgChart1"/>
    <dgm:cxn modelId="{AFC91745-D5AC-4579-9041-93B86CCCFCD2}" srcId="{3AE2BC16-FC9B-4C51-BE06-4A694BA2C0C5}" destId="{A7529A59-E310-451C-B624-2FE80713133F}" srcOrd="0" destOrd="0" parTransId="{2144A483-AD00-4B74-B6D0-B67852CB2A64}" sibTransId="{ECBE179F-8128-4122-8A1A-C4F7ACB65972}"/>
    <dgm:cxn modelId="{4613EA65-23EE-468C-9BBB-7F3CFB56D665}" type="presOf" srcId="{33FE5FFE-E597-4643-9F70-D5FB344008B6}" destId="{22C438F8-DC60-4071-9B11-6795F8D9D2C5}" srcOrd="0" destOrd="0" presId="urn:microsoft.com/office/officeart/2005/8/layout/orgChart1"/>
    <dgm:cxn modelId="{AB37C468-5061-4ECF-AE38-E92B006EA96C}" type="presOf" srcId="{3AE2BC16-FC9B-4C51-BE06-4A694BA2C0C5}" destId="{D302EBAD-DA19-42BC-91CC-105871376590}" srcOrd="1" destOrd="0" presId="urn:microsoft.com/office/officeart/2005/8/layout/orgChart1"/>
    <dgm:cxn modelId="{D8133849-895C-4DF3-915E-6C11DB232B91}" type="presOf" srcId="{341660E4-C12B-475A-A0C9-CFEF0A9F944C}" destId="{BB4ABA1B-A1B0-4EF0-BB6D-6F3FFFECA75C}" srcOrd="0" destOrd="0" presId="urn:microsoft.com/office/officeart/2005/8/layout/orgChart1"/>
    <dgm:cxn modelId="{5E3F004C-06E2-459A-A63D-CF60AEAC158B}" type="presOf" srcId="{BA629D81-AFD9-4743-86A9-89B7162DE42F}" destId="{2E900E01-8E18-48C8-B68F-EB8EF6F25C0D}" srcOrd="1" destOrd="0" presId="urn:microsoft.com/office/officeart/2005/8/layout/orgChart1"/>
    <dgm:cxn modelId="{5E662A4C-85C1-4566-ABA4-FA9B932EF941}" srcId="{3FEED96B-5228-46E0-BD75-A35AF7E1DE6D}" destId="{C68D5FBF-8573-48DA-976B-F9FAA9E9F16A}" srcOrd="0" destOrd="0" parTransId="{F0FBE08A-02DB-4966-A5E5-72060AFE046F}" sibTransId="{9C9D4C8E-60E1-410A-81F4-4FFA789DDF23}"/>
    <dgm:cxn modelId="{607A844C-4130-45B7-BA8D-3BB3D568E0E1}" type="presOf" srcId="{9177A8B8-4F7E-434D-A762-7C0C8883C29B}" destId="{27A2735F-79CE-473F-9AA9-7CB29240DF64}" srcOrd="0" destOrd="0" presId="urn:microsoft.com/office/officeart/2005/8/layout/orgChart1"/>
    <dgm:cxn modelId="{17F5B44C-9BFD-4464-9166-2A304075F51A}" type="presOf" srcId="{9177A8B8-4F7E-434D-A762-7C0C8883C29B}" destId="{603A6E1A-4908-46E6-95B3-AEFF185822E0}" srcOrd="1" destOrd="0" presId="urn:microsoft.com/office/officeart/2005/8/layout/orgChart1"/>
    <dgm:cxn modelId="{82B2DF4D-56E8-453F-A7D6-33ECF81FC705}" type="presOf" srcId="{3F772270-A13D-4B3B-97E0-79DB9BA4EB49}" destId="{2BB870EC-25A9-453A-88D3-51C62DC7CE45}" srcOrd="0" destOrd="0" presId="urn:microsoft.com/office/officeart/2005/8/layout/orgChart1"/>
    <dgm:cxn modelId="{44E6F36D-8763-4D1F-ABC4-4FFA1C0683F6}" type="presOf" srcId="{5CD5A1AC-CC4F-476C-AF9C-03E31C60DC83}" destId="{54578435-606F-4477-919C-7FA8F15320F5}" srcOrd="1" destOrd="0" presId="urn:microsoft.com/office/officeart/2005/8/layout/orgChart1"/>
    <dgm:cxn modelId="{89F36E6E-7674-4F55-B79E-D243A7C1A451}" type="presOf" srcId="{432E9C23-60D5-46ED-A9EB-62D67E52E42E}" destId="{9DB90431-4954-4654-8C99-03423A952298}" srcOrd="1" destOrd="0" presId="urn:microsoft.com/office/officeart/2005/8/layout/orgChart1"/>
    <dgm:cxn modelId="{8BD6794E-B77F-4A54-B26E-BB9E16A6270B}" srcId="{6A0D5A29-6E8A-4370-BA85-8E7BAA73008F}" destId="{70966F90-6F63-4AB2-A8EA-B68A63DD85B1}" srcOrd="2" destOrd="0" parTransId="{FD77151B-7041-41BC-9254-EB7A1BEE2294}" sibTransId="{58A1E581-F095-49C3-9E3F-BAFBE00030C1}"/>
    <dgm:cxn modelId="{5FE48450-03A7-43C7-A33F-93F46F385A76}" srcId="{5D76BFEB-6A23-48F0-B719-A59E68226604}" destId="{3AE2BC16-FC9B-4C51-BE06-4A694BA2C0C5}" srcOrd="0" destOrd="0" parTransId="{65E834FF-CC47-43DF-8862-BFC772B8D059}" sibTransId="{1405482C-A4F1-4CC8-B741-269DEF42696C}"/>
    <dgm:cxn modelId="{1A57B170-C0DE-4FB7-8830-76BACF86D0E5}" type="presOf" srcId="{57920FA4-3260-4463-A81E-D5EC1E82E082}" destId="{05DDE276-BE98-4AB8-B94F-07EC7153549B}" srcOrd="0" destOrd="0" presId="urn:microsoft.com/office/officeart/2005/8/layout/orgChart1"/>
    <dgm:cxn modelId="{2155B251-56EE-4A08-9845-64F38C8E0A53}" type="presOf" srcId="{A2DD928F-9BB4-4F4D-983C-347A6CDE3BAE}" destId="{9546C974-AFC0-4CD9-AA29-99B7FFEAD716}" srcOrd="0" destOrd="0" presId="urn:microsoft.com/office/officeart/2005/8/layout/orgChart1"/>
    <dgm:cxn modelId="{AC702C72-E435-4CB5-A845-15AD88F7D1B6}" type="presOf" srcId="{64A9CE8E-65E4-43AC-A61E-4D014C591EC3}" destId="{BFD286FF-2F63-4DD5-BD06-9109C07D3CF3}" srcOrd="1" destOrd="0" presId="urn:microsoft.com/office/officeart/2005/8/layout/orgChart1"/>
    <dgm:cxn modelId="{E981F472-66C4-430C-9B97-D7854BDA471C}" type="presOf" srcId="{72F2A60E-77E2-4E62-8074-E5DCF134D099}" destId="{FE572A3A-D759-4DBA-BC60-CFD84C3C18D0}" srcOrd="1" destOrd="0" presId="urn:microsoft.com/office/officeart/2005/8/layout/orgChart1"/>
    <dgm:cxn modelId="{994DE373-4734-455A-A2E7-4670C41ADD92}" type="presOf" srcId="{C013E3E9-22D7-4069-9979-42BD53C20EDF}" destId="{85B6362D-045E-44E0-9B85-A55285814335}" srcOrd="1" destOrd="0" presId="urn:microsoft.com/office/officeart/2005/8/layout/orgChart1"/>
    <dgm:cxn modelId="{88EA1F75-9365-4403-828A-E14DFB8784F8}" type="presOf" srcId="{3FEED96B-5228-46E0-BD75-A35AF7E1DE6D}" destId="{36CC9792-A9CA-4D8C-9F8D-A944337D8063}" srcOrd="1" destOrd="0" presId="urn:microsoft.com/office/officeart/2005/8/layout/orgChart1"/>
    <dgm:cxn modelId="{351BD055-BD36-4592-BE2F-02CB71E70902}" type="presOf" srcId="{F0FBE08A-02DB-4966-A5E5-72060AFE046F}" destId="{D6819C6A-24AA-4485-8D63-047473035980}" srcOrd="0" destOrd="0" presId="urn:microsoft.com/office/officeart/2005/8/layout/orgChart1"/>
    <dgm:cxn modelId="{6EB6F756-FE4E-4E7A-8B62-7F6B77B8E493}" type="presOf" srcId="{A7529A59-E310-451C-B624-2FE80713133F}" destId="{1A8AA857-23E3-4849-9BB4-F7C110F122FA}" srcOrd="0" destOrd="0" presId="urn:microsoft.com/office/officeart/2005/8/layout/orgChart1"/>
    <dgm:cxn modelId="{1AEC1177-6640-4240-8156-9A4D31360871}" type="presOf" srcId="{04FAAF98-EE58-44C7-98B0-FEDA00DC4B1A}" destId="{289FA698-C1CD-4145-BF4C-701B7EB1AD94}" srcOrd="0" destOrd="0" presId="urn:microsoft.com/office/officeart/2005/8/layout/orgChart1"/>
    <dgm:cxn modelId="{E0353377-8699-4F03-BFFD-2503510139AA}" type="presOf" srcId="{18DEA905-F489-47D4-A490-255F87E653BB}" destId="{8DB3F626-4F33-4300-AD67-6B6833E92347}" srcOrd="0" destOrd="0" presId="urn:microsoft.com/office/officeart/2005/8/layout/orgChart1"/>
    <dgm:cxn modelId="{7F38AB78-48EF-4B04-8750-1EDE374A7095}" type="presOf" srcId="{4E4D32BC-289D-4D65-B899-137DBC9A3A5B}" destId="{DDDA4DCF-320B-4F91-90CC-DA1CC4E9D683}" srcOrd="0" destOrd="0" presId="urn:microsoft.com/office/officeart/2005/8/layout/orgChart1"/>
    <dgm:cxn modelId="{D02AFE79-8C70-4512-9DFE-E37DFCB09897}" srcId="{C013E3E9-22D7-4069-9979-42BD53C20EDF}" destId="{67C6ACFC-D4BD-414D-A966-37775D3865D9}" srcOrd="4" destOrd="0" parTransId="{73AB9109-7B94-408A-AFEF-574C5394BD6A}" sibTransId="{3F300554-269D-4B03-A935-69879BE048E7}"/>
    <dgm:cxn modelId="{B15C097A-C705-400B-9170-0353E95FF661}" type="presOf" srcId="{916CF0FB-DA74-45BD-9ABB-CE95188785ED}" destId="{42A24245-0621-4D50-BA0F-F597A7B4DFF8}" srcOrd="0" destOrd="0" presId="urn:microsoft.com/office/officeart/2005/8/layout/orgChart1"/>
    <dgm:cxn modelId="{BFFCBE5A-04F8-4893-8AB7-A0D6C3303B72}" srcId="{3AE2BC16-FC9B-4C51-BE06-4A694BA2C0C5}" destId="{C23938F3-115D-4216-A26E-99BCAD59329D}" srcOrd="3" destOrd="0" parTransId="{161581AC-C09D-4E07-9C7A-5CCE8D3E822B}" sibTransId="{FAD0A9EA-0E65-4ECB-B0EE-1061DF9E76C5}"/>
    <dgm:cxn modelId="{7B2EEB5A-8F47-4E91-8717-ED94F13D23B2}" srcId="{3FEED96B-5228-46E0-BD75-A35AF7E1DE6D}" destId="{525516C3-7C19-4A25-AD02-615FF6DC5B45}" srcOrd="2" destOrd="0" parTransId="{93FA761F-6A83-4FC1-A9ED-6FD59A153FA1}" sibTransId="{15457F77-B6BA-4C01-9C35-F90D4E01178C}"/>
    <dgm:cxn modelId="{0574997C-E923-4272-8D94-943834F0A167}" srcId="{3AE2BC16-FC9B-4C51-BE06-4A694BA2C0C5}" destId="{3F772270-A13D-4B3B-97E0-79DB9BA4EB49}" srcOrd="2" destOrd="0" parTransId="{93B69CFA-20AC-43EE-ADE3-5B0C3550ECD8}" sibTransId="{9B713268-12A8-45EF-A0BB-E3731B099214}"/>
    <dgm:cxn modelId="{754EBD7D-A0C3-41A2-8A23-8B367C8369F3}" srcId="{5D76BFEB-6A23-48F0-B719-A59E68226604}" destId="{5A05A586-BA56-4CC0-8B35-DA4E8FEF4283}" srcOrd="2" destOrd="0" parTransId="{092AE2E4-CCED-474D-BFE5-B5949C6A7FDB}" sibTransId="{BA50C69F-F92D-443B-BA1D-BFF9AEF96B8E}"/>
    <dgm:cxn modelId="{BCC7C581-C0FD-481F-A787-A08798ED10B1}" type="presOf" srcId="{C68D5FBF-8573-48DA-976B-F9FAA9E9F16A}" destId="{A185D462-0162-442D-8D09-376ECB474F84}" srcOrd="1" destOrd="0" presId="urn:microsoft.com/office/officeart/2005/8/layout/orgChart1"/>
    <dgm:cxn modelId="{C083B982-9755-4525-81A4-6C3FFB5EDEE6}" type="presOf" srcId="{7C00C85E-0BE3-4EE3-B634-90A305C3F1DF}" destId="{D003687A-4C7D-4D47-BFAA-BF7BAAD2E33F}" srcOrd="1" destOrd="0" presId="urn:microsoft.com/office/officeart/2005/8/layout/orgChart1"/>
    <dgm:cxn modelId="{31CA5F83-153D-4FD1-ACC2-02C17025AA92}" type="presOf" srcId="{AABA4660-2B7F-453E-BEFC-5FF096EFE28F}" destId="{E955E245-07EB-4912-BAA3-02D9E73BCE0D}" srcOrd="0" destOrd="0" presId="urn:microsoft.com/office/officeart/2005/8/layout/orgChart1"/>
    <dgm:cxn modelId="{CFA97383-E522-46E7-AB42-7E4A8A45478F}" srcId="{72F2A60E-77E2-4E62-8074-E5DCF134D099}" destId="{7C00C85E-0BE3-4EE3-B634-90A305C3F1DF}" srcOrd="4" destOrd="0" parTransId="{F603DC98-E927-4931-8EBF-5995FA26AE85}" sibTransId="{64347819-E487-4E65-A4C4-71A9427A8A36}"/>
    <dgm:cxn modelId="{35F2ED88-D220-4A09-893A-380ACD52D839}" type="presOf" srcId="{7C00C85E-0BE3-4EE3-B634-90A305C3F1DF}" destId="{A4C6D661-B8D9-4943-9BC9-48D1FA234513}" srcOrd="0" destOrd="0" presId="urn:microsoft.com/office/officeart/2005/8/layout/orgChart1"/>
    <dgm:cxn modelId="{6CEDAB89-36BA-4AF3-8F81-8C1A3CDEED1B}" srcId="{5D76BFEB-6A23-48F0-B719-A59E68226604}" destId="{3FEED96B-5228-46E0-BD75-A35AF7E1DE6D}" srcOrd="3" destOrd="0" parTransId="{04FAAF98-EE58-44C7-98B0-FEDA00DC4B1A}" sibTransId="{BCD301E5-5B70-4460-BACF-6B3FDD38A863}"/>
    <dgm:cxn modelId="{4B81398F-E3E6-483A-9CF2-D3C46AF753B1}" type="presOf" srcId="{907B0533-BFF8-4920-9BEE-F5A1A39DE837}" destId="{1BD678A6-9B0F-4B61-884E-AF58586FC9D1}" srcOrd="1" destOrd="0" presId="urn:microsoft.com/office/officeart/2005/8/layout/orgChart1"/>
    <dgm:cxn modelId="{7C919D90-37F8-4031-B87D-5EF342E91A0C}" srcId="{72F2A60E-77E2-4E62-8074-E5DCF134D099}" destId="{FCDEE2EF-C655-4F5B-9560-E1FD636D6544}" srcOrd="0" destOrd="0" parTransId="{05EDA000-A4A5-48B3-8DB9-2686B2D34AA1}" sibTransId="{ED00BADE-3CE2-42BA-A805-03EB151B6843}"/>
    <dgm:cxn modelId="{D560C291-613C-47D4-84BD-8DF55B148A22}" type="presOf" srcId="{FADEF30D-EE65-49E4-9995-7054FA0BC519}" destId="{6F96F6B3-A6CA-4477-944C-39DF32D60D5F}" srcOrd="1" destOrd="0" presId="urn:microsoft.com/office/officeart/2005/8/layout/orgChart1"/>
    <dgm:cxn modelId="{066B7493-24AC-40B8-A914-B1C26A646C5B}" srcId="{3FEED96B-5228-46E0-BD75-A35AF7E1DE6D}" destId="{432E9C23-60D5-46ED-A9EB-62D67E52E42E}" srcOrd="4" destOrd="0" parTransId="{FF4758B3-2CDD-4D77-AD51-FF96D4C3909B}" sibTransId="{92BE19D5-3174-4BD4-82C5-D396C0460CC9}"/>
    <dgm:cxn modelId="{67F2DC93-EF49-4FAD-ABF6-09A86B146192}" srcId="{5A05A586-BA56-4CC0-8B35-DA4E8FEF4283}" destId="{AABA4660-2B7F-453E-BEFC-5FF096EFE28F}" srcOrd="4" destOrd="0" parTransId="{1C47661F-6304-46E4-93D6-EEB2406CC916}" sibTransId="{8FFF81CA-6F91-491C-B8F0-2A35EFBC2211}"/>
    <dgm:cxn modelId="{E4915395-4C0F-4E85-B119-BFC457E6459B}" type="presOf" srcId="{9AD1CCF2-D40D-4950-A8F7-24B274F5F13D}" destId="{0B9C17FC-5070-4107-9985-A9439F5EEAD3}" srcOrd="1" destOrd="0" presId="urn:microsoft.com/office/officeart/2005/8/layout/orgChart1"/>
    <dgm:cxn modelId="{4B478295-7EE0-4893-B5F8-5F92389F0AD0}" type="presOf" srcId="{FDB9E766-0236-4BBD-AC3C-752087434CD2}" destId="{012A6DE5-B726-42E0-A3AB-EEB2FCD25A20}" srcOrd="0" destOrd="0" presId="urn:microsoft.com/office/officeart/2005/8/layout/orgChart1"/>
    <dgm:cxn modelId="{8A666397-1CE9-476A-96E4-10B945F586A3}" type="presOf" srcId="{33FE5FFE-E597-4643-9F70-D5FB344008B6}" destId="{3E723D6C-614D-4F27-87EF-2FEC90B3C06A}" srcOrd="1" destOrd="0" presId="urn:microsoft.com/office/officeart/2005/8/layout/orgChart1"/>
    <dgm:cxn modelId="{B4E7AC97-6479-44EB-9B57-BDE2D16E7E83}" type="presOf" srcId="{6AF9037C-E56E-41DA-9989-BB8F5BEDFCE1}" destId="{C15BFE34-F12E-4267-889C-D1F6EC970B58}" srcOrd="0" destOrd="0" presId="urn:microsoft.com/office/officeart/2005/8/layout/orgChart1"/>
    <dgm:cxn modelId="{5D18C697-E4A1-48FA-B421-D0E2B508096F}" type="presOf" srcId="{5064BEB8-4E0C-44E8-913A-B2571A314E99}" destId="{4ADDCF17-EAAD-455D-A94B-0B9959F3D818}" srcOrd="0" destOrd="0" presId="urn:microsoft.com/office/officeart/2005/8/layout/orgChart1"/>
    <dgm:cxn modelId="{75267D9B-26A1-4E14-800C-1ADE0EC7E9A3}" type="presOf" srcId="{59EC551E-7315-4F3E-B26B-A9413318EC6F}" destId="{A16DFFF5-4CB6-42EB-B0D8-11C996633F56}" srcOrd="0" destOrd="0" presId="urn:microsoft.com/office/officeart/2005/8/layout/orgChart1"/>
    <dgm:cxn modelId="{9F950C9D-5AEF-41F0-9657-EEC9344A5ADA}" type="presOf" srcId="{A7529A59-E310-451C-B624-2FE80713133F}" destId="{0B1801AE-828A-416D-9244-CB768DFD7B39}" srcOrd="1" destOrd="0" presId="urn:microsoft.com/office/officeart/2005/8/layout/orgChart1"/>
    <dgm:cxn modelId="{709D109D-B6D8-4B5F-9BFF-4356592E42BC}" type="presOf" srcId="{6761DBB1-08C3-4020-8E3E-CADF2621E4FE}" destId="{3600BD3B-637B-4277-870A-853B8EC5100A}" srcOrd="0" destOrd="0" presId="urn:microsoft.com/office/officeart/2005/8/layout/orgChart1"/>
    <dgm:cxn modelId="{F4ECC99E-52D6-4868-BAE5-FB8BE9E4B891}" type="presOf" srcId="{D6C95ED7-3E2F-4B44-A0BC-2B55FBD7AECA}" destId="{2D0A71E7-F691-4C34-BA0E-52D22334898B}" srcOrd="1" destOrd="0" presId="urn:microsoft.com/office/officeart/2005/8/layout/orgChart1"/>
    <dgm:cxn modelId="{25D2D39E-73AF-4C6E-9754-C83D86BD20D6}" type="presOf" srcId="{AABA4660-2B7F-453E-BEFC-5FF096EFE28F}" destId="{15F260F3-9972-4FDF-8AEF-A3990A8776B8}" srcOrd="1" destOrd="0" presId="urn:microsoft.com/office/officeart/2005/8/layout/orgChart1"/>
    <dgm:cxn modelId="{39381B9F-578C-4FE6-9BAE-5C686A79041E}" type="presOf" srcId="{18DEA905-F489-47D4-A490-255F87E653BB}" destId="{5C5151DC-5AE2-4387-A0A8-591A7B99A3C4}" srcOrd="1" destOrd="0" presId="urn:microsoft.com/office/officeart/2005/8/layout/orgChart1"/>
    <dgm:cxn modelId="{86F0D5A1-87A1-4995-8776-05764C25DC69}" srcId="{18DEA905-F489-47D4-A490-255F87E653BB}" destId="{C7E4A84E-11E2-438F-B999-5D2D03A185E3}" srcOrd="2" destOrd="0" parTransId="{FDB9E766-0236-4BBD-AC3C-752087434CD2}" sibTransId="{433A8797-385A-4CEB-840C-3883BE9FC33C}"/>
    <dgm:cxn modelId="{AA84E7A2-E4A0-47B5-A868-6C45D8051830}" type="presOf" srcId="{6FB04AAB-11D5-44A4-A4C4-28B84915866F}" destId="{AD6F2384-3784-4595-811C-9C77808DD9DB}" srcOrd="0" destOrd="0" presId="urn:microsoft.com/office/officeart/2005/8/layout/orgChart1"/>
    <dgm:cxn modelId="{E2895FA4-C100-4129-8947-9C97FC09D69B}" type="presOf" srcId="{1C47661F-6304-46E4-93D6-EEB2406CC916}" destId="{2883D160-CBA7-49ED-8786-BD5D72A59D86}" srcOrd="0" destOrd="0" presId="urn:microsoft.com/office/officeart/2005/8/layout/orgChart1"/>
    <dgm:cxn modelId="{B7F7D2A6-800A-43AB-9ED7-C35E040AC415}" type="presOf" srcId="{D6C95ED7-3E2F-4B44-A0BC-2B55FBD7AECA}" destId="{9F595B0B-874B-409E-B62A-8A7B35988BAA}" srcOrd="0" destOrd="0" presId="urn:microsoft.com/office/officeart/2005/8/layout/orgChart1"/>
    <dgm:cxn modelId="{C07CE3A9-166D-4E00-9419-82B3216ED26F}" type="presOf" srcId="{05EDA000-A4A5-48B3-8DB9-2686B2D34AA1}" destId="{4B696973-16F8-4F87-BDF8-1B428B76D614}" srcOrd="0" destOrd="0" presId="urn:microsoft.com/office/officeart/2005/8/layout/orgChart1"/>
    <dgm:cxn modelId="{96DE80AB-CBB8-403D-8106-1FA825A6AE5A}" srcId="{5A05A586-BA56-4CC0-8B35-DA4E8FEF4283}" destId="{4800442E-5C7B-4B5C-957B-C4C47D733B2C}" srcOrd="1" destOrd="0" parTransId="{A2DD928F-9BB4-4F4D-983C-347A6CDE3BAE}" sibTransId="{685607E2-756D-4077-823F-F780B20F471F}"/>
    <dgm:cxn modelId="{CE196DAD-0B95-49A8-9422-B7C19806D53F}" srcId="{72F2A60E-77E2-4E62-8074-E5DCF134D099}" destId="{64A9CE8E-65E4-43AC-A61E-4D014C591EC3}" srcOrd="3" destOrd="0" parTransId="{8960C196-7D7F-4A95-B09A-158EAF6CC4C8}" sibTransId="{C27CEA70-040B-4373-BCB0-D9FF27377968}"/>
    <dgm:cxn modelId="{CFB753B0-AECE-42ED-BE84-B7C3D1125E07}" type="presOf" srcId="{C66249A8-263E-4E26-8F7C-FAA6CD7D9171}" destId="{14A0298D-1C0E-4E59-991C-F2F4FCAB31A2}" srcOrd="0" destOrd="0" presId="urn:microsoft.com/office/officeart/2005/8/layout/orgChart1"/>
    <dgm:cxn modelId="{2326DCB2-6190-42BF-AE7A-D7C25D393F2A}" type="presOf" srcId="{525516C3-7C19-4A25-AD02-615FF6DC5B45}" destId="{15202A5C-0A67-4250-A143-B2A85C37ACD7}" srcOrd="1" destOrd="0" presId="urn:microsoft.com/office/officeart/2005/8/layout/orgChart1"/>
    <dgm:cxn modelId="{6EF4C4B5-C0B0-4C94-8F20-924AFA5CF15E}" srcId="{18DEA905-F489-47D4-A490-255F87E653BB}" destId="{57920FA4-3260-4463-A81E-D5EC1E82E082}" srcOrd="0" destOrd="0" parTransId="{6761DBB1-08C3-4020-8E3E-CADF2621E4FE}" sibTransId="{E190336A-670C-4515-9DA1-A8C20B7624F7}"/>
    <dgm:cxn modelId="{7EE0D7B8-18FA-4DAE-B3C2-831262315CD2}" type="presOf" srcId="{67C6ACFC-D4BD-414D-A966-37775D3865D9}" destId="{81712B02-ED9B-4B50-8DDC-CE2001BF0D43}" srcOrd="0" destOrd="0" presId="urn:microsoft.com/office/officeart/2005/8/layout/orgChart1"/>
    <dgm:cxn modelId="{30067ABA-D15C-4F6B-8D05-45AE029A65BF}" type="presOf" srcId="{72F2A60E-77E2-4E62-8074-E5DCF134D099}" destId="{3FFF4DCA-3529-4079-9B38-B1C1190E5A50}" srcOrd="0" destOrd="0" presId="urn:microsoft.com/office/officeart/2005/8/layout/orgChart1"/>
    <dgm:cxn modelId="{EB430EBB-C111-4C5C-B88F-08AF3A705651}" type="presOf" srcId="{9AD1CCF2-D40D-4950-A8F7-24B274F5F13D}" destId="{913B98BF-500D-4B73-96E2-0A205637EB0C}" srcOrd="0" destOrd="0" presId="urn:microsoft.com/office/officeart/2005/8/layout/orgChart1"/>
    <dgm:cxn modelId="{467020BB-BE66-48D2-9B3A-DE7188C55337}" type="presOf" srcId="{1BB5A61F-7938-470F-9ADC-893181EF84A1}" destId="{822944A7-BF01-4B52-921D-CFB4D1D5137B}" srcOrd="0" destOrd="0" presId="urn:microsoft.com/office/officeart/2005/8/layout/orgChart1"/>
    <dgm:cxn modelId="{BBE576BC-F646-4E0B-B90A-DC3F43D7FD2E}" type="presOf" srcId="{FD77151B-7041-41BC-9254-EB7A1BEE2294}" destId="{60CDAE6F-4D7A-4A1A-B4EA-1C4EC4EC48FF}" srcOrd="0" destOrd="0" presId="urn:microsoft.com/office/officeart/2005/8/layout/orgChart1"/>
    <dgm:cxn modelId="{65EF2AC0-E00A-4ECD-A026-D7E9482A7139}" type="presOf" srcId="{3F772270-A13D-4B3B-97E0-79DB9BA4EB49}" destId="{FB0EAB83-53E5-4745-9325-C23409E24D2F}" srcOrd="1" destOrd="0" presId="urn:microsoft.com/office/officeart/2005/8/layout/orgChart1"/>
    <dgm:cxn modelId="{CF8653C0-1984-4DE0-8571-2DA6C9E12797}" type="presOf" srcId="{4CF500E0-659B-4B9F-B160-43DAC3AB9428}" destId="{F07EFD64-4752-4563-9560-5283FF6D0B35}" srcOrd="1" destOrd="0" presId="urn:microsoft.com/office/officeart/2005/8/layout/orgChart1"/>
    <dgm:cxn modelId="{C159D6C0-1C55-4100-9072-57118591F8F2}" type="presOf" srcId="{4B4A3E22-B738-4EB8-89AB-EB74B2CE1F31}" destId="{D14C95C0-F05C-4D7B-8BC9-D825F6185499}" srcOrd="0" destOrd="0" presId="urn:microsoft.com/office/officeart/2005/8/layout/orgChart1"/>
    <dgm:cxn modelId="{A7DDD8C4-29C8-4F7C-97F8-D527D155993E}" type="presOf" srcId="{9C968052-A614-4E7E-A1AE-B37D526A9561}" destId="{4745B3A8-2DD1-4D7D-B079-21094B931B27}" srcOrd="0" destOrd="0" presId="urn:microsoft.com/office/officeart/2005/8/layout/orgChart1"/>
    <dgm:cxn modelId="{267A86C8-3532-43D5-A27B-EB64B642F689}" type="presOf" srcId="{70966F90-6F63-4AB2-A8EA-B68A63DD85B1}" destId="{68D5A7A7-CD2B-405D-A847-D8A8C13B37A7}" srcOrd="0" destOrd="0" presId="urn:microsoft.com/office/officeart/2005/8/layout/orgChart1"/>
    <dgm:cxn modelId="{634A2AC9-01D6-426E-A4F5-3DDABBFE4824}" type="presOf" srcId="{907B0533-BFF8-4920-9BEE-F5A1A39DE837}" destId="{054B2319-B6E4-40C5-B547-1BDC9A94E2B3}" srcOrd="0" destOrd="0" presId="urn:microsoft.com/office/officeart/2005/8/layout/orgChart1"/>
    <dgm:cxn modelId="{83EF68CC-8A7C-437D-9437-5A5701EF3287}" type="presOf" srcId="{4800442E-5C7B-4B5C-957B-C4C47D733B2C}" destId="{73D8CF6B-BD74-439E-99EC-1B2441F40E89}" srcOrd="1" destOrd="0" presId="urn:microsoft.com/office/officeart/2005/8/layout/orgChart1"/>
    <dgm:cxn modelId="{ED394CCD-FDF6-4C36-8DBB-0D6F3A5F39BB}" type="presOf" srcId="{2144A483-AD00-4B74-B6D0-B67852CB2A64}" destId="{39D6562A-1593-49B5-A785-6FBCB354D6AD}" srcOrd="0" destOrd="0" presId="urn:microsoft.com/office/officeart/2005/8/layout/orgChart1"/>
    <dgm:cxn modelId="{E14DCACD-31B3-4E7D-A408-E7ED0842C30F}" type="presOf" srcId="{D99E20D5-80A7-4A64-8D93-4A1D154F64FC}" destId="{59666A37-C380-4E55-950D-128032BD665D}" srcOrd="0" destOrd="0" presId="urn:microsoft.com/office/officeart/2005/8/layout/orgChart1"/>
    <dgm:cxn modelId="{CCCB6CCE-76B1-4874-A951-47628F7B3D23}" type="presOf" srcId="{57920FA4-3260-4463-A81E-D5EC1E82E082}" destId="{D27DBBA7-6A40-4ACC-8589-A0240BA2D8CA}" srcOrd="1" destOrd="0" presId="urn:microsoft.com/office/officeart/2005/8/layout/orgChart1"/>
    <dgm:cxn modelId="{628199CE-1721-4AE3-99CA-69DFA3C56BF3}" srcId="{C013E3E9-22D7-4069-9979-42BD53C20EDF}" destId="{6FB04AAB-11D5-44A4-A4C4-28B84915866F}" srcOrd="0" destOrd="0" parTransId="{B85BFC47-4C20-446C-AA04-BAE284FA4D22}" sibTransId="{E563A88A-15F7-4CD1-B919-5D0AD51EF515}"/>
    <dgm:cxn modelId="{4634F8CF-5AEC-4F88-9C71-7D720C512533}" type="presOf" srcId="{930821C2-8D10-4C69-8379-3F0DEF2C8562}" destId="{B3FA2812-4EB3-44F5-AFD0-304C72804BEA}" srcOrd="0" destOrd="0" presId="urn:microsoft.com/office/officeart/2005/8/layout/orgChart1"/>
    <dgm:cxn modelId="{DEF9FAD0-0437-4D70-8F2F-E719C4C73E95}" type="presOf" srcId="{5D76BFEB-6A23-48F0-B719-A59E68226604}" destId="{71DEB194-76D8-4BE1-B4C5-6175A6D16EFD}" srcOrd="1" destOrd="0" presId="urn:microsoft.com/office/officeart/2005/8/layout/orgChart1"/>
    <dgm:cxn modelId="{442884D1-1081-4C26-93CB-DCAC15D9F99C}" srcId="{18DEA905-F489-47D4-A490-255F87E653BB}" destId="{C66249A8-263E-4E26-8F7C-FAA6CD7D9171}" srcOrd="1" destOrd="0" parTransId="{D781DC60-ACD6-456A-922D-ECE41094AC51}" sibTransId="{27D1B037-5308-4343-82BF-B8884CC48027}"/>
    <dgm:cxn modelId="{8ACD28D2-1AAF-4DCE-A7A4-6A10B5D19A01}" type="presOf" srcId="{6FB04AAB-11D5-44A4-A4C4-28B84915866F}" destId="{31654D0C-E975-4121-9E62-B56F48BE7AEA}" srcOrd="1" destOrd="0" presId="urn:microsoft.com/office/officeart/2005/8/layout/orgChart1"/>
    <dgm:cxn modelId="{DC4E53D3-CF11-4AB2-AA05-BE1346EBE917}" type="presOf" srcId="{93FA761F-6A83-4FC1-A9ED-6FD59A153FA1}" destId="{E0B13B23-E0E5-45A6-B21E-6E976D486B59}" srcOrd="0" destOrd="0" presId="urn:microsoft.com/office/officeart/2005/8/layout/orgChart1"/>
    <dgm:cxn modelId="{E62945D5-8361-466D-B6C7-855FDA28D482}" type="presOf" srcId="{8960C196-7D7F-4A95-B09A-158EAF6CC4C8}" destId="{05EBB24E-3053-4AF5-ADEE-B04420DD8D2F}" srcOrd="0" destOrd="0" presId="urn:microsoft.com/office/officeart/2005/8/layout/orgChart1"/>
    <dgm:cxn modelId="{955120D6-2942-4724-AFD8-691C9559CC9B}" type="presOf" srcId="{B669398C-AD26-44D1-AFDC-BF7A3842627C}" destId="{E15A8680-ABED-46C0-851B-E94F1B84333E}" srcOrd="0" destOrd="0" presId="urn:microsoft.com/office/officeart/2005/8/layout/orgChart1"/>
    <dgm:cxn modelId="{BCBA4DD6-10AC-4AAB-B3D3-6474DE40D4D6}" type="presOf" srcId="{FCDEE2EF-C655-4F5B-9560-E1FD636D6544}" destId="{98743415-7505-401D-B169-9C5143F6BC6A}" srcOrd="1" destOrd="0" presId="urn:microsoft.com/office/officeart/2005/8/layout/orgChart1"/>
    <dgm:cxn modelId="{4C4B06DA-6B52-4F71-ADC9-6A945E871DDA}" type="presOf" srcId="{B85BFC47-4C20-446C-AA04-BAE284FA4D22}" destId="{84AABC47-F23F-473B-A9A1-10757F62DAE0}" srcOrd="0" destOrd="0" presId="urn:microsoft.com/office/officeart/2005/8/layout/orgChart1"/>
    <dgm:cxn modelId="{27F544DA-83E1-4860-9AC5-801B42413DC8}" type="presOf" srcId="{B6CE7CC8-FFCE-4809-9A88-76ECABC9BFDE}" destId="{405B777D-6961-4374-8492-E0875573A8AD}" srcOrd="0" destOrd="0" presId="urn:microsoft.com/office/officeart/2005/8/layout/orgChart1"/>
    <dgm:cxn modelId="{E4898CDA-499B-4133-9F62-34902F0285D6}" type="presOf" srcId="{161581AC-C09D-4E07-9C7A-5CCE8D3E822B}" destId="{8650C60E-B2E2-4447-A63D-AF95ED9AA605}" srcOrd="0" destOrd="0" presId="urn:microsoft.com/office/officeart/2005/8/layout/orgChart1"/>
    <dgm:cxn modelId="{713B33DC-7327-437E-BA7F-33157228C04E}" type="presOf" srcId="{66B02C6A-18DB-48C7-BBFE-2807D7BE82FF}" destId="{A56EFF6E-1A6D-4861-8F42-040A8F5FE57F}" srcOrd="0" destOrd="0" presId="urn:microsoft.com/office/officeart/2005/8/layout/orgChart1"/>
    <dgm:cxn modelId="{63C4C3DC-46FD-4A24-A636-EDE0CD12CEEF}" type="presOf" srcId="{3FEED96B-5228-46E0-BD75-A35AF7E1DE6D}" destId="{190F6FBA-77ED-47D1-818A-CEFEDAEC9D39}" srcOrd="0" destOrd="0" presId="urn:microsoft.com/office/officeart/2005/8/layout/orgChart1"/>
    <dgm:cxn modelId="{70BB9DDD-C06E-411A-BAAE-BD6DE302004D}" type="presOf" srcId="{C374078E-0965-45DE-BF11-69C06FED1F8C}" destId="{ACC65078-B055-4869-9984-FFF4ECB8C130}" srcOrd="1" destOrd="0" presId="urn:microsoft.com/office/officeart/2005/8/layout/orgChart1"/>
    <dgm:cxn modelId="{A50FDCDD-2C3B-401C-96E5-283FA0B2945D}" type="presOf" srcId="{65E834FF-CC47-43DF-8862-BFC772B8D059}" destId="{7A737517-50DC-4EAB-8253-C956EBDD836D}" srcOrd="0" destOrd="0" presId="urn:microsoft.com/office/officeart/2005/8/layout/orgChart1"/>
    <dgm:cxn modelId="{3E33A8DE-7645-4356-89F3-78E1F9AC1884}" type="presOf" srcId="{BA629D81-AFD9-4743-86A9-89B7162DE42F}" destId="{62EE7DC5-0F96-46FE-9197-37F47D531E1C}" srcOrd="0" destOrd="0" presId="urn:microsoft.com/office/officeart/2005/8/layout/orgChart1"/>
    <dgm:cxn modelId="{1EFE52DF-49B2-407F-9EB1-FF2740285F6D}" srcId="{C013E3E9-22D7-4069-9979-42BD53C20EDF}" destId="{1F12EEC1-B7FD-41E8-AB2D-110F1D8A16CD}" srcOrd="1" destOrd="0" parTransId="{652F615B-A05C-411D-BC9A-5F9F19534243}" sibTransId="{7BD6745A-AF58-492C-BDEC-7F8FEC1E5C07}"/>
    <dgm:cxn modelId="{092A0AE8-C3F6-4DDA-B970-13EF81704399}" type="presOf" srcId="{3FF6AE5B-DE0A-4D4C-890C-7A39E2E97EAD}" destId="{13F67F93-AEDC-4911-B947-8B26FC198089}" srcOrd="0" destOrd="0" presId="urn:microsoft.com/office/officeart/2005/8/layout/orgChart1"/>
    <dgm:cxn modelId="{641410E8-B987-4046-B92D-33C18D36FFBA}" srcId="{5A05A586-BA56-4CC0-8B35-DA4E8FEF4283}" destId="{66B02C6A-18DB-48C7-BBFE-2807D7BE82FF}" srcOrd="3" destOrd="0" parTransId="{9C968052-A614-4E7E-A1AE-B37D526A9561}" sibTransId="{978C0455-10A4-4126-86D4-E4A6C3B64273}"/>
    <dgm:cxn modelId="{93C9CDE8-C2EA-4A8A-8203-0788882248B5}" type="presOf" srcId="{66B02C6A-18DB-48C7-BBFE-2807D7BE82FF}" destId="{089D8F41-7740-4F78-AC72-EE00956AA502}" srcOrd="1" destOrd="0" presId="urn:microsoft.com/office/officeart/2005/8/layout/orgChart1"/>
    <dgm:cxn modelId="{16AD5FE9-526F-4842-9E52-DBA70549A7A2}" type="presOf" srcId="{CDECC297-D815-49C7-8DDC-077E40B6BB14}" destId="{FF537A08-71BC-450B-A1C6-A0BABCCAA2D1}" srcOrd="0" destOrd="0" presId="urn:microsoft.com/office/officeart/2005/8/layout/orgChart1"/>
    <dgm:cxn modelId="{5011DCE9-9DD6-4D4A-943E-2F0F59909C01}" srcId="{3FEED96B-5228-46E0-BD75-A35AF7E1DE6D}" destId="{D6C95ED7-3E2F-4B44-A0BC-2B55FBD7AECA}" srcOrd="5" destOrd="0" parTransId="{3FF6AE5B-DE0A-4D4C-890C-7A39E2E97EAD}" sibTransId="{6865D074-9203-419F-A0B0-D7B2BAF55642}"/>
    <dgm:cxn modelId="{48E4C3ED-C4EF-4FD9-9612-D214905F1707}" type="presOf" srcId="{1F12EEC1-B7FD-41E8-AB2D-110F1D8A16CD}" destId="{7F4DE097-1A98-4D4A-81CA-620F29A98B22}" srcOrd="1" destOrd="0" presId="urn:microsoft.com/office/officeart/2005/8/layout/orgChart1"/>
    <dgm:cxn modelId="{36A898EE-4A99-4C90-867D-18D11A6A143B}" type="presOf" srcId="{C7E4A84E-11E2-438F-B999-5D2D03A185E3}" destId="{E9F705CB-868E-4A7E-B9E2-937A05BD4ADC}" srcOrd="0" destOrd="0" presId="urn:microsoft.com/office/officeart/2005/8/layout/orgChart1"/>
    <dgm:cxn modelId="{37D9A9EE-0808-40E7-B768-BB8A6C472C23}" type="presOf" srcId="{64A9CE8E-65E4-43AC-A61E-4D014C591EC3}" destId="{FE8D4700-48C7-408C-99AA-96128C8E78EC}" srcOrd="0" destOrd="0" presId="urn:microsoft.com/office/officeart/2005/8/layout/orgChart1"/>
    <dgm:cxn modelId="{CB3323EF-EA9E-41B0-B7D4-987009272BD1}" srcId="{C013E3E9-22D7-4069-9979-42BD53C20EDF}" destId="{5CD5A1AC-CC4F-476C-AF9C-03E31C60DC83}" srcOrd="2" destOrd="0" parTransId="{BBCBB085-A83E-4D76-9186-B11733EDC388}" sibTransId="{7B713078-65F7-4828-A502-6817978CA86D}"/>
    <dgm:cxn modelId="{08CBA4F0-12E8-4B6D-A8F2-FA962D44EC60}" type="presOf" srcId="{1F12EEC1-B7FD-41E8-AB2D-110F1D8A16CD}" destId="{112046CD-4823-4340-A88D-F63952CAD6B4}" srcOrd="0" destOrd="0" presId="urn:microsoft.com/office/officeart/2005/8/layout/orgChart1"/>
    <dgm:cxn modelId="{13CEE3F0-2236-441B-ADD5-ED48131CA8AB}" type="presOf" srcId="{EB5435AB-6140-4F79-AD17-2DD1C0884E75}" destId="{C99F528A-BA44-41C5-8ED3-0695ED4CE22E}" srcOrd="0" destOrd="0" presId="urn:microsoft.com/office/officeart/2005/8/layout/orgChart1"/>
    <dgm:cxn modelId="{ED4FC2F1-84F7-4941-8B24-74E580341195}" type="presOf" srcId="{F603DC98-E927-4931-8EBF-5995FA26AE85}" destId="{943C1BFC-7A51-4D60-9056-16018263235F}" srcOrd="0" destOrd="0" presId="urn:microsoft.com/office/officeart/2005/8/layout/orgChart1"/>
    <dgm:cxn modelId="{FACC96F2-0C1D-4F43-984A-929429EF1A2C}" type="presOf" srcId="{5A05A586-BA56-4CC0-8B35-DA4E8FEF4283}" destId="{8A9061FA-2DC6-4BD1-9BE0-18F0975F3D82}" srcOrd="1" destOrd="0" presId="urn:microsoft.com/office/officeart/2005/8/layout/orgChart1"/>
    <dgm:cxn modelId="{CD6A1AF5-0ECE-422E-81FB-4DD441E8B488}" type="presOf" srcId="{C68D5FBF-8573-48DA-976B-F9FAA9E9F16A}" destId="{515B40CB-F879-45CE-B919-879F7BD856F6}" srcOrd="0" destOrd="0" presId="urn:microsoft.com/office/officeart/2005/8/layout/orgChart1"/>
    <dgm:cxn modelId="{B5B6D2F5-2698-414A-B0F0-8E50E77FAF96}" type="presOf" srcId="{3AE2BC16-FC9B-4C51-BE06-4A694BA2C0C5}" destId="{9597B260-CD02-4FB0-A9D3-B81D5DD80CA6}" srcOrd="0" destOrd="0" presId="urn:microsoft.com/office/officeart/2005/8/layout/orgChart1"/>
    <dgm:cxn modelId="{B09092F7-5547-44EA-AC3D-C304B58B9465}" type="presOf" srcId="{93B69CFA-20AC-43EE-ADE3-5B0C3550ECD8}" destId="{247F50B4-F648-49DA-B39D-A10792D5AE19}" srcOrd="0" destOrd="0" presId="urn:microsoft.com/office/officeart/2005/8/layout/orgChart1"/>
    <dgm:cxn modelId="{82A00AF9-B805-4543-99B6-13FAA31562C8}" srcId="{6A0D5A29-6E8A-4370-BA85-8E7BAA73008F}" destId="{C374078E-0965-45DE-BF11-69C06FED1F8C}" srcOrd="0" destOrd="0" parTransId="{EB5435AB-6140-4F79-AD17-2DD1C0884E75}" sibTransId="{5147E305-C736-497B-8CA7-CFAC5F65DAD4}"/>
    <dgm:cxn modelId="{9E48FAF9-27AF-4B1F-B28D-F9EE62BB7B93}" srcId="{4C8D2BF1-07AF-4DAB-92AE-D62543310E77}" destId="{5D76BFEB-6A23-48F0-B719-A59E68226604}" srcOrd="0" destOrd="0" parTransId="{6274A013-6C21-4E82-9FE3-B53AAEF0ADCC}" sibTransId="{91E670BD-28DF-4AAC-8831-42547E9C4E65}"/>
    <dgm:cxn modelId="{A5F60BFC-9E25-4980-9867-255DFB935BB2}" srcId="{72F2A60E-77E2-4E62-8074-E5DCF134D099}" destId="{1BB5A61F-7938-470F-9ADC-893181EF84A1}" srcOrd="1" destOrd="0" parTransId="{A121F05B-B0BD-4A9D-B0D9-7FAC8EB440EA}" sibTransId="{383EAC67-4E2D-4F26-B5D9-24C0137127F6}"/>
    <dgm:cxn modelId="{B46E49FC-A300-4250-8337-0615AEE7ECAB}" type="presOf" srcId="{1BB5A61F-7938-470F-9ADC-893181EF84A1}" destId="{B63C1C52-8A1F-47F2-9407-5FE1ADAD5BE1}" srcOrd="1" destOrd="0" presId="urn:microsoft.com/office/officeart/2005/8/layout/orgChart1"/>
    <dgm:cxn modelId="{2E624EFD-CB86-4CA3-8883-5DF4EE2C2AC8}" type="presOf" srcId="{BBCBB085-A83E-4D76-9186-B11733EDC388}" destId="{D77B11C6-EFDC-460B-BE84-367AA8972620}" srcOrd="0" destOrd="0" presId="urn:microsoft.com/office/officeart/2005/8/layout/orgChart1"/>
    <dgm:cxn modelId="{748A75FD-A830-458A-ACF0-E1857C8F4520}" type="presOf" srcId="{CDECC297-D815-49C7-8DDC-077E40B6BB14}" destId="{BB173B3F-5F25-4F42-8324-1F695AB5F805}" srcOrd="1" destOrd="0" presId="urn:microsoft.com/office/officeart/2005/8/layout/orgChart1"/>
    <dgm:cxn modelId="{2F0DB9FD-1E15-4091-8158-A70EF018357B}" type="presOf" srcId="{FADEF30D-EE65-49E4-9995-7054FA0BC519}" destId="{006F36A7-5DA4-4649-87DF-FBF74196EC56}" srcOrd="0" destOrd="0" presId="urn:microsoft.com/office/officeart/2005/8/layout/orgChart1"/>
    <dgm:cxn modelId="{A1ADF5A1-9EB5-40E2-9F95-0384CE8ECB97}" type="presParOf" srcId="{0429CC73-B33A-46E8-827A-160FBA5B4D39}" destId="{26892144-6399-4382-ACF7-4EB8658D1D5C}" srcOrd="0" destOrd="0" presId="urn:microsoft.com/office/officeart/2005/8/layout/orgChart1"/>
    <dgm:cxn modelId="{CDC79E76-A7EF-474C-BFE1-CF3EDA34F46B}" type="presParOf" srcId="{26892144-6399-4382-ACF7-4EB8658D1D5C}" destId="{620C06FE-6316-4A19-A828-A375EEF7F96B}" srcOrd="0" destOrd="0" presId="urn:microsoft.com/office/officeart/2005/8/layout/orgChart1"/>
    <dgm:cxn modelId="{9A2D9101-BF51-485A-9595-6E17EB2C94D1}" type="presParOf" srcId="{620C06FE-6316-4A19-A828-A375EEF7F96B}" destId="{7AC1E833-9116-4D49-88A0-E7C11A896892}" srcOrd="0" destOrd="0" presId="urn:microsoft.com/office/officeart/2005/8/layout/orgChart1"/>
    <dgm:cxn modelId="{FC6FF880-7FE2-4DD8-8245-62BE945EC0A6}" type="presParOf" srcId="{620C06FE-6316-4A19-A828-A375EEF7F96B}" destId="{71DEB194-76D8-4BE1-B4C5-6175A6D16EFD}" srcOrd="1" destOrd="0" presId="urn:microsoft.com/office/officeart/2005/8/layout/orgChart1"/>
    <dgm:cxn modelId="{EA8E3DEE-9BB7-4D69-8DF2-2A2DC3E33579}" type="presParOf" srcId="{26892144-6399-4382-ACF7-4EB8658D1D5C}" destId="{86ED3B20-8061-4200-818F-11F040E00273}" srcOrd="1" destOrd="0" presId="urn:microsoft.com/office/officeart/2005/8/layout/orgChart1"/>
    <dgm:cxn modelId="{047239CC-BFCF-4CC9-9140-D01BA8A3E28E}" type="presParOf" srcId="{86ED3B20-8061-4200-818F-11F040E00273}" destId="{7A737517-50DC-4EAB-8253-C956EBDD836D}" srcOrd="0" destOrd="0" presId="urn:microsoft.com/office/officeart/2005/8/layout/orgChart1"/>
    <dgm:cxn modelId="{E1707E50-8E1A-44C3-AA10-D7F53FB13C9F}" type="presParOf" srcId="{86ED3B20-8061-4200-818F-11F040E00273}" destId="{F648DD20-9406-4CF4-8B0A-E0ACD13559B1}" srcOrd="1" destOrd="0" presId="urn:microsoft.com/office/officeart/2005/8/layout/orgChart1"/>
    <dgm:cxn modelId="{71B5BFB8-D7AE-4C2C-A4D4-D25AB0E7C9FF}" type="presParOf" srcId="{F648DD20-9406-4CF4-8B0A-E0ACD13559B1}" destId="{572F0E58-74A4-44C8-984F-D0BD5ECF81B5}" srcOrd="0" destOrd="0" presId="urn:microsoft.com/office/officeart/2005/8/layout/orgChart1"/>
    <dgm:cxn modelId="{DF85CAC2-34DB-40A6-9B60-684D5736ACA8}" type="presParOf" srcId="{572F0E58-74A4-44C8-984F-D0BD5ECF81B5}" destId="{9597B260-CD02-4FB0-A9D3-B81D5DD80CA6}" srcOrd="0" destOrd="0" presId="urn:microsoft.com/office/officeart/2005/8/layout/orgChart1"/>
    <dgm:cxn modelId="{C3EC8C17-022A-4519-B386-E875C74EEB6C}" type="presParOf" srcId="{572F0E58-74A4-44C8-984F-D0BD5ECF81B5}" destId="{D302EBAD-DA19-42BC-91CC-105871376590}" srcOrd="1" destOrd="0" presId="urn:microsoft.com/office/officeart/2005/8/layout/orgChart1"/>
    <dgm:cxn modelId="{9FBAEE2D-2D24-4E16-85CE-483DDF55A5BB}" type="presParOf" srcId="{F648DD20-9406-4CF4-8B0A-E0ACD13559B1}" destId="{62378953-45EB-451F-B01F-BA91A146E201}" srcOrd="1" destOrd="0" presId="urn:microsoft.com/office/officeart/2005/8/layout/orgChart1"/>
    <dgm:cxn modelId="{3572A7BA-0626-4CBC-9A98-AF786522BE50}" type="presParOf" srcId="{62378953-45EB-451F-B01F-BA91A146E201}" destId="{39D6562A-1593-49B5-A785-6FBCB354D6AD}" srcOrd="0" destOrd="0" presId="urn:microsoft.com/office/officeart/2005/8/layout/orgChart1"/>
    <dgm:cxn modelId="{08664AE7-994F-4127-9A09-60ACD0C6934F}" type="presParOf" srcId="{62378953-45EB-451F-B01F-BA91A146E201}" destId="{C9D376AB-E03C-4B47-9E6F-98BB97AA9506}" srcOrd="1" destOrd="0" presId="urn:microsoft.com/office/officeart/2005/8/layout/orgChart1"/>
    <dgm:cxn modelId="{BB6073B0-5A06-464E-BEDD-C262B469E650}" type="presParOf" srcId="{C9D376AB-E03C-4B47-9E6F-98BB97AA9506}" destId="{DE3D7A94-78C4-4F77-9BFF-6E82C914F3E8}" srcOrd="0" destOrd="0" presId="urn:microsoft.com/office/officeart/2005/8/layout/orgChart1"/>
    <dgm:cxn modelId="{F8CF9C86-5C04-4097-B03D-FB6EB627955E}" type="presParOf" srcId="{DE3D7A94-78C4-4F77-9BFF-6E82C914F3E8}" destId="{1A8AA857-23E3-4849-9BB4-F7C110F122FA}" srcOrd="0" destOrd="0" presId="urn:microsoft.com/office/officeart/2005/8/layout/orgChart1"/>
    <dgm:cxn modelId="{EC36A8AE-CFCC-4798-909A-5050E33641CF}" type="presParOf" srcId="{DE3D7A94-78C4-4F77-9BFF-6E82C914F3E8}" destId="{0B1801AE-828A-416D-9244-CB768DFD7B39}" srcOrd="1" destOrd="0" presId="urn:microsoft.com/office/officeart/2005/8/layout/orgChart1"/>
    <dgm:cxn modelId="{1D8E305B-A32F-4DAF-9378-8D80A3B52B4A}" type="presParOf" srcId="{C9D376AB-E03C-4B47-9E6F-98BB97AA9506}" destId="{71797958-7785-4C18-AAB4-06EBD6B877D3}" srcOrd="1" destOrd="0" presId="urn:microsoft.com/office/officeart/2005/8/layout/orgChart1"/>
    <dgm:cxn modelId="{D15E3E3C-BFE6-46BE-9847-9C125F1BDEA1}" type="presParOf" srcId="{C9D376AB-E03C-4B47-9E6F-98BB97AA9506}" destId="{12AEC799-1BA6-42BF-85FA-29FF0905B605}" srcOrd="2" destOrd="0" presId="urn:microsoft.com/office/officeart/2005/8/layout/orgChart1"/>
    <dgm:cxn modelId="{8C52FA84-FC78-4F9C-B621-53B1E3FE2841}" type="presParOf" srcId="{62378953-45EB-451F-B01F-BA91A146E201}" destId="{405B777D-6961-4374-8492-E0875573A8AD}" srcOrd="2" destOrd="0" presId="urn:microsoft.com/office/officeart/2005/8/layout/orgChart1"/>
    <dgm:cxn modelId="{D08BB7AA-026E-48A6-AF98-109A74448EAB}" type="presParOf" srcId="{62378953-45EB-451F-B01F-BA91A146E201}" destId="{7AC60943-A86B-4B82-B525-0677BDEEF658}" srcOrd="3" destOrd="0" presId="urn:microsoft.com/office/officeart/2005/8/layout/orgChart1"/>
    <dgm:cxn modelId="{D118F081-FC3C-4FDD-96CA-ED291A9EE7D0}" type="presParOf" srcId="{7AC60943-A86B-4B82-B525-0677BDEEF658}" destId="{C8DFBBD6-1921-441A-AFA5-9ACA03FA153F}" srcOrd="0" destOrd="0" presId="urn:microsoft.com/office/officeart/2005/8/layout/orgChart1"/>
    <dgm:cxn modelId="{439C8ECE-3D90-40C3-9503-0D0B22F6C239}" type="presParOf" srcId="{C8DFBBD6-1921-441A-AFA5-9ACA03FA153F}" destId="{054B2319-B6E4-40C5-B547-1BDC9A94E2B3}" srcOrd="0" destOrd="0" presId="urn:microsoft.com/office/officeart/2005/8/layout/orgChart1"/>
    <dgm:cxn modelId="{1A5F8460-271C-43B7-B2BC-87BF75ED8AA3}" type="presParOf" srcId="{C8DFBBD6-1921-441A-AFA5-9ACA03FA153F}" destId="{1BD678A6-9B0F-4B61-884E-AF58586FC9D1}" srcOrd="1" destOrd="0" presId="urn:microsoft.com/office/officeart/2005/8/layout/orgChart1"/>
    <dgm:cxn modelId="{943AA269-374F-453D-9DFE-8F987C33C286}" type="presParOf" srcId="{7AC60943-A86B-4B82-B525-0677BDEEF658}" destId="{558D5ECE-EB65-4C88-B242-91352BA09D1E}" srcOrd="1" destOrd="0" presId="urn:microsoft.com/office/officeart/2005/8/layout/orgChart1"/>
    <dgm:cxn modelId="{4B101982-5D66-44E0-901F-9D68352894B0}" type="presParOf" srcId="{7AC60943-A86B-4B82-B525-0677BDEEF658}" destId="{4E79B156-113B-46E5-B026-968571F7E875}" srcOrd="2" destOrd="0" presId="urn:microsoft.com/office/officeart/2005/8/layout/orgChart1"/>
    <dgm:cxn modelId="{769AFFDB-5860-4F14-BB84-1A5B7F438B6C}" type="presParOf" srcId="{62378953-45EB-451F-B01F-BA91A146E201}" destId="{247F50B4-F648-49DA-B39D-A10792D5AE19}" srcOrd="4" destOrd="0" presId="urn:microsoft.com/office/officeart/2005/8/layout/orgChart1"/>
    <dgm:cxn modelId="{BB1955A0-F706-4FEC-9645-0646C432BD43}" type="presParOf" srcId="{62378953-45EB-451F-B01F-BA91A146E201}" destId="{78E14E1F-012F-41E8-BEBD-C5EF9B56D295}" srcOrd="5" destOrd="0" presId="urn:microsoft.com/office/officeart/2005/8/layout/orgChart1"/>
    <dgm:cxn modelId="{A3631283-0938-4B14-A236-22D2181FB448}" type="presParOf" srcId="{78E14E1F-012F-41E8-BEBD-C5EF9B56D295}" destId="{A4FD067A-D4B8-4968-9321-24DA1050C407}" srcOrd="0" destOrd="0" presId="urn:microsoft.com/office/officeart/2005/8/layout/orgChart1"/>
    <dgm:cxn modelId="{9043F24E-3BE6-41C0-98EE-A19FAF10566E}" type="presParOf" srcId="{A4FD067A-D4B8-4968-9321-24DA1050C407}" destId="{2BB870EC-25A9-453A-88D3-51C62DC7CE45}" srcOrd="0" destOrd="0" presId="urn:microsoft.com/office/officeart/2005/8/layout/orgChart1"/>
    <dgm:cxn modelId="{E862A3B1-4311-4AAE-B3CF-0C1F1C181FE6}" type="presParOf" srcId="{A4FD067A-D4B8-4968-9321-24DA1050C407}" destId="{FB0EAB83-53E5-4745-9325-C23409E24D2F}" srcOrd="1" destOrd="0" presId="urn:microsoft.com/office/officeart/2005/8/layout/orgChart1"/>
    <dgm:cxn modelId="{2AAF7B7A-1B09-4A28-8A93-C9339D37F10C}" type="presParOf" srcId="{78E14E1F-012F-41E8-BEBD-C5EF9B56D295}" destId="{01C1F12D-3BBE-490A-828E-8AC30342AAE4}" srcOrd="1" destOrd="0" presId="urn:microsoft.com/office/officeart/2005/8/layout/orgChart1"/>
    <dgm:cxn modelId="{744E3B7F-50F4-41D7-8819-4C3996A8C10D}" type="presParOf" srcId="{78E14E1F-012F-41E8-BEBD-C5EF9B56D295}" destId="{FA958D4F-B747-43D8-BE48-E12338B27C1D}" srcOrd="2" destOrd="0" presId="urn:microsoft.com/office/officeart/2005/8/layout/orgChart1"/>
    <dgm:cxn modelId="{58DD2AE3-9D24-425F-8F84-172146192585}" type="presParOf" srcId="{62378953-45EB-451F-B01F-BA91A146E201}" destId="{8650C60E-B2E2-4447-A63D-AF95ED9AA605}" srcOrd="6" destOrd="0" presId="urn:microsoft.com/office/officeart/2005/8/layout/orgChart1"/>
    <dgm:cxn modelId="{4E0954ED-96C9-46C2-9DE0-101968989063}" type="presParOf" srcId="{62378953-45EB-451F-B01F-BA91A146E201}" destId="{2A04F8D4-7D94-48B5-9D74-207602670292}" srcOrd="7" destOrd="0" presId="urn:microsoft.com/office/officeart/2005/8/layout/orgChart1"/>
    <dgm:cxn modelId="{EE202ED2-EA04-43CE-A92B-ADFD56D62B37}" type="presParOf" srcId="{2A04F8D4-7D94-48B5-9D74-207602670292}" destId="{660991C7-5234-46BA-9120-8D69B9884941}" srcOrd="0" destOrd="0" presId="urn:microsoft.com/office/officeart/2005/8/layout/orgChart1"/>
    <dgm:cxn modelId="{62B6B216-CC99-417F-97A9-E8C201A35FDD}" type="presParOf" srcId="{660991C7-5234-46BA-9120-8D69B9884941}" destId="{C8C50A10-974E-41F3-87F4-EDCE51022CD7}" srcOrd="0" destOrd="0" presId="urn:microsoft.com/office/officeart/2005/8/layout/orgChart1"/>
    <dgm:cxn modelId="{B448FE4D-E5AE-4FB0-AA3C-8362D306BB80}" type="presParOf" srcId="{660991C7-5234-46BA-9120-8D69B9884941}" destId="{63F5586A-4089-4DB0-98AE-D3E55DD152EF}" srcOrd="1" destOrd="0" presId="urn:microsoft.com/office/officeart/2005/8/layout/orgChart1"/>
    <dgm:cxn modelId="{6117BAEF-2810-4AFF-BAA8-0779AF8CDEFC}" type="presParOf" srcId="{2A04F8D4-7D94-48B5-9D74-207602670292}" destId="{FEC5FC56-7F4F-4CC2-B0AB-F94D6B605568}" srcOrd="1" destOrd="0" presId="urn:microsoft.com/office/officeart/2005/8/layout/orgChart1"/>
    <dgm:cxn modelId="{03DD2A1A-E28F-4139-8382-6C232FA9EAD5}" type="presParOf" srcId="{2A04F8D4-7D94-48B5-9D74-207602670292}" destId="{92243C9B-2977-4A59-9E46-B2708ECDEBB6}" srcOrd="2" destOrd="0" presId="urn:microsoft.com/office/officeart/2005/8/layout/orgChart1"/>
    <dgm:cxn modelId="{1DF62F5A-E337-4A0D-A1D4-0DBC1D918B6B}" type="presParOf" srcId="{62378953-45EB-451F-B01F-BA91A146E201}" destId="{93C6C949-564F-42DE-8D8E-964450C267AA}" srcOrd="8" destOrd="0" presId="urn:microsoft.com/office/officeart/2005/8/layout/orgChart1"/>
    <dgm:cxn modelId="{31E64D25-B3E7-4AAB-8D5C-06FBD5F5BDA6}" type="presParOf" srcId="{62378953-45EB-451F-B01F-BA91A146E201}" destId="{29B94546-8606-48F2-A03F-DE45F65B8C9B}" srcOrd="9" destOrd="0" presId="urn:microsoft.com/office/officeart/2005/8/layout/orgChart1"/>
    <dgm:cxn modelId="{8FD0C4D6-1447-4491-9383-6C221AD57499}" type="presParOf" srcId="{29B94546-8606-48F2-A03F-DE45F65B8C9B}" destId="{B31D2FA1-7AFC-421D-B423-818345045771}" srcOrd="0" destOrd="0" presId="urn:microsoft.com/office/officeart/2005/8/layout/orgChart1"/>
    <dgm:cxn modelId="{4DB8B427-C3B2-46CB-AC62-7D147E6AB1FA}" type="presParOf" srcId="{B31D2FA1-7AFC-421D-B423-818345045771}" destId="{C0EECBAB-37DD-4BD7-9093-6A54FBFEF787}" srcOrd="0" destOrd="0" presId="urn:microsoft.com/office/officeart/2005/8/layout/orgChart1"/>
    <dgm:cxn modelId="{0D50A580-9955-4AD1-A2A9-4D3A425BDCC6}" type="presParOf" srcId="{B31D2FA1-7AFC-421D-B423-818345045771}" destId="{F07EFD64-4752-4563-9560-5283FF6D0B35}" srcOrd="1" destOrd="0" presId="urn:microsoft.com/office/officeart/2005/8/layout/orgChart1"/>
    <dgm:cxn modelId="{DAED89B5-E38E-41A3-B935-906B006032A1}" type="presParOf" srcId="{29B94546-8606-48F2-A03F-DE45F65B8C9B}" destId="{91F34A2E-1C9B-4740-A4F4-BF3615C3EC31}" srcOrd="1" destOrd="0" presId="urn:microsoft.com/office/officeart/2005/8/layout/orgChart1"/>
    <dgm:cxn modelId="{681C9B80-49F5-4DE0-B0BD-C261CB85FCD6}" type="presParOf" srcId="{29B94546-8606-48F2-A03F-DE45F65B8C9B}" destId="{59CBEDCF-1EAD-4856-B57B-DD617093BC22}" srcOrd="2" destOrd="0" presId="urn:microsoft.com/office/officeart/2005/8/layout/orgChart1"/>
    <dgm:cxn modelId="{D199DEE6-BFDA-4BFF-8F67-B0779F7915B0}" type="presParOf" srcId="{F648DD20-9406-4CF4-8B0A-E0ACD13559B1}" destId="{E70FD2DE-290F-48DC-8F97-4C3D88143E94}" srcOrd="2" destOrd="0" presId="urn:microsoft.com/office/officeart/2005/8/layout/orgChart1"/>
    <dgm:cxn modelId="{E222F9C8-9FF5-4F5B-A934-7F5173286DFB}" type="presParOf" srcId="{86ED3B20-8061-4200-818F-11F040E00273}" destId="{DDDA4DCF-320B-4F91-90CC-DA1CC4E9D683}" srcOrd="2" destOrd="0" presId="urn:microsoft.com/office/officeart/2005/8/layout/orgChart1"/>
    <dgm:cxn modelId="{BDE4ADAD-6365-47D1-9704-22158B88CBF2}" type="presParOf" srcId="{86ED3B20-8061-4200-818F-11F040E00273}" destId="{0F6E6D89-26A6-47AF-AFD3-9728A74AE3BA}" srcOrd="3" destOrd="0" presId="urn:microsoft.com/office/officeart/2005/8/layout/orgChart1"/>
    <dgm:cxn modelId="{D9DB755E-93DF-4EDC-9466-0686E8B0C94D}" type="presParOf" srcId="{0F6E6D89-26A6-47AF-AFD3-9728A74AE3BA}" destId="{705ED8D9-20C2-45F6-AA0E-63651FDFAB04}" srcOrd="0" destOrd="0" presId="urn:microsoft.com/office/officeart/2005/8/layout/orgChart1"/>
    <dgm:cxn modelId="{8911B9E2-D8E8-48C8-A587-D4C08CF3E47F}" type="presParOf" srcId="{705ED8D9-20C2-45F6-AA0E-63651FDFAB04}" destId="{3FFF4DCA-3529-4079-9B38-B1C1190E5A50}" srcOrd="0" destOrd="0" presId="urn:microsoft.com/office/officeart/2005/8/layout/orgChart1"/>
    <dgm:cxn modelId="{CBE80B7B-66A2-4348-BED4-8DE06A66F566}" type="presParOf" srcId="{705ED8D9-20C2-45F6-AA0E-63651FDFAB04}" destId="{FE572A3A-D759-4DBA-BC60-CFD84C3C18D0}" srcOrd="1" destOrd="0" presId="urn:microsoft.com/office/officeart/2005/8/layout/orgChart1"/>
    <dgm:cxn modelId="{6F230E1E-31A0-4030-B6B5-0ABBD95D86DD}" type="presParOf" srcId="{0F6E6D89-26A6-47AF-AFD3-9728A74AE3BA}" destId="{43BA907B-58CB-4390-B0FD-B0BA45C822AA}" srcOrd="1" destOrd="0" presId="urn:microsoft.com/office/officeart/2005/8/layout/orgChart1"/>
    <dgm:cxn modelId="{512FE8A6-AA2E-45A1-8239-91935FF41494}" type="presParOf" srcId="{43BA907B-58CB-4390-B0FD-B0BA45C822AA}" destId="{4B696973-16F8-4F87-BDF8-1B428B76D614}" srcOrd="0" destOrd="0" presId="urn:microsoft.com/office/officeart/2005/8/layout/orgChart1"/>
    <dgm:cxn modelId="{35D34BF7-0E43-429B-83A0-20C97D6725F4}" type="presParOf" srcId="{43BA907B-58CB-4390-B0FD-B0BA45C822AA}" destId="{6B63D9FE-8F34-4341-A593-8B58946C473C}" srcOrd="1" destOrd="0" presId="urn:microsoft.com/office/officeart/2005/8/layout/orgChart1"/>
    <dgm:cxn modelId="{D1A5E183-F229-4F61-8E79-9D5CFFC27501}" type="presParOf" srcId="{6B63D9FE-8F34-4341-A593-8B58946C473C}" destId="{A2E50D2C-7BFC-441B-8D51-97121F8FB0C9}" srcOrd="0" destOrd="0" presId="urn:microsoft.com/office/officeart/2005/8/layout/orgChart1"/>
    <dgm:cxn modelId="{FD0CB12E-2EF5-4588-B0CD-41CDB018AB7F}" type="presParOf" srcId="{A2E50D2C-7BFC-441B-8D51-97121F8FB0C9}" destId="{050B82BC-04BB-41F1-924A-77EB66F5DDFF}" srcOrd="0" destOrd="0" presId="urn:microsoft.com/office/officeart/2005/8/layout/orgChart1"/>
    <dgm:cxn modelId="{DBE587B3-DEB2-4B92-8275-8B1DFB2B2F9F}" type="presParOf" srcId="{A2E50D2C-7BFC-441B-8D51-97121F8FB0C9}" destId="{98743415-7505-401D-B169-9C5143F6BC6A}" srcOrd="1" destOrd="0" presId="urn:microsoft.com/office/officeart/2005/8/layout/orgChart1"/>
    <dgm:cxn modelId="{786AB19D-BCE9-4F2F-9D43-76EFA698DCAC}" type="presParOf" srcId="{6B63D9FE-8F34-4341-A593-8B58946C473C}" destId="{001EF753-8BD1-4AC8-825D-32B8484CC8E1}" srcOrd="1" destOrd="0" presId="urn:microsoft.com/office/officeart/2005/8/layout/orgChart1"/>
    <dgm:cxn modelId="{5FB27AF3-31C3-41BC-BF2B-F32585054F31}" type="presParOf" srcId="{6B63D9FE-8F34-4341-A593-8B58946C473C}" destId="{ED1AA877-473D-456B-9C85-FA2989AD0448}" srcOrd="2" destOrd="0" presId="urn:microsoft.com/office/officeart/2005/8/layout/orgChart1"/>
    <dgm:cxn modelId="{67924B3C-88AC-4ED6-80DE-0E53DB3FEAE9}" type="presParOf" srcId="{43BA907B-58CB-4390-B0FD-B0BA45C822AA}" destId="{0B4AF830-6145-4C3E-A60E-B0E8540F65A8}" srcOrd="2" destOrd="0" presId="urn:microsoft.com/office/officeart/2005/8/layout/orgChart1"/>
    <dgm:cxn modelId="{59227A07-CF6B-4DF2-AD46-8ED7B1081DA7}" type="presParOf" srcId="{43BA907B-58CB-4390-B0FD-B0BA45C822AA}" destId="{666A8E1A-4536-451F-B899-77F595F4B292}" srcOrd="3" destOrd="0" presId="urn:microsoft.com/office/officeart/2005/8/layout/orgChart1"/>
    <dgm:cxn modelId="{28184492-3845-40A0-8448-F44BEA758FF7}" type="presParOf" srcId="{666A8E1A-4536-451F-B899-77F595F4B292}" destId="{57229A89-4494-407B-8355-34A674F423FE}" srcOrd="0" destOrd="0" presId="urn:microsoft.com/office/officeart/2005/8/layout/orgChart1"/>
    <dgm:cxn modelId="{39433AA7-0769-4F71-A8CE-E526908144DA}" type="presParOf" srcId="{57229A89-4494-407B-8355-34A674F423FE}" destId="{822944A7-BF01-4B52-921D-CFB4D1D5137B}" srcOrd="0" destOrd="0" presId="urn:microsoft.com/office/officeart/2005/8/layout/orgChart1"/>
    <dgm:cxn modelId="{8169C09A-4A21-4E27-8F73-0B404660F927}" type="presParOf" srcId="{57229A89-4494-407B-8355-34A674F423FE}" destId="{B63C1C52-8A1F-47F2-9407-5FE1ADAD5BE1}" srcOrd="1" destOrd="0" presId="urn:microsoft.com/office/officeart/2005/8/layout/orgChart1"/>
    <dgm:cxn modelId="{E042DD01-9E2C-467D-B131-D579F5D67C0A}" type="presParOf" srcId="{666A8E1A-4536-451F-B899-77F595F4B292}" destId="{8C218C79-9254-4984-B018-4FB220CDC50D}" srcOrd="1" destOrd="0" presId="urn:microsoft.com/office/officeart/2005/8/layout/orgChart1"/>
    <dgm:cxn modelId="{EFEEA371-B800-4D0D-ADCE-F1FE7313B3B0}" type="presParOf" srcId="{666A8E1A-4536-451F-B899-77F595F4B292}" destId="{9AFC8651-0484-487F-9D45-A5A4A6B2D2A7}" srcOrd="2" destOrd="0" presId="urn:microsoft.com/office/officeart/2005/8/layout/orgChart1"/>
    <dgm:cxn modelId="{134BF3ED-5D73-4CB5-8E2C-1C1EAA7D156F}" type="presParOf" srcId="{43BA907B-58CB-4390-B0FD-B0BA45C822AA}" destId="{7D3BF474-777F-46AF-896E-4D5044FCFA4F}" srcOrd="4" destOrd="0" presId="urn:microsoft.com/office/officeart/2005/8/layout/orgChart1"/>
    <dgm:cxn modelId="{83C5E740-7978-4764-A289-81FB54449AEC}" type="presParOf" srcId="{43BA907B-58CB-4390-B0FD-B0BA45C822AA}" destId="{473A3124-AAA8-41CC-BA65-FD5CC57184F1}" srcOrd="5" destOrd="0" presId="urn:microsoft.com/office/officeart/2005/8/layout/orgChart1"/>
    <dgm:cxn modelId="{8A36AE0D-B0D8-4D34-8E55-AD75DDB83F1F}" type="presParOf" srcId="{473A3124-AAA8-41CC-BA65-FD5CC57184F1}" destId="{A2155614-7E92-4C13-AE85-0948AC74873D}" srcOrd="0" destOrd="0" presId="urn:microsoft.com/office/officeart/2005/8/layout/orgChart1"/>
    <dgm:cxn modelId="{383214A0-5831-4421-8BF9-4B6D4BD2713F}" type="presParOf" srcId="{A2155614-7E92-4C13-AE85-0948AC74873D}" destId="{4ADDCF17-EAAD-455D-A94B-0B9959F3D818}" srcOrd="0" destOrd="0" presId="urn:microsoft.com/office/officeart/2005/8/layout/orgChart1"/>
    <dgm:cxn modelId="{32BE8A2B-25D6-452E-9CEE-815BDE678139}" type="presParOf" srcId="{A2155614-7E92-4C13-AE85-0948AC74873D}" destId="{C3C65F38-38F8-43EC-AA3A-061EA54DE8D7}" srcOrd="1" destOrd="0" presId="urn:microsoft.com/office/officeart/2005/8/layout/orgChart1"/>
    <dgm:cxn modelId="{4C2EC260-12C0-445E-961E-CFD149A25247}" type="presParOf" srcId="{473A3124-AAA8-41CC-BA65-FD5CC57184F1}" destId="{7E3DA26E-1176-4B6D-A143-47E058EC69C9}" srcOrd="1" destOrd="0" presId="urn:microsoft.com/office/officeart/2005/8/layout/orgChart1"/>
    <dgm:cxn modelId="{74FD6A04-C847-4AF9-9969-7F47E22182A9}" type="presParOf" srcId="{473A3124-AAA8-41CC-BA65-FD5CC57184F1}" destId="{20B69233-FFA6-4466-83A4-2009A2B039B8}" srcOrd="2" destOrd="0" presId="urn:microsoft.com/office/officeart/2005/8/layout/orgChart1"/>
    <dgm:cxn modelId="{F3070466-197B-4DA7-8F4B-AF9BF30082E3}" type="presParOf" srcId="{43BA907B-58CB-4390-B0FD-B0BA45C822AA}" destId="{05EBB24E-3053-4AF5-ADEE-B04420DD8D2F}" srcOrd="6" destOrd="0" presId="urn:microsoft.com/office/officeart/2005/8/layout/orgChart1"/>
    <dgm:cxn modelId="{854050C5-2DD5-41AC-AA1E-ACF3118B0858}" type="presParOf" srcId="{43BA907B-58CB-4390-B0FD-B0BA45C822AA}" destId="{347769D8-5BD9-4158-912E-011D7A88671C}" srcOrd="7" destOrd="0" presId="urn:microsoft.com/office/officeart/2005/8/layout/orgChart1"/>
    <dgm:cxn modelId="{9731ABE3-17C8-4095-AB1B-0F545B54E43C}" type="presParOf" srcId="{347769D8-5BD9-4158-912E-011D7A88671C}" destId="{4F354DA8-581A-41AC-AD8A-981AB477D414}" srcOrd="0" destOrd="0" presId="urn:microsoft.com/office/officeart/2005/8/layout/orgChart1"/>
    <dgm:cxn modelId="{0D576591-3AFF-4DDE-83DC-3F49DBFB4E06}" type="presParOf" srcId="{4F354DA8-581A-41AC-AD8A-981AB477D414}" destId="{FE8D4700-48C7-408C-99AA-96128C8E78EC}" srcOrd="0" destOrd="0" presId="urn:microsoft.com/office/officeart/2005/8/layout/orgChart1"/>
    <dgm:cxn modelId="{E134F9B8-E273-4C27-92D1-100886CDDE85}" type="presParOf" srcId="{4F354DA8-581A-41AC-AD8A-981AB477D414}" destId="{BFD286FF-2F63-4DD5-BD06-9109C07D3CF3}" srcOrd="1" destOrd="0" presId="urn:microsoft.com/office/officeart/2005/8/layout/orgChart1"/>
    <dgm:cxn modelId="{13499537-750D-46DB-9BE4-6C770E41D082}" type="presParOf" srcId="{347769D8-5BD9-4158-912E-011D7A88671C}" destId="{B39473BA-2263-4522-9A09-7241DC5D4314}" srcOrd="1" destOrd="0" presId="urn:microsoft.com/office/officeart/2005/8/layout/orgChart1"/>
    <dgm:cxn modelId="{4B112B76-21DE-4006-8C63-D4E3D72A145B}" type="presParOf" srcId="{347769D8-5BD9-4158-912E-011D7A88671C}" destId="{84F28CC2-0EF8-4A5F-A8B2-E3A645863D6E}" srcOrd="2" destOrd="0" presId="urn:microsoft.com/office/officeart/2005/8/layout/orgChart1"/>
    <dgm:cxn modelId="{48B35C35-56F2-45C8-BE4D-CE6181564687}" type="presParOf" srcId="{43BA907B-58CB-4390-B0FD-B0BA45C822AA}" destId="{943C1BFC-7A51-4D60-9056-16018263235F}" srcOrd="8" destOrd="0" presId="urn:microsoft.com/office/officeart/2005/8/layout/orgChart1"/>
    <dgm:cxn modelId="{045428CA-225E-43DA-923A-C931BD18BE8F}" type="presParOf" srcId="{43BA907B-58CB-4390-B0FD-B0BA45C822AA}" destId="{05A334DC-A5F4-4AC2-A560-27FC5A19827B}" srcOrd="9" destOrd="0" presId="urn:microsoft.com/office/officeart/2005/8/layout/orgChart1"/>
    <dgm:cxn modelId="{CEC2708E-6D08-4747-9EE3-F236E6976261}" type="presParOf" srcId="{05A334DC-A5F4-4AC2-A560-27FC5A19827B}" destId="{E191F5E6-7DC4-4220-9840-9C772B6DB1E0}" srcOrd="0" destOrd="0" presId="urn:microsoft.com/office/officeart/2005/8/layout/orgChart1"/>
    <dgm:cxn modelId="{72E2C6ED-C147-4959-9C00-85488C7A3CFF}" type="presParOf" srcId="{E191F5E6-7DC4-4220-9840-9C772B6DB1E0}" destId="{A4C6D661-B8D9-4943-9BC9-48D1FA234513}" srcOrd="0" destOrd="0" presId="urn:microsoft.com/office/officeart/2005/8/layout/orgChart1"/>
    <dgm:cxn modelId="{590A59A2-7FC8-4A08-AECD-44C6E4DE657A}" type="presParOf" srcId="{E191F5E6-7DC4-4220-9840-9C772B6DB1E0}" destId="{D003687A-4C7D-4D47-BFAA-BF7BAAD2E33F}" srcOrd="1" destOrd="0" presId="urn:microsoft.com/office/officeart/2005/8/layout/orgChart1"/>
    <dgm:cxn modelId="{90D402F4-0F2C-47BE-AB54-F762CCB6E08A}" type="presParOf" srcId="{05A334DC-A5F4-4AC2-A560-27FC5A19827B}" destId="{F08CAA6E-09A0-4108-85B0-910031B49506}" srcOrd="1" destOrd="0" presId="urn:microsoft.com/office/officeart/2005/8/layout/orgChart1"/>
    <dgm:cxn modelId="{132045DE-9FE4-45F3-87CB-D9522025F3A9}" type="presParOf" srcId="{05A334DC-A5F4-4AC2-A560-27FC5A19827B}" destId="{7A75A37F-15A1-4777-930C-992F55454353}" srcOrd="2" destOrd="0" presId="urn:microsoft.com/office/officeart/2005/8/layout/orgChart1"/>
    <dgm:cxn modelId="{1FB07BC0-BDFC-46A8-A6C8-1E0F6CC3784D}" type="presParOf" srcId="{0F6E6D89-26A6-47AF-AFD3-9728A74AE3BA}" destId="{BFC962FC-B5EF-44F8-A96C-01BC3C927ADD}" srcOrd="2" destOrd="0" presId="urn:microsoft.com/office/officeart/2005/8/layout/orgChart1"/>
    <dgm:cxn modelId="{1C0EEACB-43C6-4140-9711-1EE528A5BE11}" type="presParOf" srcId="{86ED3B20-8061-4200-818F-11F040E00273}" destId="{633EFA95-5F38-4189-BE13-EFDBB7F7AEA3}" srcOrd="4" destOrd="0" presId="urn:microsoft.com/office/officeart/2005/8/layout/orgChart1"/>
    <dgm:cxn modelId="{AA7D82D1-37DB-44B5-BED6-D8F56CA9DB9F}" type="presParOf" srcId="{86ED3B20-8061-4200-818F-11F040E00273}" destId="{C4C7EE1C-E79D-427E-A9CD-769768B536A7}" srcOrd="5" destOrd="0" presId="urn:microsoft.com/office/officeart/2005/8/layout/orgChart1"/>
    <dgm:cxn modelId="{CFD900C8-FF19-494A-AFB8-32E8E3897D37}" type="presParOf" srcId="{C4C7EE1C-E79D-427E-A9CD-769768B536A7}" destId="{65026F40-E252-49DC-A572-A01BD87271EF}" srcOrd="0" destOrd="0" presId="urn:microsoft.com/office/officeart/2005/8/layout/orgChart1"/>
    <dgm:cxn modelId="{D66433A5-EA67-466D-9C5C-9DF187FD08EA}" type="presParOf" srcId="{65026F40-E252-49DC-A572-A01BD87271EF}" destId="{73E1FA72-E4C3-460D-9D32-27CD56481DE5}" srcOrd="0" destOrd="0" presId="urn:microsoft.com/office/officeart/2005/8/layout/orgChart1"/>
    <dgm:cxn modelId="{663E62CD-7B22-4B54-9906-D6616C4534D7}" type="presParOf" srcId="{65026F40-E252-49DC-A572-A01BD87271EF}" destId="{8A9061FA-2DC6-4BD1-9BE0-18F0975F3D82}" srcOrd="1" destOrd="0" presId="urn:microsoft.com/office/officeart/2005/8/layout/orgChart1"/>
    <dgm:cxn modelId="{DE5CA34A-47B6-435B-BED5-ACAD172640CF}" type="presParOf" srcId="{C4C7EE1C-E79D-427E-A9CD-769768B536A7}" destId="{54B40701-FB60-4D9E-9045-B0C43AC9902A}" srcOrd="1" destOrd="0" presId="urn:microsoft.com/office/officeart/2005/8/layout/orgChart1"/>
    <dgm:cxn modelId="{A9AC0C02-EA25-45AD-ABD2-BE42D5924C01}" type="presParOf" srcId="{54B40701-FB60-4D9E-9045-B0C43AC9902A}" destId="{3F38D6E0-41D3-42FB-895B-CE493101A698}" srcOrd="0" destOrd="0" presId="urn:microsoft.com/office/officeart/2005/8/layout/orgChart1"/>
    <dgm:cxn modelId="{E076ACED-892E-4C8B-934D-7DABEAD8AE18}" type="presParOf" srcId="{54B40701-FB60-4D9E-9045-B0C43AC9902A}" destId="{AA1B90CA-66C2-42E3-B11A-4DFD99D61448}" srcOrd="1" destOrd="0" presId="urn:microsoft.com/office/officeart/2005/8/layout/orgChart1"/>
    <dgm:cxn modelId="{07DA2929-BF4D-49A9-B70C-A908D6EC40C8}" type="presParOf" srcId="{AA1B90CA-66C2-42E3-B11A-4DFD99D61448}" destId="{2126B55C-A2FF-4405-9626-8A944B21A09C}" srcOrd="0" destOrd="0" presId="urn:microsoft.com/office/officeart/2005/8/layout/orgChart1"/>
    <dgm:cxn modelId="{75D37318-CD53-4572-B1CA-ACBCD8317948}" type="presParOf" srcId="{2126B55C-A2FF-4405-9626-8A944B21A09C}" destId="{22C438F8-DC60-4071-9B11-6795F8D9D2C5}" srcOrd="0" destOrd="0" presId="urn:microsoft.com/office/officeart/2005/8/layout/orgChart1"/>
    <dgm:cxn modelId="{A9BA93B2-99AB-4CDC-A6DB-FA7D7B00B1DE}" type="presParOf" srcId="{2126B55C-A2FF-4405-9626-8A944B21A09C}" destId="{3E723D6C-614D-4F27-87EF-2FEC90B3C06A}" srcOrd="1" destOrd="0" presId="urn:microsoft.com/office/officeart/2005/8/layout/orgChart1"/>
    <dgm:cxn modelId="{E4FA6EC8-3557-4150-AB96-B650DBD515A4}" type="presParOf" srcId="{AA1B90CA-66C2-42E3-B11A-4DFD99D61448}" destId="{F42BEB7B-280B-44A5-B0F8-342B42943DDC}" srcOrd="1" destOrd="0" presId="urn:microsoft.com/office/officeart/2005/8/layout/orgChart1"/>
    <dgm:cxn modelId="{3EC4F6A0-FCE3-481C-A1DE-1B35DB2116C0}" type="presParOf" srcId="{AA1B90CA-66C2-42E3-B11A-4DFD99D61448}" destId="{426B49DE-2B17-4AE7-A83D-933C11E338DA}" srcOrd="2" destOrd="0" presId="urn:microsoft.com/office/officeart/2005/8/layout/orgChart1"/>
    <dgm:cxn modelId="{FA9C80BD-2384-4480-8D76-661C30539AD3}" type="presParOf" srcId="{54B40701-FB60-4D9E-9045-B0C43AC9902A}" destId="{9546C974-AFC0-4CD9-AA29-99B7FFEAD716}" srcOrd="2" destOrd="0" presId="urn:microsoft.com/office/officeart/2005/8/layout/orgChart1"/>
    <dgm:cxn modelId="{097F388F-4BAC-4C14-ACFB-FB0452952DE2}" type="presParOf" srcId="{54B40701-FB60-4D9E-9045-B0C43AC9902A}" destId="{308E2688-AA65-4693-A34D-3245833B52F6}" srcOrd="3" destOrd="0" presId="urn:microsoft.com/office/officeart/2005/8/layout/orgChart1"/>
    <dgm:cxn modelId="{F0EF3A9E-224F-433E-8145-AE9582974936}" type="presParOf" srcId="{308E2688-AA65-4693-A34D-3245833B52F6}" destId="{4A09BCD2-7743-43A7-BA36-A218D0BC0A30}" srcOrd="0" destOrd="0" presId="urn:microsoft.com/office/officeart/2005/8/layout/orgChart1"/>
    <dgm:cxn modelId="{7ACB3256-6314-41F9-B92E-F268F964DDB4}" type="presParOf" srcId="{4A09BCD2-7743-43A7-BA36-A218D0BC0A30}" destId="{A962AB39-6544-44A6-9F32-05D8A6392625}" srcOrd="0" destOrd="0" presId="urn:microsoft.com/office/officeart/2005/8/layout/orgChart1"/>
    <dgm:cxn modelId="{16D0516C-3432-460B-8445-0D1474355849}" type="presParOf" srcId="{4A09BCD2-7743-43A7-BA36-A218D0BC0A30}" destId="{73D8CF6B-BD74-439E-99EC-1B2441F40E89}" srcOrd="1" destOrd="0" presId="urn:microsoft.com/office/officeart/2005/8/layout/orgChart1"/>
    <dgm:cxn modelId="{F823CAB6-E7DA-4BA6-A2F5-DA505B6D956C}" type="presParOf" srcId="{308E2688-AA65-4693-A34D-3245833B52F6}" destId="{FCB091BF-BBD6-4EB8-9EB3-B2ABCD9B4E3F}" srcOrd="1" destOrd="0" presId="urn:microsoft.com/office/officeart/2005/8/layout/orgChart1"/>
    <dgm:cxn modelId="{B771FC2A-D9C2-4254-8EAA-42C4B30085D1}" type="presParOf" srcId="{308E2688-AA65-4693-A34D-3245833B52F6}" destId="{1F9650D4-37BC-4221-8BF8-21091D4A14D0}" srcOrd="2" destOrd="0" presId="urn:microsoft.com/office/officeart/2005/8/layout/orgChart1"/>
    <dgm:cxn modelId="{F6711828-E767-43E0-AFCE-4D1A9FAEDF2D}" type="presParOf" srcId="{54B40701-FB60-4D9E-9045-B0C43AC9902A}" destId="{732B2F8D-0235-43CD-85D2-3E504DE8B793}" srcOrd="4" destOrd="0" presId="urn:microsoft.com/office/officeart/2005/8/layout/orgChart1"/>
    <dgm:cxn modelId="{7BC28F12-3255-4F4C-A87E-18B5F0E44E73}" type="presParOf" srcId="{54B40701-FB60-4D9E-9045-B0C43AC9902A}" destId="{AEC8AC33-F861-4BD3-AA2B-9289E7272418}" srcOrd="5" destOrd="0" presId="urn:microsoft.com/office/officeart/2005/8/layout/orgChart1"/>
    <dgm:cxn modelId="{C18FCCFA-5CA4-47C4-83E6-167053D16B11}" type="presParOf" srcId="{AEC8AC33-F861-4BD3-AA2B-9289E7272418}" destId="{57F03951-F9E6-4DA0-9656-6FEC79B7F153}" srcOrd="0" destOrd="0" presId="urn:microsoft.com/office/officeart/2005/8/layout/orgChart1"/>
    <dgm:cxn modelId="{71757091-6A7D-47BF-871C-405A2EBE01DE}" type="presParOf" srcId="{57F03951-F9E6-4DA0-9656-6FEC79B7F153}" destId="{27A2735F-79CE-473F-9AA9-7CB29240DF64}" srcOrd="0" destOrd="0" presId="urn:microsoft.com/office/officeart/2005/8/layout/orgChart1"/>
    <dgm:cxn modelId="{10ABB96C-725E-4645-9B99-B66C87BE17B7}" type="presParOf" srcId="{57F03951-F9E6-4DA0-9656-6FEC79B7F153}" destId="{603A6E1A-4908-46E6-95B3-AEFF185822E0}" srcOrd="1" destOrd="0" presId="urn:microsoft.com/office/officeart/2005/8/layout/orgChart1"/>
    <dgm:cxn modelId="{D4480A56-6AAF-48B1-B58A-412E4D6EA5CF}" type="presParOf" srcId="{AEC8AC33-F861-4BD3-AA2B-9289E7272418}" destId="{0AF41126-5D83-4F8A-A773-4DAB1B421F83}" srcOrd="1" destOrd="0" presId="urn:microsoft.com/office/officeart/2005/8/layout/orgChart1"/>
    <dgm:cxn modelId="{D90F5EF6-1211-431C-B5C1-172EE18108E7}" type="presParOf" srcId="{AEC8AC33-F861-4BD3-AA2B-9289E7272418}" destId="{9A7121DD-C797-42EA-8854-E11EA8B0D10A}" srcOrd="2" destOrd="0" presId="urn:microsoft.com/office/officeart/2005/8/layout/orgChart1"/>
    <dgm:cxn modelId="{E90C7B72-9F1A-457D-A0BB-2F61EEDD0EBB}" type="presParOf" srcId="{54B40701-FB60-4D9E-9045-B0C43AC9902A}" destId="{4745B3A8-2DD1-4D7D-B079-21094B931B27}" srcOrd="6" destOrd="0" presId="urn:microsoft.com/office/officeart/2005/8/layout/orgChart1"/>
    <dgm:cxn modelId="{6711088F-D30B-4293-9C52-D8F54CEFA17C}" type="presParOf" srcId="{54B40701-FB60-4D9E-9045-B0C43AC9902A}" destId="{A0E9DA13-A8D1-4E19-A7CD-5647AD7D6070}" srcOrd="7" destOrd="0" presId="urn:microsoft.com/office/officeart/2005/8/layout/orgChart1"/>
    <dgm:cxn modelId="{BA7C203E-6CCC-4B1A-AFE4-7E774B2BC155}" type="presParOf" srcId="{A0E9DA13-A8D1-4E19-A7CD-5647AD7D6070}" destId="{89D64088-66B3-4CD8-81CD-74DEA557ECAE}" srcOrd="0" destOrd="0" presId="urn:microsoft.com/office/officeart/2005/8/layout/orgChart1"/>
    <dgm:cxn modelId="{B6777B8F-5762-4706-A876-FEF69CF1B5C8}" type="presParOf" srcId="{89D64088-66B3-4CD8-81CD-74DEA557ECAE}" destId="{A56EFF6E-1A6D-4861-8F42-040A8F5FE57F}" srcOrd="0" destOrd="0" presId="urn:microsoft.com/office/officeart/2005/8/layout/orgChart1"/>
    <dgm:cxn modelId="{00DF2817-D125-492A-90F4-D8C3F6579001}" type="presParOf" srcId="{89D64088-66B3-4CD8-81CD-74DEA557ECAE}" destId="{089D8F41-7740-4F78-AC72-EE00956AA502}" srcOrd="1" destOrd="0" presId="urn:microsoft.com/office/officeart/2005/8/layout/orgChart1"/>
    <dgm:cxn modelId="{5C79B6A3-9D5A-468D-A2CD-3531A8B05859}" type="presParOf" srcId="{A0E9DA13-A8D1-4E19-A7CD-5647AD7D6070}" destId="{F677AD73-2F19-42E1-BEAD-42CB5C0AC8FF}" srcOrd="1" destOrd="0" presId="urn:microsoft.com/office/officeart/2005/8/layout/orgChart1"/>
    <dgm:cxn modelId="{4509AC00-24D2-4869-BD44-029591EE5EF1}" type="presParOf" srcId="{A0E9DA13-A8D1-4E19-A7CD-5647AD7D6070}" destId="{0021046B-5FF7-4271-8BAE-ADD4A53893B1}" srcOrd="2" destOrd="0" presId="urn:microsoft.com/office/officeart/2005/8/layout/orgChart1"/>
    <dgm:cxn modelId="{7DC55909-E6C8-435F-B0BA-0A16164658F6}" type="presParOf" srcId="{54B40701-FB60-4D9E-9045-B0C43AC9902A}" destId="{2883D160-CBA7-49ED-8786-BD5D72A59D86}" srcOrd="8" destOrd="0" presId="urn:microsoft.com/office/officeart/2005/8/layout/orgChart1"/>
    <dgm:cxn modelId="{F9F66AA9-12CD-4D20-9A47-1BEF366541F6}" type="presParOf" srcId="{54B40701-FB60-4D9E-9045-B0C43AC9902A}" destId="{150D984D-AB4C-413B-B8A2-AAEEB643799B}" srcOrd="9" destOrd="0" presId="urn:microsoft.com/office/officeart/2005/8/layout/orgChart1"/>
    <dgm:cxn modelId="{0EB26BD1-AEC8-4FD2-8F1C-941FA0F6C0B5}" type="presParOf" srcId="{150D984D-AB4C-413B-B8A2-AAEEB643799B}" destId="{2056FBD7-23DA-4F76-B152-8DA20E459FF2}" srcOrd="0" destOrd="0" presId="urn:microsoft.com/office/officeart/2005/8/layout/orgChart1"/>
    <dgm:cxn modelId="{4C8C8CD7-9004-4DC1-9394-0815B4967F13}" type="presParOf" srcId="{2056FBD7-23DA-4F76-B152-8DA20E459FF2}" destId="{E955E245-07EB-4912-BAA3-02D9E73BCE0D}" srcOrd="0" destOrd="0" presId="urn:microsoft.com/office/officeart/2005/8/layout/orgChart1"/>
    <dgm:cxn modelId="{9701AF88-E787-44FC-A828-3BEC68F55D8A}" type="presParOf" srcId="{2056FBD7-23DA-4F76-B152-8DA20E459FF2}" destId="{15F260F3-9972-4FDF-8AEF-A3990A8776B8}" srcOrd="1" destOrd="0" presId="urn:microsoft.com/office/officeart/2005/8/layout/orgChart1"/>
    <dgm:cxn modelId="{2FC675A4-5330-4E66-AA6A-161B0CC6D30B}" type="presParOf" srcId="{150D984D-AB4C-413B-B8A2-AAEEB643799B}" destId="{7FB282FC-5546-4E0E-8F1E-3A0C0C183B06}" srcOrd="1" destOrd="0" presId="urn:microsoft.com/office/officeart/2005/8/layout/orgChart1"/>
    <dgm:cxn modelId="{395F8F71-AAAE-42A0-9F55-906448A3BC47}" type="presParOf" srcId="{150D984D-AB4C-413B-B8A2-AAEEB643799B}" destId="{42F4E645-9A8C-446B-B457-35A2D59B9F1B}" srcOrd="2" destOrd="0" presId="urn:microsoft.com/office/officeart/2005/8/layout/orgChart1"/>
    <dgm:cxn modelId="{27EE73FA-8CDB-4032-8DF2-07817C0D5845}" type="presParOf" srcId="{C4C7EE1C-E79D-427E-A9CD-769768B536A7}" destId="{AD8D3997-2907-492B-A6A1-2AD72F515BCE}" srcOrd="2" destOrd="0" presId="urn:microsoft.com/office/officeart/2005/8/layout/orgChart1"/>
    <dgm:cxn modelId="{CDB5E4E4-575C-4EBF-A468-85CC0E410528}" type="presParOf" srcId="{86ED3B20-8061-4200-818F-11F040E00273}" destId="{289FA698-C1CD-4145-BF4C-701B7EB1AD94}" srcOrd="6" destOrd="0" presId="urn:microsoft.com/office/officeart/2005/8/layout/orgChart1"/>
    <dgm:cxn modelId="{2CC88313-00A7-439D-B255-D687BA7D7729}" type="presParOf" srcId="{86ED3B20-8061-4200-818F-11F040E00273}" destId="{158D4F25-017B-4B76-8A96-A9C3B3355DA0}" srcOrd="7" destOrd="0" presId="urn:microsoft.com/office/officeart/2005/8/layout/orgChart1"/>
    <dgm:cxn modelId="{EA29CC41-A293-412E-A24E-C0EA9E436C32}" type="presParOf" srcId="{158D4F25-017B-4B76-8A96-A9C3B3355DA0}" destId="{409E260B-83A0-4603-A32E-4E677D624E65}" srcOrd="0" destOrd="0" presId="urn:microsoft.com/office/officeart/2005/8/layout/orgChart1"/>
    <dgm:cxn modelId="{0BAD6D0B-DD9A-477E-B1FB-4247B4047DDD}" type="presParOf" srcId="{409E260B-83A0-4603-A32E-4E677D624E65}" destId="{190F6FBA-77ED-47D1-818A-CEFEDAEC9D39}" srcOrd="0" destOrd="0" presId="urn:microsoft.com/office/officeart/2005/8/layout/orgChart1"/>
    <dgm:cxn modelId="{845BADBF-6518-4A68-ACA6-83763FF4DB2F}" type="presParOf" srcId="{409E260B-83A0-4603-A32E-4E677D624E65}" destId="{36CC9792-A9CA-4D8C-9F8D-A944337D8063}" srcOrd="1" destOrd="0" presId="urn:microsoft.com/office/officeart/2005/8/layout/orgChart1"/>
    <dgm:cxn modelId="{5570DF0F-05F0-4A8F-8822-856E3695BDE1}" type="presParOf" srcId="{158D4F25-017B-4B76-8A96-A9C3B3355DA0}" destId="{40C49B7A-F388-4E24-B26D-FF7FEFCD9FEE}" srcOrd="1" destOrd="0" presId="urn:microsoft.com/office/officeart/2005/8/layout/orgChart1"/>
    <dgm:cxn modelId="{742A77ED-46A3-40F2-984B-241034E0BE10}" type="presParOf" srcId="{40C49B7A-F388-4E24-B26D-FF7FEFCD9FEE}" destId="{D6819C6A-24AA-4485-8D63-047473035980}" srcOrd="0" destOrd="0" presId="urn:microsoft.com/office/officeart/2005/8/layout/orgChart1"/>
    <dgm:cxn modelId="{19C997CE-29BA-4178-A61E-9EDCF12876DD}" type="presParOf" srcId="{40C49B7A-F388-4E24-B26D-FF7FEFCD9FEE}" destId="{0156BB40-2A01-4D01-A3CA-75CC2DADC0ED}" srcOrd="1" destOrd="0" presId="urn:microsoft.com/office/officeart/2005/8/layout/orgChart1"/>
    <dgm:cxn modelId="{7D76F96B-839C-4B96-96AE-C9C5EB842161}" type="presParOf" srcId="{0156BB40-2A01-4D01-A3CA-75CC2DADC0ED}" destId="{5D8AFA6A-411C-4BE8-88A5-E5452DFC985B}" srcOrd="0" destOrd="0" presId="urn:microsoft.com/office/officeart/2005/8/layout/orgChart1"/>
    <dgm:cxn modelId="{1A80EB44-252B-4A3E-B62E-A2F435ABAC01}" type="presParOf" srcId="{5D8AFA6A-411C-4BE8-88A5-E5452DFC985B}" destId="{515B40CB-F879-45CE-B919-879F7BD856F6}" srcOrd="0" destOrd="0" presId="urn:microsoft.com/office/officeart/2005/8/layout/orgChart1"/>
    <dgm:cxn modelId="{463D7E51-2983-4279-869E-FDF50D7FCB3E}" type="presParOf" srcId="{5D8AFA6A-411C-4BE8-88A5-E5452DFC985B}" destId="{A185D462-0162-442D-8D09-376ECB474F84}" srcOrd="1" destOrd="0" presId="urn:microsoft.com/office/officeart/2005/8/layout/orgChart1"/>
    <dgm:cxn modelId="{166F3753-D110-421C-A059-78D2DA3D4170}" type="presParOf" srcId="{0156BB40-2A01-4D01-A3CA-75CC2DADC0ED}" destId="{AD461971-A5C6-44D6-A66C-C1CCDE768213}" srcOrd="1" destOrd="0" presId="urn:microsoft.com/office/officeart/2005/8/layout/orgChart1"/>
    <dgm:cxn modelId="{895FEDDC-A31C-4C90-A0E5-DADB599B50E8}" type="presParOf" srcId="{0156BB40-2A01-4D01-A3CA-75CC2DADC0ED}" destId="{77B29C1D-EB3F-424D-9461-2329054C613A}" srcOrd="2" destOrd="0" presId="urn:microsoft.com/office/officeart/2005/8/layout/orgChart1"/>
    <dgm:cxn modelId="{96F48A8D-E50B-43FC-B461-3C217B8F1BC4}" type="presParOf" srcId="{40C49B7A-F388-4E24-B26D-FF7FEFCD9FEE}" destId="{42A24245-0621-4D50-BA0F-F597A7B4DFF8}" srcOrd="2" destOrd="0" presId="urn:microsoft.com/office/officeart/2005/8/layout/orgChart1"/>
    <dgm:cxn modelId="{790AC67D-084C-4296-91E6-73A7495162DC}" type="presParOf" srcId="{40C49B7A-F388-4E24-B26D-FF7FEFCD9FEE}" destId="{63C3FB60-676F-41F9-BF26-94155D5E56B5}" srcOrd="3" destOrd="0" presId="urn:microsoft.com/office/officeart/2005/8/layout/orgChart1"/>
    <dgm:cxn modelId="{D409CD15-BFBF-499D-9C61-DAF209F91953}" type="presParOf" srcId="{63C3FB60-676F-41F9-BF26-94155D5E56B5}" destId="{8EAD9378-BF9F-4125-A26A-F713C023DFB2}" srcOrd="0" destOrd="0" presId="urn:microsoft.com/office/officeart/2005/8/layout/orgChart1"/>
    <dgm:cxn modelId="{9CDE5664-52E7-4D14-AF7E-C8ADF23F5BE1}" type="presParOf" srcId="{8EAD9378-BF9F-4125-A26A-F713C023DFB2}" destId="{913B98BF-500D-4B73-96E2-0A205637EB0C}" srcOrd="0" destOrd="0" presId="urn:microsoft.com/office/officeart/2005/8/layout/orgChart1"/>
    <dgm:cxn modelId="{A8783BB2-00FE-4C05-BEFB-481E923E0AEA}" type="presParOf" srcId="{8EAD9378-BF9F-4125-A26A-F713C023DFB2}" destId="{0B9C17FC-5070-4107-9985-A9439F5EEAD3}" srcOrd="1" destOrd="0" presId="urn:microsoft.com/office/officeart/2005/8/layout/orgChart1"/>
    <dgm:cxn modelId="{9CAD2E80-8942-4DC3-988B-94018B84C602}" type="presParOf" srcId="{63C3FB60-676F-41F9-BF26-94155D5E56B5}" destId="{2841E7FB-B7AC-4688-9D83-21436C42B56B}" srcOrd="1" destOrd="0" presId="urn:microsoft.com/office/officeart/2005/8/layout/orgChart1"/>
    <dgm:cxn modelId="{F0EA1512-4BD2-49E2-AB37-F68266FF0761}" type="presParOf" srcId="{63C3FB60-676F-41F9-BF26-94155D5E56B5}" destId="{A3E5F5A2-C0BE-41B6-ADB9-6F2CE4616824}" srcOrd="2" destOrd="0" presId="urn:microsoft.com/office/officeart/2005/8/layout/orgChart1"/>
    <dgm:cxn modelId="{727D645B-4CE4-4E26-866B-C7A5B47DFA80}" type="presParOf" srcId="{40C49B7A-F388-4E24-B26D-FF7FEFCD9FEE}" destId="{E0B13B23-E0E5-45A6-B21E-6E976D486B59}" srcOrd="4" destOrd="0" presId="urn:microsoft.com/office/officeart/2005/8/layout/orgChart1"/>
    <dgm:cxn modelId="{33D08C7D-2287-4A27-A157-66FF8AFFC905}" type="presParOf" srcId="{40C49B7A-F388-4E24-B26D-FF7FEFCD9FEE}" destId="{557C9C8E-9934-45C3-A3D9-D420FB77D4AD}" srcOrd="5" destOrd="0" presId="urn:microsoft.com/office/officeart/2005/8/layout/orgChart1"/>
    <dgm:cxn modelId="{4A39B148-274F-4986-B967-A8FEE1AD5D01}" type="presParOf" srcId="{557C9C8E-9934-45C3-A3D9-D420FB77D4AD}" destId="{2E444CD5-6F46-4603-9C87-17E2FCF26F86}" srcOrd="0" destOrd="0" presId="urn:microsoft.com/office/officeart/2005/8/layout/orgChart1"/>
    <dgm:cxn modelId="{AAC96FC0-AE3E-4BA4-BDA8-0B2A577F3941}" type="presParOf" srcId="{2E444CD5-6F46-4603-9C87-17E2FCF26F86}" destId="{42677E1F-6A6C-4402-91E7-5A01F2A72338}" srcOrd="0" destOrd="0" presId="urn:microsoft.com/office/officeart/2005/8/layout/orgChart1"/>
    <dgm:cxn modelId="{778DB937-E6CC-4D05-BC88-74BF8ABF5714}" type="presParOf" srcId="{2E444CD5-6F46-4603-9C87-17E2FCF26F86}" destId="{15202A5C-0A67-4250-A143-B2A85C37ACD7}" srcOrd="1" destOrd="0" presId="urn:microsoft.com/office/officeart/2005/8/layout/orgChart1"/>
    <dgm:cxn modelId="{36B3B433-5A22-40CD-86CB-3BD9EDC2B381}" type="presParOf" srcId="{557C9C8E-9934-45C3-A3D9-D420FB77D4AD}" destId="{701D6864-3518-4673-9CEA-04BDB88DCAD9}" srcOrd="1" destOrd="0" presId="urn:microsoft.com/office/officeart/2005/8/layout/orgChart1"/>
    <dgm:cxn modelId="{1B943BC2-64F2-477C-86DE-BA5C6F7AC8D5}" type="presParOf" srcId="{557C9C8E-9934-45C3-A3D9-D420FB77D4AD}" destId="{6F063327-5A63-4D6A-A724-957E8EC64891}" srcOrd="2" destOrd="0" presId="urn:microsoft.com/office/officeart/2005/8/layout/orgChart1"/>
    <dgm:cxn modelId="{FCD1C86B-ED2F-4BB8-81D5-8DC83C42E3B5}" type="presParOf" srcId="{40C49B7A-F388-4E24-B26D-FF7FEFCD9FEE}" destId="{A16DFFF5-4CB6-42EB-B0D8-11C996633F56}" srcOrd="6" destOrd="0" presId="urn:microsoft.com/office/officeart/2005/8/layout/orgChart1"/>
    <dgm:cxn modelId="{F9110DC1-EA4B-4191-AE3A-C33C9A1F984D}" type="presParOf" srcId="{40C49B7A-F388-4E24-B26D-FF7FEFCD9FEE}" destId="{CE466C69-7EFC-4129-AEEB-756331964ED1}" srcOrd="7" destOrd="0" presId="urn:microsoft.com/office/officeart/2005/8/layout/orgChart1"/>
    <dgm:cxn modelId="{B453F2DC-3274-44CD-BD69-DB6B853750FD}" type="presParOf" srcId="{CE466C69-7EFC-4129-AEEB-756331964ED1}" destId="{54BB5C5C-4D04-4503-B7B3-972FDA292C22}" srcOrd="0" destOrd="0" presId="urn:microsoft.com/office/officeart/2005/8/layout/orgChart1"/>
    <dgm:cxn modelId="{570C4CFB-CD43-4DCA-9DBA-8F13CB5C7D68}" type="presParOf" srcId="{54BB5C5C-4D04-4503-B7B3-972FDA292C22}" destId="{FF537A08-71BC-450B-A1C6-A0BABCCAA2D1}" srcOrd="0" destOrd="0" presId="urn:microsoft.com/office/officeart/2005/8/layout/orgChart1"/>
    <dgm:cxn modelId="{79DCCE40-2F28-4E0C-914C-00F0BEAF44F9}" type="presParOf" srcId="{54BB5C5C-4D04-4503-B7B3-972FDA292C22}" destId="{BB173B3F-5F25-4F42-8324-1F695AB5F805}" srcOrd="1" destOrd="0" presId="urn:microsoft.com/office/officeart/2005/8/layout/orgChart1"/>
    <dgm:cxn modelId="{7E3900C5-2C3D-4710-88A6-F459F0618E15}" type="presParOf" srcId="{CE466C69-7EFC-4129-AEEB-756331964ED1}" destId="{5B1526F8-0AB5-4760-8354-EEF6B4C1E168}" srcOrd="1" destOrd="0" presId="urn:microsoft.com/office/officeart/2005/8/layout/orgChart1"/>
    <dgm:cxn modelId="{931F44DF-090B-4B39-8471-B6C5035497FB}" type="presParOf" srcId="{CE466C69-7EFC-4129-AEEB-756331964ED1}" destId="{0B24294B-6D60-4546-9552-D7C204B022FB}" srcOrd="2" destOrd="0" presId="urn:microsoft.com/office/officeart/2005/8/layout/orgChart1"/>
    <dgm:cxn modelId="{6D95AD58-7833-453D-93A1-1D3F06D3ECEA}" type="presParOf" srcId="{40C49B7A-F388-4E24-B26D-FF7FEFCD9FEE}" destId="{52E036FD-1032-4EED-9045-7524CF69288F}" srcOrd="8" destOrd="0" presId="urn:microsoft.com/office/officeart/2005/8/layout/orgChart1"/>
    <dgm:cxn modelId="{EC5C3CE8-3FC4-4E5F-8F6C-5C3E82870140}" type="presParOf" srcId="{40C49B7A-F388-4E24-B26D-FF7FEFCD9FEE}" destId="{4C3F844F-EB5C-4656-B992-015F9C956312}" srcOrd="9" destOrd="0" presId="urn:microsoft.com/office/officeart/2005/8/layout/orgChart1"/>
    <dgm:cxn modelId="{C2A8FA91-5D79-4A55-B44B-3D67417B4C3A}" type="presParOf" srcId="{4C3F844F-EB5C-4656-B992-015F9C956312}" destId="{91E46E02-5E7A-4899-82AD-D7039B432015}" srcOrd="0" destOrd="0" presId="urn:microsoft.com/office/officeart/2005/8/layout/orgChart1"/>
    <dgm:cxn modelId="{2D6D306E-4D76-49FC-BD86-3221BF7A1D3B}" type="presParOf" srcId="{91E46E02-5E7A-4899-82AD-D7039B432015}" destId="{01E7B47A-C40D-454A-8BE5-5273E9C83856}" srcOrd="0" destOrd="0" presId="urn:microsoft.com/office/officeart/2005/8/layout/orgChart1"/>
    <dgm:cxn modelId="{1DC868C9-DA1C-4930-963C-E7CDC9468A1D}" type="presParOf" srcId="{91E46E02-5E7A-4899-82AD-D7039B432015}" destId="{9DB90431-4954-4654-8C99-03423A952298}" srcOrd="1" destOrd="0" presId="urn:microsoft.com/office/officeart/2005/8/layout/orgChart1"/>
    <dgm:cxn modelId="{E242C2A4-3081-41E9-A2B6-2C9CB3210ABB}" type="presParOf" srcId="{4C3F844F-EB5C-4656-B992-015F9C956312}" destId="{66EF1ACE-64A8-46B1-A925-33DAE14F7881}" srcOrd="1" destOrd="0" presId="urn:microsoft.com/office/officeart/2005/8/layout/orgChart1"/>
    <dgm:cxn modelId="{4D8170C6-82CD-4FC1-83F8-96E409DB552A}" type="presParOf" srcId="{4C3F844F-EB5C-4656-B992-015F9C956312}" destId="{CB70514A-A76A-400B-8C6A-2FA940538E53}" srcOrd="2" destOrd="0" presId="urn:microsoft.com/office/officeart/2005/8/layout/orgChart1"/>
    <dgm:cxn modelId="{38655697-1388-47B2-B480-ED2F9A02AE6D}" type="presParOf" srcId="{40C49B7A-F388-4E24-B26D-FF7FEFCD9FEE}" destId="{13F67F93-AEDC-4911-B947-8B26FC198089}" srcOrd="10" destOrd="0" presId="urn:microsoft.com/office/officeart/2005/8/layout/orgChart1"/>
    <dgm:cxn modelId="{BD044872-1225-43D4-8AF3-7104A6D0418D}" type="presParOf" srcId="{40C49B7A-F388-4E24-B26D-FF7FEFCD9FEE}" destId="{5E195764-04E0-4F34-9A98-C32FB9F7D42F}" srcOrd="11" destOrd="0" presId="urn:microsoft.com/office/officeart/2005/8/layout/orgChart1"/>
    <dgm:cxn modelId="{C7CED89B-9A07-421C-A2E5-9A32A9BD7F44}" type="presParOf" srcId="{5E195764-04E0-4F34-9A98-C32FB9F7D42F}" destId="{49BBFC08-DB04-40FF-8AA5-FECA35537AA7}" srcOrd="0" destOrd="0" presId="urn:microsoft.com/office/officeart/2005/8/layout/orgChart1"/>
    <dgm:cxn modelId="{3C322276-A3C5-4464-934A-FFF435B1EC5B}" type="presParOf" srcId="{49BBFC08-DB04-40FF-8AA5-FECA35537AA7}" destId="{9F595B0B-874B-409E-B62A-8A7B35988BAA}" srcOrd="0" destOrd="0" presId="urn:microsoft.com/office/officeart/2005/8/layout/orgChart1"/>
    <dgm:cxn modelId="{1700AE47-6CD9-425C-91A6-840096139CD1}" type="presParOf" srcId="{49BBFC08-DB04-40FF-8AA5-FECA35537AA7}" destId="{2D0A71E7-F691-4C34-BA0E-52D22334898B}" srcOrd="1" destOrd="0" presId="urn:microsoft.com/office/officeart/2005/8/layout/orgChart1"/>
    <dgm:cxn modelId="{6A7E941A-766D-436A-955B-B97336B3B532}" type="presParOf" srcId="{5E195764-04E0-4F34-9A98-C32FB9F7D42F}" destId="{7420A87D-7EE3-43DB-AE0B-C4C83CFC17DD}" srcOrd="1" destOrd="0" presId="urn:microsoft.com/office/officeart/2005/8/layout/orgChart1"/>
    <dgm:cxn modelId="{BF6C413F-5787-448A-866B-80A77D2F0CA3}" type="presParOf" srcId="{5E195764-04E0-4F34-9A98-C32FB9F7D42F}" destId="{A0859314-63E0-4F89-AED9-C1BD93940A15}" srcOrd="2" destOrd="0" presId="urn:microsoft.com/office/officeart/2005/8/layout/orgChart1"/>
    <dgm:cxn modelId="{D815C55D-49D3-405A-A9D3-95B6AA9BCDC2}" type="presParOf" srcId="{158D4F25-017B-4B76-8A96-A9C3B3355DA0}" destId="{2E027E19-AC96-4697-A54D-4B1FD8DD9E7C}" srcOrd="2" destOrd="0" presId="urn:microsoft.com/office/officeart/2005/8/layout/orgChart1"/>
    <dgm:cxn modelId="{569EC417-A667-402E-AD17-8F733A19FDE3}" type="presParOf" srcId="{86ED3B20-8061-4200-818F-11F040E00273}" destId="{C15BFE34-F12E-4267-889C-D1F6EC970B58}" srcOrd="8" destOrd="0" presId="urn:microsoft.com/office/officeart/2005/8/layout/orgChart1"/>
    <dgm:cxn modelId="{F1629249-C3D4-4C75-B109-3F0F2E561A43}" type="presParOf" srcId="{86ED3B20-8061-4200-818F-11F040E00273}" destId="{A896C3C1-1E00-4CFD-97BB-3927736C1367}" srcOrd="9" destOrd="0" presId="urn:microsoft.com/office/officeart/2005/8/layout/orgChart1"/>
    <dgm:cxn modelId="{BE136E70-6DA1-472C-9870-2A8A491F1F18}" type="presParOf" srcId="{A896C3C1-1E00-4CFD-97BB-3927736C1367}" destId="{C6B1D316-EA54-4BC8-80D0-DA4553D5246D}" srcOrd="0" destOrd="0" presId="urn:microsoft.com/office/officeart/2005/8/layout/orgChart1"/>
    <dgm:cxn modelId="{0066766E-C0F2-460F-9E06-1DDFD3944D50}" type="presParOf" srcId="{C6B1D316-EA54-4BC8-80D0-DA4553D5246D}" destId="{6BEBCC8B-FEAC-45F1-BD31-F0094B4683E5}" srcOrd="0" destOrd="0" presId="urn:microsoft.com/office/officeart/2005/8/layout/orgChart1"/>
    <dgm:cxn modelId="{D0D11539-D763-4BA6-B462-21389C395235}" type="presParOf" srcId="{C6B1D316-EA54-4BC8-80D0-DA4553D5246D}" destId="{85B6362D-045E-44E0-9B85-A55285814335}" srcOrd="1" destOrd="0" presId="urn:microsoft.com/office/officeart/2005/8/layout/orgChart1"/>
    <dgm:cxn modelId="{EA8867AF-38B2-4AFA-80F2-E79C09779A14}" type="presParOf" srcId="{A896C3C1-1E00-4CFD-97BB-3927736C1367}" destId="{2A3CB1CA-6FBD-4EAD-BE0D-57FFC805E4B1}" srcOrd="1" destOrd="0" presId="urn:microsoft.com/office/officeart/2005/8/layout/orgChart1"/>
    <dgm:cxn modelId="{9281786D-AB21-4DA8-BE2C-EE6B9FBD838D}" type="presParOf" srcId="{2A3CB1CA-6FBD-4EAD-BE0D-57FFC805E4B1}" destId="{84AABC47-F23F-473B-A9A1-10757F62DAE0}" srcOrd="0" destOrd="0" presId="urn:microsoft.com/office/officeart/2005/8/layout/orgChart1"/>
    <dgm:cxn modelId="{56D1CAEA-ACDC-400F-869B-5B4EF428D862}" type="presParOf" srcId="{2A3CB1CA-6FBD-4EAD-BE0D-57FFC805E4B1}" destId="{F0229781-3C1A-48CA-9D4D-036A9CC42A0B}" srcOrd="1" destOrd="0" presId="urn:microsoft.com/office/officeart/2005/8/layout/orgChart1"/>
    <dgm:cxn modelId="{3254C3E2-EA18-4FF0-ACAC-100437F01163}" type="presParOf" srcId="{F0229781-3C1A-48CA-9D4D-036A9CC42A0B}" destId="{45D5492C-85C6-47AD-916A-C30475900B0B}" srcOrd="0" destOrd="0" presId="urn:microsoft.com/office/officeart/2005/8/layout/orgChart1"/>
    <dgm:cxn modelId="{78E69985-A6DE-4504-BAE3-B716C98486FA}" type="presParOf" srcId="{45D5492C-85C6-47AD-916A-C30475900B0B}" destId="{AD6F2384-3784-4595-811C-9C77808DD9DB}" srcOrd="0" destOrd="0" presId="urn:microsoft.com/office/officeart/2005/8/layout/orgChart1"/>
    <dgm:cxn modelId="{D9CF64C4-BB7B-4414-B7AA-07B2B07F6692}" type="presParOf" srcId="{45D5492C-85C6-47AD-916A-C30475900B0B}" destId="{31654D0C-E975-4121-9E62-B56F48BE7AEA}" srcOrd="1" destOrd="0" presId="urn:microsoft.com/office/officeart/2005/8/layout/orgChart1"/>
    <dgm:cxn modelId="{9A95DBA4-3C5F-4784-933F-F7A0118D4B8D}" type="presParOf" srcId="{F0229781-3C1A-48CA-9D4D-036A9CC42A0B}" destId="{D241F80F-A5E7-4CD3-A034-BD886E710B6F}" srcOrd="1" destOrd="0" presId="urn:microsoft.com/office/officeart/2005/8/layout/orgChart1"/>
    <dgm:cxn modelId="{D16EFBC1-A40B-42CC-BEA8-8E4AEEF46780}" type="presParOf" srcId="{F0229781-3C1A-48CA-9D4D-036A9CC42A0B}" destId="{56D393BE-F9AA-44F4-9F46-13A0D976CF35}" srcOrd="2" destOrd="0" presId="urn:microsoft.com/office/officeart/2005/8/layout/orgChart1"/>
    <dgm:cxn modelId="{069BB2C5-E1EA-479D-B6DB-07047BC05B92}" type="presParOf" srcId="{2A3CB1CA-6FBD-4EAD-BE0D-57FFC805E4B1}" destId="{3A8AA7AB-3C85-4651-BEEA-3C8CE334614F}" srcOrd="2" destOrd="0" presId="urn:microsoft.com/office/officeart/2005/8/layout/orgChart1"/>
    <dgm:cxn modelId="{60FA4E94-7954-4562-B642-0C97C90052D5}" type="presParOf" srcId="{2A3CB1CA-6FBD-4EAD-BE0D-57FFC805E4B1}" destId="{9490DBC3-F599-487E-83B8-A7C688B26E4C}" srcOrd="3" destOrd="0" presId="urn:microsoft.com/office/officeart/2005/8/layout/orgChart1"/>
    <dgm:cxn modelId="{BCC62A08-6EED-4195-A39C-1B9ECB38E381}" type="presParOf" srcId="{9490DBC3-F599-487E-83B8-A7C688B26E4C}" destId="{D4C5E200-85A0-470B-9FEA-2BF79F2854E4}" srcOrd="0" destOrd="0" presId="urn:microsoft.com/office/officeart/2005/8/layout/orgChart1"/>
    <dgm:cxn modelId="{A85446C2-773C-4E77-BF7F-1E4ACE612767}" type="presParOf" srcId="{D4C5E200-85A0-470B-9FEA-2BF79F2854E4}" destId="{112046CD-4823-4340-A88D-F63952CAD6B4}" srcOrd="0" destOrd="0" presId="urn:microsoft.com/office/officeart/2005/8/layout/orgChart1"/>
    <dgm:cxn modelId="{DEAE1285-FB9A-479B-B566-C1CFBA4C4D7E}" type="presParOf" srcId="{D4C5E200-85A0-470B-9FEA-2BF79F2854E4}" destId="{7F4DE097-1A98-4D4A-81CA-620F29A98B22}" srcOrd="1" destOrd="0" presId="urn:microsoft.com/office/officeart/2005/8/layout/orgChart1"/>
    <dgm:cxn modelId="{229DE943-ACDC-41BB-AC60-FD2C3F430AB2}" type="presParOf" srcId="{9490DBC3-F599-487E-83B8-A7C688B26E4C}" destId="{7E61D371-6C8B-474C-AF0B-58840C8E3923}" srcOrd="1" destOrd="0" presId="urn:microsoft.com/office/officeart/2005/8/layout/orgChart1"/>
    <dgm:cxn modelId="{30E63BEC-5BF0-42AE-9368-36E047C2D6E5}" type="presParOf" srcId="{9490DBC3-F599-487E-83B8-A7C688B26E4C}" destId="{6D3B38DE-51B3-4D9B-9F2F-2010D5250559}" srcOrd="2" destOrd="0" presId="urn:microsoft.com/office/officeart/2005/8/layout/orgChart1"/>
    <dgm:cxn modelId="{02336515-7559-454E-B9CB-0C93DE2611AB}" type="presParOf" srcId="{2A3CB1CA-6FBD-4EAD-BE0D-57FFC805E4B1}" destId="{D77B11C6-EFDC-460B-BE84-367AA8972620}" srcOrd="4" destOrd="0" presId="urn:microsoft.com/office/officeart/2005/8/layout/orgChart1"/>
    <dgm:cxn modelId="{6B4B8260-B29D-410D-8FA2-2D9523E20937}" type="presParOf" srcId="{2A3CB1CA-6FBD-4EAD-BE0D-57FFC805E4B1}" destId="{5863CE46-D2AD-4255-B7E8-B8A6127C5EA2}" srcOrd="5" destOrd="0" presId="urn:microsoft.com/office/officeart/2005/8/layout/orgChart1"/>
    <dgm:cxn modelId="{50990608-4ACC-4E32-A6A0-0C90497AF42F}" type="presParOf" srcId="{5863CE46-D2AD-4255-B7E8-B8A6127C5EA2}" destId="{49FEBE93-8E86-4B94-99E3-9B0309F2B285}" srcOrd="0" destOrd="0" presId="urn:microsoft.com/office/officeart/2005/8/layout/orgChart1"/>
    <dgm:cxn modelId="{F8EE0059-8FC4-48A8-A790-F39F9DADDA3D}" type="presParOf" srcId="{49FEBE93-8E86-4B94-99E3-9B0309F2B285}" destId="{DFAB9605-B67A-4450-A004-DBD0286276B9}" srcOrd="0" destOrd="0" presId="urn:microsoft.com/office/officeart/2005/8/layout/orgChart1"/>
    <dgm:cxn modelId="{5DD8D86A-C3CD-49A9-A586-A44984BAA077}" type="presParOf" srcId="{49FEBE93-8E86-4B94-99E3-9B0309F2B285}" destId="{54578435-606F-4477-919C-7FA8F15320F5}" srcOrd="1" destOrd="0" presId="urn:microsoft.com/office/officeart/2005/8/layout/orgChart1"/>
    <dgm:cxn modelId="{F44906E5-9F23-49BC-9E07-04FE5A4A7475}" type="presParOf" srcId="{5863CE46-D2AD-4255-B7E8-B8A6127C5EA2}" destId="{4CE3EEE5-1E28-4BC4-96AC-BE9558955B91}" srcOrd="1" destOrd="0" presId="urn:microsoft.com/office/officeart/2005/8/layout/orgChart1"/>
    <dgm:cxn modelId="{0E77E184-0640-4DCC-BC57-7EB9A491546F}" type="presParOf" srcId="{5863CE46-D2AD-4255-B7E8-B8A6127C5EA2}" destId="{BA86F17E-9EF9-42D9-A08F-16C2542D5A2E}" srcOrd="2" destOrd="0" presId="urn:microsoft.com/office/officeart/2005/8/layout/orgChart1"/>
    <dgm:cxn modelId="{E07F7B38-E0A1-4449-B205-DB2DE7725A54}" type="presParOf" srcId="{2A3CB1CA-6FBD-4EAD-BE0D-57FFC805E4B1}" destId="{59666A37-C380-4E55-950D-128032BD665D}" srcOrd="6" destOrd="0" presId="urn:microsoft.com/office/officeart/2005/8/layout/orgChart1"/>
    <dgm:cxn modelId="{73905B8C-32C5-4A9E-BA13-19D585D0B509}" type="presParOf" srcId="{2A3CB1CA-6FBD-4EAD-BE0D-57FFC805E4B1}" destId="{E438753B-B155-4434-8F08-0D3DC5F401DD}" srcOrd="7" destOrd="0" presId="urn:microsoft.com/office/officeart/2005/8/layout/orgChart1"/>
    <dgm:cxn modelId="{0232A912-A68B-437E-861A-3D45D525E5F0}" type="presParOf" srcId="{E438753B-B155-4434-8F08-0D3DC5F401DD}" destId="{75538668-6976-4C4B-931C-3E1E9A622606}" srcOrd="0" destOrd="0" presId="urn:microsoft.com/office/officeart/2005/8/layout/orgChart1"/>
    <dgm:cxn modelId="{C5336733-E043-45C7-841E-C92BBBABF6D9}" type="presParOf" srcId="{75538668-6976-4C4B-931C-3E1E9A622606}" destId="{006F36A7-5DA4-4649-87DF-FBF74196EC56}" srcOrd="0" destOrd="0" presId="urn:microsoft.com/office/officeart/2005/8/layout/orgChart1"/>
    <dgm:cxn modelId="{B5F6BC47-2891-4DEE-9513-BD9E36284D7F}" type="presParOf" srcId="{75538668-6976-4C4B-931C-3E1E9A622606}" destId="{6F96F6B3-A6CA-4477-944C-39DF32D60D5F}" srcOrd="1" destOrd="0" presId="urn:microsoft.com/office/officeart/2005/8/layout/orgChart1"/>
    <dgm:cxn modelId="{424B5D0D-05CF-4F95-8A6A-34DBCE70DBF7}" type="presParOf" srcId="{E438753B-B155-4434-8F08-0D3DC5F401DD}" destId="{5E34D9E0-2F4D-4977-A24B-69F817A6DAA5}" srcOrd="1" destOrd="0" presId="urn:microsoft.com/office/officeart/2005/8/layout/orgChart1"/>
    <dgm:cxn modelId="{CF34CC77-8D51-4F99-9ECC-3CF0CDCF2A39}" type="presParOf" srcId="{E438753B-B155-4434-8F08-0D3DC5F401DD}" destId="{6E4EB305-CD63-4947-A1D4-8674A4C92B53}" srcOrd="2" destOrd="0" presId="urn:microsoft.com/office/officeart/2005/8/layout/orgChart1"/>
    <dgm:cxn modelId="{D7A9B9C4-26D8-45A5-8CA2-044102AD4DF8}" type="presParOf" srcId="{2A3CB1CA-6FBD-4EAD-BE0D-57FFC805E4B1}" destId="{96F36E28-C83F-415E-AB74-32A8E137A6BC}" srcOrd="8" destOrd="0" presId="urn:microsoft.com/office/officeart/2005/8/layout/orgChart1"/>
    <dgm:cxn modelId="{357DDBAB-F5FE-4118-95FB-B622E1D6C187}" type="presParOf" srcId="{2A3CB1CA-6FBD-4EAD-BE0D-57FFC805E4B1}" destId="{67E91FEB-8F4F-4527-AE5A-27D330EBA174}" srcOrd="9" destOrd="0" presId="urn:microsoft.com/office/officeart/2005/8/layout/orgChart1"/>
    <dgm:cxn modelId="{643E1332-3811-4D8D-94A8-16353521F83D}" type="presParOf" srcId="{67E91FEB-8F4F-4527-AE5A-27D330EBA174}" destId="{D050F547-61EE-478B-913A-3CF93412DA1A}" srcOrd="0" destOrd="0" presId="urn:microsoft.com/office/officeart/2005/8/layout/orgChart1"/>
    <dgm:cxn modelId="{586BC065-2B36-43EE-B627-732D149B5DDD}" type="presParOf" srcId="{D050F547-61EE-478B-913A-3CF93412DA1A}" destId="{81712B02-ED9B-4B50-8DDC-CE2001BF0D43}" srcOrd="0" destOrd="0" presId="urn:microsoft.com/office/officeart/2005/8/layout/orgChart1"/>
    <dgm:cxn modelId="{89286227-162E-46F4-ACB4-1A619195B0A8}" type="presParOf" srcId="{D050F547-61EE-478B-913A-3CF93412DA1A}" destId="{D4F77F77-433C-4550-8897-50A031960E7F}" srcOrd="1" destOrd="0" presId="urn:microsoft.com/office/officeart/2005/8/layout/orgChart1"/>
    <dgm:cxn modelId="{2DE4D4F1-0D28-470E-B436-7D5BCF12B7AA}" type="presParOf" srcId="{67E91FEB-8F4F-4527-AE5A-27D330EBA174}" destId="{D2F4BD40-553D-4D95-9FD9-FB3BD65E04F2}" srcOrd="1" destOrd="0" presId="urn:microsoft.com/office/officeart/2005/8/layout/orgChart1"/>
    <dgm:cxn modelId="{C2B97EFC-EADD-4DE6-85F8-5C9D463CDB97}" type="presParOf" srcId="{67E91FEB-8F4F-4527-AE5A-27D330EBA174}" destId="{E1F0281A-00D7-4832-A2BA-9A7BA5872529}" srcOrd="2" destOrd="0" presId="urn:microsoft.com/office/officeart/2005/8/layout/orgChart1"/>
    <dgm:cxn modelId="{A1123766-81A5-4D06-9FAF-155E5F611104}" type="presParOf" srcId="{A896C3C1-1E00-4CFD-97BB-3927736C1367}" destId="{992C7A93-BAD7-40AD-B53E-A2B29D9DB2AA}" srcOrd="2" destOrd="0" presId="urn:microsoft.com/office/officeart/2005/8/layout/orgChart1"/>
    <dgm:cxn modelId="{04CB2280-717D-4428-B701-39B56BF9B855}" type="presParOf" srcId="{86ED3B20-8061-4200-818F-11F040E00273}" destId="{E15A8680-ABED-46C0-851B-E94F1B84333E}" srcOrd="10" destOrd="0" presId="urn:microsoft.com/office/officeart/2005/8/layout/orgChart1"/>
    <dgm:cxn modelId="{1B38E0C4-0EEF-435B-9E76-46BE78E9E5DE}" type="presParOf" srcId="{86ED3B20-8061-4200-818F-11F040E00273}" destId="{7D2B4DEE-D182-4160-AEE3-4B05D88E4C1E}" srcOrd="11" destOrd="0" presId="urn:microsoft.com/office/officeart/2005/8/layout/orgChart1"/>
    <dgm:cxn modelId="{F111FF92-DA3E-47C1-85CF-9602D9E7E505}" type="presParOf" srcId="{7D2B4DEE-D182-4160-AEE3-4B05D88E4C1E}" destId="{B70B70E5-1EBF-4A06-9CDA-CC08DA5494FF}" srcOrd="0" destOrd="0" presId="urn:microsoft.com/office/officeart/2005/8/layout/orgChart1"/>
    <dgm:cxn modelId="{A0568B47-8241-441B-9833-4A7A56867B8D}" type="presParOf" srcId="{B70B70E5-1EBF-4A06-9CDA-CC08DA5494FF}" destId="{DD6D6F6B-807E-4485-B9C4-BEB76086DB83}" srcOrd="0" destOrd="0" presId="urn:microsoft.com/office/officeart/2005/8/layout/orgChart1"/>
    <dgm:cxn modelId="{C0370D01-C464-4C9C-8127-A03ACFD35DC6}" type="presParOf" srcId="{B70B70E5-1EBF-4A06-9CDA-CC08DA5494FF}" destId="{95A8FAE9-19CA-407A-8E6F-D8CEC0C9ED1C}" srcOrd="1" destOrd="0" presId="urn:microsoft.com/office/officeart/2005/8/layout/orgChart1"/>
    <dgm:cxn modelId="{D90BD3ED-528A-4F40-87F8-A416A73BB29F}" type="presParOf" srcId="{7D2B4DEE-D182-4160-AEE3-4B05D88E4C1E}" destId="{EEF665FF-0B4E-47ED-AD2C-99C49D3C2D3A}" srcOrd="1" destOrd="0" presId="urn:microsoft.com/office/officeart/2005/8/layout/orgChart1"/>
    <dgm:cxn modelId="{332ED1EA-8DF3-4AA1-9914-C3701A71D50C}" type="presParOf" srcId="{EEF665FF-0B4E-47ED-AD2C-99C49D3C2D3A}" destId="{C99F528A-BA44-41C5-8ED3-0695ED4CE22E}" srcOrd="0" destOrd="0" presId="urn:microsoft.com/office/officeart/2005/8/layout/orgChart1"/>
    <dgm:cxn modelId="{0FCC0A02-C3D5-4AED-928E-E49B748C68FA}" type="presParOf" srcId="{EEF665FF-0B4E-47ED-AD2C-99C49D3C2D3A}" destId="{2EE664D9-588A-48C3-81EA-56A65CB3A595}" srcOrd="1" destOrd="0" presId="urn:microsoft.com/office/officeart/2005/8/layout/orgChart1"/>
    <dgm:cxn modelId="{920C5A36-3635-46F5-BF8D-48C93C42B2ED}" type="presParOf" srcId="{2EE664D9-588A-48C3-81EA-56A65CB3A595}" destId="{1BC46B50-0C57-433F-811C-AAA75C112EF0}" srcOrd="0" destOrd="0" presId="urn:microsoft.com/office/officeart/2005/8/layout/orgChart1"/>
    <dgm:cxn modelId="{12847897-E630-4AAF-84CD-8AA514A439D3}" type="presParOf" srcId="{1BC46B50-0C57-433F-811C-AAA75C112EF0}" destId="{3253A94B-55D5-4530-9B00-8817FDBAA249}" srcOrd="0" destOrd="0" presId="urn:microsoft.com/office/officeart/2005/8/layout/orgChart1"/>
    <dgm:cxn modelId="{2E58AE48-2B46-49E5-AE6E-14584732F5C5}" type="presParOf" srcId="{1BC46B50-0C57-433F-811C-AAA75C112EF0}" destId="{ACC65078-B055-4869-9984-FFF4ECB8C130}" srcOrd="1" destOrd="0" presId="urn:microsoft.com/office/officeart/2005/8/layout/orgChart1"/>
    <dgm:cxn modelId="{2C2B613A-7507-4A43-9130-C3A96473EBB4}" type="presParOf" srcId="{2EE664D9-588A-48C3-81EA-56A65CB3A595}" destId="{DEB5ED07-4642-42EB-A135-34572853D8BF}" srcOrd="1" destOrd="0" presId="urn:microsoft.com/office/officeart/2005/8/layout/orgChart1"/>
    <dgm:cxn modelId="{9843EF59-9D7F-46E7-AC1D-D5ACF4FB9F28}" type="presParOf" srcId="{2EE664D9-588A-48C3-81EA-56A65CB3A595}" destId="{346FF734-C39F-49D5-B796-88FA1CE18D8B}" srcOrd="2" destOrd="0" presId="urn:microsoft.com/office/officeart/2005/8/layout/orgChart1"/>
    <dgm:cxn modelId="{8DEA994D-5496-41F4-B7FF-2569FE52E2CA}" type="presParOf" srcId="{EEF665FF-0B4E-47ED-AD2C-99C49D3C2D3A}" destId="{B3FA2812-4EB3-44F5-AFD0-304C72804BEA}" srcOrd="2" destOrd="0" presId="urn:microsoft.com/office/officeart/2005/8/layout/orgChart1"/>
    <dgm:cxn modelId="{364E180E-D9ED-460F-BE81-8C3370247BE1}" type="presParOf" srcId="{EEF665FF-0B4E-47ED-AD2C-99C49D3C2D3A}" destId="{9722CB61-6F32-4185-8D28-449E5A5E5B10}" srcOrd="3" destOrd="0" presId="urn:microsoft.com/office/officeart/2005/8/layout/orgChart1"/>
    <dgm:cxn modelId="{4DD30241-66F4-4DCC-B5B1-9DFA860A684C}" type="presParOf" srcId="{9722CB61-6F32-4185-8D28-449E5A5E5B10}" destId="{8A1A1640-D14B-4778-AAFB-507C063584FB}" srcOrd="0" destOrd="0" presId="urn:microsoft.com/office/officeart/2005/8/layout/orgChart1"/>
    <dgm:cxn modelId="{A5D3390B-AFFC-493D-8ADB-19AB8C413AD8}" type="presParOf" srcId="{8A1A1640-D14B-4778-AAFB-507C063584FB}" destId="{62EE7DC5-0F96-46FE-9197-37F47D531E1C}" srcOrd="0" destOrd="0" presId="urn:microsoft.com/office/officeart/2005/8/layout/orgChart1"/>
    <dgm:cxn modelId="{4ED33166-3CB6-4911-ADED-0F5D7D1272DB}" type="presParOf" srcId="{8A1A1640-D14B-4778-AAFB-507C063584FB}" destId="{2E900E01-8E18-48C8-B68F-EB8EF6F25C0D}" srcOrd="1" destOrd="0" presId="urn:microsoft.com/office/officeart/2005/8/layout/orgChart1"/>
    <dgm:cxn modelId="{1BCE0CA8-3EA8-4049-9784-F2AFAA39517D}" type="presParOf" srcId="{9722CB61-6F32-4185-8D28-449E5A5E5B10}" destId="{37B06AE1-78BB-48C6-B915-8F626F7D3640}" srcOrd="1" destOrd="0" presId="urn:microsoft.com/office/officeart/2005/8/layout/orgChart1"/>
    <dgm:cxn modelId="{9B34B4CE-F9AA-497E-921C-45EF757E973B}" type="presParOf" srcId="{9722CB61-6F32-4185-8D28-449E5A5E5B10}" destId="{9C19B778-FD0F-4E7A-AE93-A45354879C9A}" srcOrd="2" destOrd="0" presId="urn:microsoft.com/office/officeart/2005/8/layout/orgChart1"/>
    <dgm:cxn modelId="{DAA95E27-B8B5-471C-A617-BA76AF1C5D02}" type="presParOf" srcId="{EEF665FF-0B4E-47ED-AD2C-99C49D3C2D3A}" destId="{60CDAE6F-4D7A-4A1A-B4EA-1C4EC4EC48FF}" srcOrd="4" destOrd="0" presId="urn:microsoft.com/office/officeart/2005/8/layout/orgChart1"/>
    <dgm:cxn modelId="{8C2146A8-58F9-48FC-946E-6CBA15747245}" type="presParOf" srcId="{EEF665FF-0B4E-47ED-AD2C-99C49D3C2D3A}" destId="{793D9B50-D60C-4FB7-BFB3-48DDA4D3A89A}" srcOrd="5" destOrd="0" presId="urn:microsoft.com/office/officeart/2005/8/layout/orgChart1"/>
    <dgm:cxn modelId="{69B2990C-1B04-4268-B261-4ECAFBB89DAA}" type="presParOf" srcId="{793D9B50-D60C-4FB7-BFB3-48DDA4D3A89A}" destId="{0D5003EE-B974-4E71-B53D-1366A32291EF}" srcOrd="0" destOrd="0" presId="urn:microsoft.com/office/officeart/2005/8/layout/orgChart1"/>
    <dgm:cxn modelId="{3361B282-7259-4E53-B288-301B36F85C6C}" type="presParOf" srcId="{0D5003EE-B974-4E71-B53D-1366A32291EF}" destId="{68D5A7A7-CD2B-405D-A847-D8A8C13B37A7}" srcOrd="0" destOrd="0" presId="urn:microsoft.com/office/officeart/2005/8/layout/orgChart1"/>
    <dgm:cxn modelId="{72D139D4-6A32-4167-A110-9F8784CB1F68}" type="presParOf" srcId="{0D5003EE-B974-4E71-B53D-1366A32291EF}" destId="{965779A1-AD67-4E3A-9EAB-A4D50C60920C}" srcOrd="1" destOrd="0" presId="urn:microsoft.com/office/officeart/2005/8/layout/orgChart1"/>
    <dgm:cxn modelId="{DF162F16-C1EB-4287-88BC-F4B259F32721}" type="presParOf" srcId="{793D9B50-D60C-4FB7-BFB3-48DDA4D3A89A}" destId="{771BBA93-9C17-4E6F-8C32-3945E8FC062A}" srcOrd="1" destOrd="0" presId="urn:microsoft.com/office/officeart/2005/8/layout/orgChart1"/>
    <dgm:cxn modelId="{386AD92B-5E02-4245-AB1F-ED73D101B3E1}" type="presParOf" srcId="{793D9B50-D60C-4FB7-BFB3-48DDA4D3A89A}" destId="{56B3037C-F2D0-4704-8A5A-4E2B33C0159E}" srcOrd="2" destOrd="0" presId="urn:microsoft.com/office/officeart/2005/8/layout/orgChart1"/>
    <dgm:cxn modelId="{B66F33DB-7955-495B-B007-AF224390D7FC}" type="presParOf" srcId="{7D2B4DEE-D182-4160-AEE3-4B05D88E4C1E}" destId="{1B78C930-87F4-4F5B-A39D-00A2933F45CE}" srcOrd="2" destOrd="0" presId="urn:microsoft.com/office/officeart/2005/8/layout/orgChart1"/>
    <dgm:cxn modelId="{20E3121F-1AF7-4E01-83D5-BDCB6407E470}" type="presParOf" srcId="{86ED3B20-8061-4200-818F-11F040E00273}" destId="{8C19FF92-C30E-4485-A07D-8D862344A713}" srcOrd="12" destOrd="0" presId="urn:microsoft.com/office/officeart/2005/8/layout/orgChart1"/>
    <dgm:cxn modelId="{51283250-4FB5-4BD0-86AB-507F9302F5B5}" type="presParOf" srcId="{86ED3B20-8061-4200-818F-11F040E00273}" destId="{8B7F4D4E-EA11-4CBB-9033-13A2775FD3A4}" srcOrd="13" destOrd="0" presId="urn:microsoft.com/office/officeart/2005/8/layout/orgChart1"/>
    <dgm:cxn modelId="{2F4A49D1-78FC-4FA1-8912-C3F75DAD4A36}" type="presParOf" srcId="{8B7F4D4E-EA11-4CBB-9033-13A2775FD3A4}" destId="{8D09A69A-F514-4380-A2CF-F08FB40DE2E6}" srcOrd="0" destOrd="0" presId="urn:microsoft.com/office/officeart/2005/8/layout/orgChart1"/>
    <dgm:cxn modelId="{CE0B239B-7A41-4B0D-9883-46475229C186}" type="presParOf" srcId="{8D09A69A-F514-4380-A2CF-F08FB40DE2E6}" destId="{8DB3F626-4F33-4300-AD67-6B6833E92347}" srcOrd="0" destOrd="0" presId="urn:microsoft.com/office/officeart/2005/8/layout/orgChart1"/>
    <dgm:cxn modelId="{3B0AF7B5-7C80-49ED-95E9-D4DF3226D128}" type="presParOf" srcId="{8D09A69A-F514-4380-A2CF-F08FB40DE2E6}" destId="{5C5151DC-5AE2-4387-A0A8-591A7B99A3C4}" srcOrd="1" destOrd="0" presId="urn:microsoft.com/office/officeart/2005/8/layout/orgChart1"/>
    <dgm:cxn modelId="{5B812CA3-6050-4A97-BD0D-D84C82EA9AB7}" type="presParOf" srcId="{8B7F4D4E-EA11-4CBB-9033-13A2775FD3A4}" destId="{D0DCA56E-9B8F-4F4B-AFB1-16CC18D2EAB9}" srcOrd="1" destOrd="0" presId="urn:microsoft.com/office/officeart/2005/8/layout/orgChart1"/>
    <dgm:cxn modelId="{D79CA52F-20D6-4D32-B1DB-65AE5DF898C1}" type="presParOf" srcId="{D0DCA56E-9B8F-4F4B-AFB1-16CC18D2EAB9}" destId="{3600BD3B-637B-4277-870A-853B8EC5100A}" srcOrd="0" destOrd="0" presId="urn:microsoft.com/office/officeart/2005/8/layout/orgChart1"/>
    <dgm:cxn modelId="{BEDB4B08-C79C-4C01-ADAB-06B6A2A5461D}" type="presParOf" srcId="{D0DCA56E-9B8F-4F4B-AFB1-16CC18D2EAB9}" destId="{A46C477D-BED1-4D94-A797-4C89D8DB720A}" srcOrd="1" destOrd="0" presId="urn:microsoft.com/office/officeart/2005/8/layout/orgChart1"/>
    <dgm:cxn modelId="{A539683C-0DE1-49BF-9F7C-C5DBF14F1731}" type="presParOf" srcId="{A46C477D-BED1-4D94-A797-4C89D8DB720A}" destId="{3E57834F-FB16-426A-A55D-85D0A6D167F2}" srcOrd="0" destOrd="0" presId="urn:microsoft.com/office/officeart/2005/8/layout/orgChart1"/>
    <dgm:cxn modelId="{58C950FD-74C1-42A6-887A-028326E20B5A}" type="presParOf" srcId="{3E57834F-FB16-426A-A55D-85D0A6D167F2}" destId="{05DDE276-BE98-4AB8-B94F-07EC7153549B}" srcOrd="0" destOrd="0" presId="urn:microsoft.com/office/officeart/2005/8/layout/orgChart1"/>
    <dgm:cxn modelId="{628288D2-265D-418C-9268-C4F786D9AA05}" type="presParOf" srcId="{3E57834F-FB16-426A-A55D-85D0A6D167F2}" destId="{D27DBBA7-6A40-4ACC-8589-A0240BA2D8CA}" srcOrd="1" destOrd="0" presId="urn:microsoft.com/office/officeart/2005/8/layout/orgChart1"/>
    <dgm:cxn modelId="{5915920B-585C-49B3-8CB1-165C4B568E66}" type="presParOf" srcId="{A46C477D-BED1-4D94-A797-4C89D8DB720A}" destId="{A0E7E8D7-0940-40E1-971D-38D1B81899F4}" srcOrd="1" destOrd="0" presId="urn:microsoft.com/office/officeart/2005/8/layout/orgChart1"/>
    <dgm:cxn modelId="{7366049A-C839-4A67-8ABF-FBE5050BD208}" type="presParOf" srcId="{A46C477D-BED1-4D94-A797-4C89D8DB720A}" destId="{44E4A466-BB57-4740-B65E-158964021BA3}" srcOrd="2" destOrd="0" presId="urn:microsoft.com/office/officeart/2005/8/layout/orgChart1"/>
    <dgm:cxn modelId="{FE4D59EB-B093-433D-9330-6DA40FA89B63}" type="presParOf" srcId="{D0DCA56E-9B8F-4F4B-AFB1-16CC18D2EAB9}" destId="{0617AE6D-96B9-4187-9ECA-53B2F2A002D9}" srcOrd="2" destOrd="0" presId="urn:microsoft.com/office/officeart/2005/8/layout/orgChart1"/>
    <dgm:cxn modelId="{A9C8C665-2FFF-4276-8210-79AA091E2E47}" type="presParOf" srcId="{D0DCA56E-9B8F-4F4B-AFB1-16CC18D2EAB9}" destId="{37039695-C8C2-4158-8623-7C79BCF4CE01}" srcOrd="3" destOrd="0" presId="urn:microsoft.com/office/officeart/2005/8/layout/orgChart1"/>
    <dgm:cxn modelId="{E073E0F1-939F-4B5C-9309-536BB597D304}" type="presParOf" srcId="{37039695-C8C2-4158-8623-7C79BCF4CE01}" destId="{218FB795-069A-415A-B06B-16F5048C5396}" srcOrd="0" destOrd="0" presId="urn:microsoft.com/office/officeart/2005/8/layout/orgChart1"/>
    <dgm:cxn modelId="{D779EDBD-AA83-4E00-B8D4-241D31303E27}" type="presParOf" srcId="{218FB795-069A-415A-B06B-16F5048C5396}" destId="{14A0298D-1C0E-4E59-991C-F2F4FCAB31A2}" srcOrd="0" destOrd="0" presId="urn:microsoft.com/office/officeart/2005/8/layout/orgChart1"/>
    <dgm:cxn modelId="{9C48C6BF-D8C6-4066-932D-89BDE1C3D317}" type="presParOf" srcId="{218FB795-069A-415A-B06B-16F5048C5396}" destId="{F5CDC61E-D7D4-4B9B-9816-D90BF628D3B4}" srcOrd="1" destOrd="0" presId="urn:microsoft.com/office/officeart/2005/8/layout/orgChart1"/>
    <dgm:cxn modelId="{E2C572E8-5904-4B40-B27E-949FF300144D}" type="presParOf" srcId="{37039695-C8C2-4158-8623-7C79BCF4CE01}" destId="{D5ABE6AF-6CD2-42CD-B77B-23A894C88D6D}" srcOrd="1" destOrd="0" presId="urn:microsoft.com/office/officeart/2005/8/layout/orgChart1"/>
    <dgm:cxn modelId="{A10AFD58-835C-4214-8AE8-54808B719025}" type="presParOf" srcId="{37039695-C8C2-4158-8623-7C79BCF4CE01}" destId="{C2A18328-D329-414F-86CF-E9763883470F}" srcOrd="2" destOrd="0" presId="urn:microsoft.com/office/officeart/2005/8/layout/orgChart1"/>
    <dgm:cxn modelId="{41C0B488-D6A6-434B-828B-3765DC9CB16D}" type="presParOf" srcId="{D0DCA56E-9B8F-4F4B-AFB1-16CC18D2EAB9}" destId="{012A6DE5-B726-42E0-A3AB-EEB2FCD25A20}" srcOrd="4" destOrd="0" presId="urn:microsoft.com/office/officeart/2005/8/layout/orgChart1"/>
    <dgm:cxn modelId="{77675FF8-4F06-484E-A1C7-CAEE72403E2D}" type="presParOf" srcId="{D0DCA56E-9B8F-4F4B-AFB1-16CC18D2EAB9}" destId="{0211ED71-822D-41B8-AFEE-D42C21F19E39}" srcOrd="5" destOrd="0" presId="urn:microsoft.com/office/officeart/2005/8/layout/orgChart1"/>
    <dgm:cxn modelId="{0D78B0D8-2925-45AC-8B7B-974D58606238}" type="presParOf" srcId="{0211ED71-822D-41B8-AFEE-D42C21F19E39}" destId="{8E096984-7194-4B5A-9F81-86264CD9EA33}" srcOrd="0" destOrd="0" presId="urn:microsoft.com/office/officeart/2005/8/layout/orgChart1"/>
    <dgm:cxn modelId="{7C619B75-080D-467C-B3D4-4ABB59074140}" type="presParOf" srcId="{8E096984-7194-4B5A-9F81-86264CD9EA33}" destId="{E9F705CB-868E-4A7E-B9E2-937A05BD4ADC}" srcOrd="0" destOrd="0" presId="urn:microsoft.com/office/officeart/2005/8/layout/orgChart1"/>
    <dgm:cxn modelId="{3850F6F8-6871-4AAB-A8C2-DB2F5CF23B3B}" type="presParOf" srcId="{8E096984-7194-4B5A-9F81-86264CD9EA33}" destId="{DF129945-7F27-447D-9901-C600EC177194}" srcOrd="1" destOrd="0" presId="urn:microsoft.com/office/officeart/2005/8/layout/orgChart1"/>
    <dgm:cxn modelId="{5C1FADEA-DC4C-4D4B-A8E6-4CD30C8D802D}" type="presParOf" srcId="{0211ED71-822D-41B8-AFEE-D42C21F19E39}" destId="{A809D5AA-EC7E-4DF3-BB41-52DC52E5EE15}" srcOrd="1" destOrd="0" presId="urn:microsoft.com/office/officeart/2005/8/layout/orgChart1"/>
    <dgm:cxn modelId="{E4AE3177-F620-43DC-9473-A633E8E71B22}" type="presParOf" srcId="{0211ED71-822D-41B8-AFEE-D42C21F19E39}" destId="{19CE9C5F-71A0-48DF-9889-02E53EDAF604}" srcOrd="2" destOrd="0" presId="urn:microsoft.com/office/officeart/2005/8/layout/orgChart1"/>
    <dgm:cxn modelId="{66549C76-96E0-4CDF-BE2F-9174B88D1C93}" type="presParOf" srcId="{D0DCA56E-9B8F-4F4B-AFB1-16CC18D2EAB9}" destId="{BB4ABA1B-A1B0-4EF0-BB6D-6F3FFFECA75C}" srcOrd="6" destOrd="0" presId="urn:microsoft.com/office/officeart/2005/8/layout/orgChart1"/>
    <dgm:cxn modelId="{F73E88F6-C0D0-443B-85D1-7CBD2E199A02}" type="presParOf" srcId="{D0DCA56E-9B8F-4F4B-AFB1-16CC18D2EAB9}" destId="{4B4806BC-E3FC-48ED-B0C4-49498E69D134}" srcOrd="7" destOrd="0" presId="urn:microsoft.com/office/officeart/2005/8/layout/orgChart1"/>
    <dgm:cxn modelId="{8EA1047D-548C-4A36-A989-587975E2C94C}" type="presParOf" srcId="{4B4806BC-E3FC-48ED-B0C4-49498E69D134}" destId="{72F96AB6-FDAB-44C6-87C4-D26424424D58}" srcOrd="0" destOrd="0" presId="urn:microsoft.com/office/officeart/2005/8/layout/orgChart1"/>
    <dgm:cxn modelId="{1AAE6223-2AEA-4412-8B0F-F121E276096A}" type="presParOf" srcId="{72F96AB6-FDAB-44C6-87C4-D26424424D58}" destId="{D14C95C0-F05C-4D7B-8BC9-D825F6185499}" srcOrd="0" destOrd="0" presId="urn:microsoft.com/office/officeart/2005/8/layout/orgChart1"/>
    <dgm:cxn modelId="{F5792318-FAFD-4AB1-9B14-3AAC39C32905}" type="presParOf" srcId="{72F96AB6-FDAB-44C6-87C4-D26424424D58}" destId="{087C7ECC-FFA2-4EA3-A56A-ED2ECAE08151}" srcOrd="1" destOrd="0" presId="urn:microsoft.com/office/officeart/2005/8/layout/orgChart1"/>
    <dgm:cxn modelId="{147950A7-6487-495C-AB15-03DEE76FE203}" type="presParOf" srcId="{4B4806BC-E3FC-48ED-B0C4-49498E69D134}" destId="{6866F4FB-84F5-4C35-8482-A77466C5FB5F}" srcOrd="1" destOrd="0" presId="urn:microsoft.com/office/officeart/2005/8/layout/orgChart1"/>
    <dgm:cxn modelId="{31CE2282-25E0-43EF-BDB8-34A8EA9963F6}" type="presParOf" srcId="{4B4806BC-E3FC-48ED-B0C4-49498E69D134}" destId="{1A30736B-6577-47B6-8877-40B7AA461D59}" srcOrd="2" destOrd="0" presId="urn:microsoft.com/office/officeart/2005/8/layout/orgChart1"/>
    <dgm:cxn modelId="{6974C3A2-F244-48BD-83A0-33A757687DD3}" type="presParOf" srcId="{8B7F4D4E-EA11-4CBB-9033-13A2775FD3A4}" destId="{09E64F9A-B646-4665-B461-BD465CE50BE7}" srcOrd="2" destOrd="0" presId="urn:microsoft.com/office/officeart/2005/8/layout/orgChart1"/>
    <dgm:cxn modelId="{A6B36146-D116-40F8-B9C4-2CED0737ECE6}" type="presParOf" srcId="{26892144-6399-4382-ACF7-4EB8658D1D5C}" destId="{A6EDBB64-2816-4C22-8645-1818B7FBFA0E}" srcOrd="2" destOrd="0" presId="urn:microsoft.com/office/officeart/2005/8/layout/orgChart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B4ABA1B-A1B0-4EF0-BB6D-6F3FFFECA75C}">
      <dsp:nvSpPr>
        <dsp:cNvPr id="0" name=""/>
        <dsp:cNvSpPr/>
      </dsp:nvSpPr>
      <dsp:spPr>
        <a:xfrm>
          <a:off x="4716590" y="670941"/>
          <a:ext cx="91440" cy="1435269"/>
        </a:xfrm>
        <a:custGeom>
          <a:avLst/>
          <a:gdLst/>
          <a:ahLst/>
          <a:cxnLst/>
          <a:rect l="0" t="0" r="0" b="0"/>
          <a:pathLst>
            <a:path>
              <a:moveTo>
                <a:pt x="45720" y="0"/>
              </a:moveTo>
              <a:lnTo>
                <a:pt x="45720" y="1435269"/>
              </a:lnTo>
              <a:lnTo>
                <a:pt x="128843" y="143526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12A6DE5-B726-42E0-A3AB-EEB2FCD25A20}">
      <dsp:nvSpPr>
        <dsp:cNvPr id="0" name=""/>
        <dsp:cNvSpPr/>
      </dsp:nvSpPr>
      <dsp:spPr>
        <a:xfrm>
          <a:off x="4716590" y="670941"/>
          <a:ext cx="91440" cy="1041817"/>
        </a:xfrm>
        <a:custGeom>
          <a:avLst/>
          <a:gdLst/>
          <a:ahLst/>
          <a:cxnLst/>
          <a:rect l="0" t="0" r="0" b="0"/>
          <a:pathLst>
            <a:path>
              <a:moveTo>
                <a:pt x="45720" y="0"/>
              </a:moveTo>
              <a:lnTo>
                <a:pt x="45720" y="1041817"/>
              </a:lnTo>
              <a:lnTo>
                <a:pt x="128843" y="104181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617AE6D-96B9-4187-9ECA-53B2F2A002D9}">
      <dsp:nvSpPr>
        <dsp:cNvPr id="0" name=""/>
        <dsp:cNvSpPr/>
      </dsp:nvSpPr>
      <dsp:spPr>
        <a:xfrm>
          <a:off x="4716590" y="670941"/>
          <a:ext cx="91440" cy="648364"/>
        </a:xfrm>
        <a:custGeom>
          <a:avLst/>
          <a:gdLst/>
          <a:ahLst/>
          <a:cxnLst/>
          <a:rect l="0" t="0" r="0" b="0"/>
          <a:pathLst>
            <a:path>
              <a:moveTo>
                <a:pt x="45720" y="0"/>
              </a:moveTo>
              <a:lnTo>
                <a:pt x="45720" y="648364"/>
              </a:lnTo>
              <a:lnTo>
                <a:pt x="128843" y="64836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600BD3B-637B-4277-870A-853B8EC5100A}">
      <dsp:nvSpPr>
        <dsp:cNvPr id="0" name=""/>
        <dsp:cNvSpPr/>
      </dsp:nvSpPr>
      <dsp:spPr>
        <a:xfrm>
          <a:off x="4716590" y="670941"/>
          <a:ext cx="91440" cy="254912"/>
        </a:xfrm>
        <a:custGeom>
          <a:avLst/>
          <a:gdLst/>
          <a:ahLst/>
          <a:cxnLst/>
          <a:rect l="0" t="0" r="0" b="0"/>
          <a:pathLst>
            <a:path>
              <a:moveTo>
                <a:pt x="45720" y="0"/>
              </a:moveTo>
              <a:lnTo>
                <a:pt x="45720" y="254912"/>
              </a:lnTo>
              <a:lnTo>
                <a:pt x="128843" y="25491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C19FF92-C30E-4485-A07D-8D862344A713}">
      <dsp:nvSpPr>
        <dsp:cNvPr id="0" name=""/>
        <dsp:cNvSpPr/>
      </dsp:nvSpPr>
      <dsp:spPr>
        <a:xfrm>
          <a:off x="2972380" y="277489"/>
          <a:ext cx="2011593" cy="116373"/>
        </a:xfrm>
        <a:custGeom>
          <a:avLst/>
          <a:gdLst/>
          <a:ahLst/>
          <a:cxnLst/>
          <a:rect l="0" t="0" r="0" b="0"/>
          <a:pathLst>
            <a:path>
              <a:moveTo>
                <a:pt x="0" y="0"/>
              </a:moveTo>
              <a:lnTo>
                <a:pt x="0" y="58186"/>
              </a:lnTo>
              <a:lnTo>
                <a:pt x="2011593" y="58186"/>
              </a:lnTo>
              <a:lnTo>
                <a:pt x="2011593" y="11637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0CDAE6F-4D7A-4A1A-B4EA-1C4EC4EC48FF}">
      <dsp:nvSpPr>
        <dsp:cNvPr id="0" name=""/>
        <dsp:cNvSpPr/>
      </dsp:nvSpPr>
      <dsp:spPr>
        <a:xfrm>
          <a:off x="4046059" y="670941"/>
          <a:ext cx="91440" cy="1041817"/>
        </a:xfrm>
        <a:custGeom>
          <a:avLst/>
          <a:gdLst/>
          <a:ahLst/>
          <a:cxnLst/>
          <a:rect l="0" t="0" r="0" b="0"/>
          <a:pathLst>
            <a:path>
              <a:moveTo>
                <a:pt x="45720" y="0"/>
              </a:moveTo>
              <a:lnTo>
                <a:pt x="45720" y="1041817"/>
              </a:lnTo>
              <a:lnTo>
                <a:pt x="128843" y="104181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3FA2812-4EB3-44F5-AFD0-304C72804BEA}">
      <dsp:nvSpPr>
        <dsp:cNvPr id="0" name=""/>
        <dsp:cNvSpPr/>
      </dsp:nvSpPr>
      <dsp:spPr>
        <a:xfrm>
          <a:off x="4046059" y="670941"/>
          <a:ext cx="91440" cy="648364"/>
        </a:xfrm>
        <a:custGeom>
          <a:avLst/>
          <a:gdLst/>
          <a:ahLst/>
          <a:cxnLst/>
          <a:rect l="0" t="0" r="0" b="0"/>
          <a:pathLst>
            <a:path>
              <a:moveTo>
                <a:pt x="45720" y="0"/>
              </a:moveTo>
              <a:lnTo>
                <a:pt x="45720" y="648364"/>
              </a:lnTo>
              <a:lnTo>
                <a:pt x="128843" y="64836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99F528A-BA44-41C5-8ED3-0695ED4CE22E}">
      <dsp:nvSpPr>
        <dsp:cNvPr id="0" name=""/>
        <dsp:cNvSpPr/>
      </dsp:nvSpPr>
      <dsp:spPr>
        <a:xfrm>
          <a:off x="4046059" y="670941"/>
          <a:ext cx="91440" cy="254912"/>
        </a:xfrm>
        <a:custGeom>
          <a:avLst/>
          <a:gdLst/>
          <a:ahLst/>
          <a:cxnLst/>
          <a:rect l="0" t="0" r="0" b="0"/>
          <a:pathLst>
            <a:path>
              <a:moveTo>
                <a:pt x="45720" y="0"/>
              </a:moveTo>
              <a:lnTo>
                <a:pt x="45720" y="254912"/>
              </a:lnTo>
              <a:lnTo>
                <a:pt x="128843" y="25491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15A8680-ABED-46C0-851B-E94F1B84333E}">
      <dsp:nvSpPr>
        <dsp:cNvPr id="0" name=""/>
        <dsp:cNvSpPr/>
      </dsp:nvSpPr>
      <dsp:spPr>
        <a:xfrm>
          <a:off x="2972380" y="277489"/>
          <a:ext cx="1341062" cy="116373"/>
        </a:xfrm>
        <a:custGeom>
          <a:avLst/>
          <a:gdLst/>
          <a:ahLst/>
          <a:cxnLst/>
          <a:rect l="0" t="0" r="0" b="0"/>
          <a:pathLst>
            <a:path>
              <a:moveTo>
                <a:pt x="0" y="0"/>
              </a:moveTo>
              <a:lnTo>
                <a:pt x="0" y="58186"/>
              </a:lnTo>
              <a:lnTo>
                <a:pt x="1341062" y="58186"/>
              </a:lnTo>
              <a:lnTo>
                <a:pt x="1341062" y="11637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6F36E28-C83F-415E-AB74-32A8E137A6BC}">
      <dsp:nvSpPr>
        <dsp:cNvPr id="0" name=""/>
        <dsp:cNvSpPr/>
      </dsp:nvSpPr>
      <dsp:spPr>
        <a:xfrm>
          <a:off x="3375528" y="670941"/>
          <a:ext cx="91440" cy="1841974"/>
        </a:xfrm>
        <a:custGeom>
          <a:avLst/>
          <a:gdLst/>
          <a:ahLst/>
          <a:cxnLst/>
          <a:rect l="0" t="0" r="0" b="0"/>
          <a:pathLst>
            <a:path>
              <a:moveTo>
                <a:pt x="45720" y="0"/>
              </a:moveTo>
              <a:lnTo>
                <a:pt x="45720" y="1841974"/>
              </a:lnTo>
              <a:lnTo>
                <a:pt x="128843" y="184197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9666A37-C380-4E55-950D-128032BD665D}">
      <dsp:nvSpPr>
        <dsp:cNvPr id="0" name=""/>
        <dsp:cNvSpPr/>
      </dsp:nvSpPr>
      <dsp:spPr>
        <a:xfrm>
          <a:off x="3375528" y="670941"/>
          <a:ext cx="91440" cy="1435269"/>
        </a:xfrm>
        <a:custGeom>
          <a:avLst/>
          <a:gdLst/>
          <a:ahLst/>
          <a:cxnLst/>
          <a:rect l="0" t="0" r="0" b="0"/>
          <a:pathLst>
            <a:path>
              <a:moveTo>
                <a:pt x="45720" y="0"/>
              </a:moveTo>
              <a:lnTo>
                <a:pt x="45720" y="1435269"/>
              </a:lnTo>
              <a:lnTo>
                <a:pt x="128843" y="143526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77B11C6-EFDC-460B-BE84-367AA8972620}">
      <dsp:nvSpPr>
        <dsp:cNvPr id="0" name=""/>
        <dsp:cNvSpPr/>
      </dsp:nvSpPr>
      <dsp:spPr>
        <a:xfrm>
          <a:off x="3375528" y="670941"/>
          <a:ext cx="91440" cy="1041817"/>
        </a:xfrm>
        <a:custGeom>
          <a:avLst/>
          <a:gdLst/>
          <a:ahLst/>
          <a:cxnLst/>
          <a:rect l="0" t="0" r="0" b="0"/>
          <a:pathLst>
            <a:path>
              <a:moveTo>
                <a:pt x="45720" y="0"/>
              </a:moveTo>
              <a:lnTo>
                <a:pt x="45720" y="1041817"/>
              </a:lnTo>
              <a:lnTo>
                <a:pt x="128843" y="104181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8AA7AB-3C85-4651-BEEA-3C8CE334614F}">
      <dsp:nvSpPr>
        <dsp:cNvPr id="0" name=""/>
        <dsp:cNvSpPr/>
      </dsp:nvSpPr>
      <dsp:spPr>
        <a:xfrm>
          <a:off x="3375528" y="670941"/>
          <a:ext cx="91440" cy="648364"/>
        </a:xfrm>
        <a:custGeom>
          <a:avLst/>
          <a:gdLst/>
          <a:ahLst/>
          <a:cxnLst/>
          <a:rect l="0" t="0" r="0" b="0"/>
          <a:pathLst>
            <a:path>
              <a:moveTo>
                <a:pt x="45720" y="0"/>
              </a:moveTo>
              <a:lnTo>
                <a:pt x="45720" y="648364"/>
              </a:lnTo>
              <a:lnTo>
                <a:pt x="128843" y="64836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4AABC47-F23F-473B-A9A1-10757F62DAE0}">
      <dsp:nvSpPr>
        <dsp:cNvPr id="0" name=""/>
        <dsp:cNvSpPr/>
      </dsp:nvSpPr>
      <dsp:spPr>
        <a:xfrm>
          <a:off x="3375528" y="670941"/>
          <a:ext cx="91440" cy="254912"/>
        </a:xfrm>
        <a:custGeom>
          <a:avLst/>
          <a:gdLst/>
          <a:ahLst/>
          <a:cxnLst/>
          <a:rect l="0" t="0" r="0" b="0"/>
          <a:pathLst>
            <a:path>
              <a:moveTo>
                <a:pt x="45720" y="0"/>
              </a:moveTo>
              <a:lnTo>
                <a:pt x="45720" y="254912"/>
              </a:lnTo>
              <a:lnTo>
                <a:pt x="128843" y="25491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15BFE34-F12E-4267-889C-D1F6EC970B58}">
      <dsp:nvSpPr>
        <dsp:cNvPr id="0" name=""/>
        <dsp:cNvSpPr/>
      </dsp:nvSpPr>
      <dsp:spPr>
        <a:xfrm>
          <a:off x="2972380" y="277489"/>
          <a:ext cx="670531" cy="116373"/>
        </a:xfrm>
        <a:custGeom>
          <a:avLst/>
          <a:gdLst/>
          <a:ahLst/>
          <a:cxnLst/>
          <a:rect l="0" t="0" r="0" b="0"/>
          <a:pathLst>
            <a:path>
              <a:moveTo>
                <a:pt x="0" y="0"/>
              </a:moveTo>
              <a:lnTo>
                <a:pt x="0" y="58186"/>
              </a:lnTo>
              <a:lnTo>
                <a:pt x="670531" y="58186"/>
              </a:lnTo>
              <a:lnTo>
                <a:pt x="670531" y="11637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3F67F93-AEDC-4911-B947-8B26FC198089}">
      <dsp:nvSpPr>
        <dsp:cNvPr id="0" name=""/>
        <dsp:cNvSpPr/>
      </dsp:nvSpPr>
      <dsp:spPr>
        <a:xfrm>
          <a:off x="2704997" y="670941"/>
          <a:ext cx="91440" cy="2242841"/>
        </a:xfrm>
        <a:custGeom>
          <a:avLst/>
          <a:gdLst/>
          <a:ahLst/>
          <a:cxnLst/>
          <a:rect l="0" t="0" r="0" b="0"/>
          <a:pathLst>
            <a:path>
              <a:moveTo>
                <a:pt x="45720" y="0"/>
              </a:moveTo>
              <a:lnTo>
                <a:pt x="45720" y="2242841"/>
              </a:lnTo>
              <a:lnTo>
                <a:pt x="128843" y="224284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E036FD-1032-4EED-9045-7524CF69288F}">
      <dsp:nvSpPr>
        <dsp:cNvPr id="0" name=""/>
        <dsp:cNvSpPr/>
      </dsp:nvSpPr>
      <dsp:spPr>
        <a:xfrm>
          <a:off x="2704997" y="670941"/>
          <a:ext cx="91440" cy="1828721"/>
        </a:xfrm>
        <a:custGeom>
          <a:avLst/>
          <a:gdLst/>
          <a:ahLst/>
          <a:cxnLst/>
          <a:rect l="0" t="0" r="0" b="0"/>
          <a:pathLst>
            <a:path>
              <a:moveTo>
                <a:pt x="45720" y="0"/>
              </a:moveTo>
              <a:lnTo>
                <a:pt x="45720" y="1828721"/>
              </a:lnTo>
              <a:lnTo>
                <a:pt x="128843" y="182872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16DFFF5-4CB6-42EB-B0D8-11C996633F56}">
      <dsp:nvSpPr>
        <dsp:cNvPr id="0" name=""/>
        <dsp:cNvSpPr/>
      </dsp:nvSpPr>
      <dsp:spPr>
        <a:xfrm>
          <a:off x="2704997" y="670941"/>
          <a:ext cx="91440" cy="1435269"/>
        </a:xfrm>
        <a:custGeom>
          <a:avLst/>
          <a:gdLst/>
          <a:ahLst/>
          <a:cxnLst/>
          <a:rect l="0" t="0" r="0" b="0"/>
          <a:pathLst>
            <a:path>
              <a:moveTo>
                <a:pt x="45720" y="0"/>
              </a:moveTo>
              <a:lnTo>
                <a:pt x="45720" y="1435269"/>
              </a:lnTo>
              <a:lnTo>
                <a:pt x="128843" y="143526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0B13B23-E0E5-45A6-B21E-6E976D486B59}">
      <dsp:nvSpPr>
        <dsp:cNvPr id="0" name=""/>
        <dsp:cNvSpPr/>
      </dsp:nvSpPr>
      <dsp:spPr>
        <a:xfrm>
          <a:off x="2704997" y="670941"/>
          <a:ext cx="91440" cy="1041817"/>
        </a:xfrm>
        <a:custGeom>
          <a:avLst/>
          <a:gdLst/>
          <a:ahLst/>
          <a:cxnLst/>
          <a:rect l="0" t="0" r="0" b="0"/>
          <a:pathLst>
            <a:path>
              <a:moveTo>
                <a:pt x="45720" y="0"/>
              </a:moveTo>
              <a:lnTo>
                <a:pt x="45720" y="1041817"/>
              </a:lnTo>
              <a:lnTo>
                <a:pt x="128843" y="104181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2A24245-0621-4D50-BA0F-F597A7B4DFF8}">
      <dsp:nvSpPr>
        <dsp:cNvPr id="0" name=""/>
        <dsp:cNvSpPr/>
      </dsp:nvSpPr>
      <dsp:spPr>
        <a:xfrm>
          <a:off x="2704997" y="670941"/>
          <a:ext cx="91440" cy="648364"/>
        </a:xfrm>
        <a:custGeom>
          <a:avLst/>
          <a:gdLst/>
          <a:ahLst/>
          <a:cxnLst/>
          <a:rect l="0" t="0" r="0" b="0"/>
          <a:pathLst>
            <a:path>
              <a:moveTo>
                <a:pt x="45720" y="0"/>
              </a:moveTo>
              <a:lnTo>
                <a:pt x="45720" y="648364"/>
              </a:lnTo>
              <a:lnTo>
                <a:pt x="128843" y="64836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6819C6A-24AA-4485-8D63-047473035980}">
      <dsp:nvSpPr>
        <dsp:cNvPr id="0" name=""/>
        <dsp:cNvSpPr/>
      </dsp:nvSpPr>
      <dsp:spPr>
        <a:xfrm>
          <a:off x="2704997" y="670941"/>
          <a:ext cx="91440" cy="254912"/>
        </a:xfrm>
        <a:custGeom>
          <a:avLst/>
          <a:gdLst/>
          <a:ahLst/>
          <a:cxnLst/>
          <a:rect l="0" t="0" r="0" b="0"/>
          <a:pathLst>
            <a:path>
              <a:moveTo>
                <a:pt x="45720" y="0"/>
              </a:moveTo>
              <a:lnTo>
                <a:pt x="45720" y="254912"/>
              </a:lnTo>
              <a:lnTo>
                <a:pt x="128843" y="25491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89FA698-C1CD-4145-BF4C-701B7EB1AD94}">
      <dsp:nvSpPr>
        <dsp:cNvPr id="0" name=""/>
        <dsp:cNvSpPr/>
      </dsp:nvSpPr>
      <dsp:spPr>
        <a:xfrm>
          <a:off x="2926660" y="277489"/>
          <a:ext cx="91440" cy="116373"/>
        </a:xfrm>
        <a:custGeom>
          <a:avLst/>
          <a:gdLst/>
          <a:ahLst/>
          <a:cxnLst/>
          <a:rect l="0" t="0" r="0" b="0"/>
          <a:pathLst>
            <a:path>
              <a:moveTo>
                <a:pt x="45720" y="0"/>
              </a:moveTo>
              <a:lnTo>
                <a:pt x="45720" y="11637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883D160-CBA7-49ED-8786-BD5D72A59D86}">
      <dsp:nvSpPr>
        <dsp:cNvPr id="0" name=""/>
        <dsp:cNvSpPr/>
      </dsp:nvSpPr>
      <dsp:spPr>
        <a:xfrm>
          <a:off x="2034465" y="670941"/>
          <a:ext cx="91440" cy="1828721"/>
        </a:xfrm>
        <a:custGeom>
          <a:avLst/>
          <a:gdLst/>
          <a:ahLst/>
          <a:cxnLst/>
          <a:rect l="0" t="0" r="0" b="0"/>
          <a:pathLst>
            <a:path>
              <a:moveTo>
                <a:pt x="45720" y="0"/>
              </a:moveTo>
              <a:lnTo>
                <a:pt x="45720" y="1828721"/>
              </a:lnTo>
              <a:lnTo>
                <a:pt x="128843" y="182872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745B3A8-2DD1-4D7D-B079-21094B931B27}">
      <dsp:nvSpPr>
        <dsp:cNvPr id="0" name=""/>
        <dsp:cNvSpPr/>
      </dsp:nvSpPr>
      <dsp:spPr>
        <a:xfrm>
          <a:off x="2034465" y="670941"/>
          <a:ext cx="91440" cy="1435269"/>
        </a:xfrm>
        <a:custGeom>
          <a:avLst/>
          <a:gdLst/>
          <a:ahLst/>
          <a:cxnLst/>
          <a:rect l="0" t="0" r="0" b="0"/>
          <a:pathLst>
            <a:path>
              <a:moveTo>
                <a:pt x="45720" y="0"/>
              </a:moveTo>
              <a:lnTo>
                <a:pt x="45720" y="1435269"/>
              </a:lnTo>
              <a:lnTo>
                <a:pt x="128843" y="143526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32B2F8D-0235-43CD-85D2-3E504DE8B793}">
      <dsp:nvSpPr>
        <dsp:cNvPr id="0" name=""/>
        <dsp:cNvSpPr/>
      </dsp:nvSpPr>
      <dsp:spPr>
        <a:xfrm>
          <a:off x="2034465" y="670941"/>
          <a:ext cx="91440" cy="1041817"/>
        </a:xfrm>
        <a:custGeom>
          <a:avLst/>
          <a:gdLst/>
          <a:ahLst/>
          <a:cxnLst/>
          <a:rect l="0" t="0" r="0" b="0"/>
          <a:pathLst>
            <a:path>
              <a:moveTo>
                <a:pt x="45720" y="0"/>
              </a:moveTo>
              <a:lnTo>
                <a:pt x="45720" y="1041817"/>
              </a:lnTo>
              <a:lnTo>
                <a:pt x="128843" y="104181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546C974-AFC0-4CD9-AA29-99B7FFEAD716}">
      <dsp:nvSpPr>
        <dsp:cNvPr id="0" name=""/>
        <dsp:cNvSpPr/>
      </dsp:nvSpPr>
      <dsp:spPr>
        <a:xfrm>
          <a:off x="2034465" y="670941"/>
          <a:ext cx="91440" cy="648364"/>
        </a:xfrm>
        <a:custGeom>
          <a:avLst/>
          <a:gdLst/>
          <a:ahLst/>
          <a:cxnLst/>
          <a:rect l="0" t="0" r="0" b="0"/>
          <a:pathLst>
            <a:path>
              <a:moveTo>
                <a:pt x="45720" y="0"/>
              </a:moveTo>
              <a:lnTo>
                <a:pt x="45720" y="648364"/>
              </a:lnTo>
              <a:lnTo>
                <a:pt x="128843" y="64836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F38D6E0-41D3-42FB-895B-CE493101A698}">
      <dsp:nvSpPr>
        <dsp:cNvPr id="0" name=""/>
        <dsp:cNvSpPr/>
      </dsp:nvSpPr>
      <dsp:spPr>
        <a:xfrm>
          <a:off x="2034465" y="670941"/>
          <a:ext cx="91440" cy="254912"/>
        </a:xfrm>
        <a:custGeom>
          <a:avLst/>
          <a:gdLst/>
          <a:ahLst/>
          <a:cxnLst/>
          <a:rect l="0" t="0" r="0" b="0"/>
          <a:pathLst>
            <a:path>
              <a:moveTo>
                <a:pt x="45720" y="0"/>
              </a:moveTo>
              <a:lnTo>
                <a:pt x="45720" y="254912"/>
              </a:lnTo>
              <a:lnTo>
                <a:pt x="128843" y="25491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3EFA95-5F38-4189-BE13-EFDBB7F7AEA3}">
      <dsp:nvSpPr>
        <dsp:cNvPr id="0" name=""/>
        <dsp:cNvSpPr/>
      </dsp:nvSpPr>
      <dsp:spPr>
        <a:xfrm>
          <a:off x="2301849" y="277489"/>
          <a:ext cx="670531" cy="116373"/>
        </a:xfrm>
        <a:custGeom>
          <a:avLst/>
          <a:gdLst/>
          <a:ahLst/>
          <a:cxnLst/>
          <a:rect l="0" t="0" r="0" b="0"/>
          <a:pathLst>
            <a:path>
              <a:moveTo>
                <a:pt x="670531" y="0"/>
              </a:moveTo>
              <a:lnTo>
                <a:pt x="670531" y="58186"/>
              </a:lnTo>
              <a:lnTo>
                <a:pt x="0" y="58186"/>
              </a:lnTo>
              <a:lnTo>
                <a:pt x="0" y="11637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43C1BFC-7A51-4D60-9056-16018263235F}">
      <dsp:nvSpPr>
        <dsp:cNvPr id="0" name=""/>
        <dsp:cNvSpPr/>
      </dsp:nvSpPr>
      <dsp:spPr>
        <a:xfrm>
          <a:off x="1363934" y="670941"/>
          <a:ext cx="91440" cy="1828721"/>
        </a:xfrm>
        <a:custGeom>
          <a:avLst/>
          <a:gdLst/>
          <a:ahLst/>
          <a:cxnLst/>
          <a:rect l="0" t="0" r="0" b="0"/>
          <a:pathLst>
            <a:path>
              <a:moveTo>
                <a:pt x="45720" y="0"/>
              </a:moveTo>
              <a:lnTo>
                <a:pt x="45720" y="1828721"/>
              </a:lnTo>
              <a:lnTo>
                <a:pt x="128843" y="182872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EBB24E-3053-4AF5-ADEE-B04420DD8D2F}">
      <dsp:nvSpPr>
        <dsp:cNvPr id="0" name=""/>
        <dsp:cNvSpPr/>
      </dsp:nvSpPr>
      <dsp:spPr>
        <a:xfrm>
          <a:off x="1363934" y="670941"/>
          <a:ext cx="91440" cy="1435269"/>
        </a:xfrm>
        <a:custGeom>
          <a:avLst/>
          <a:gdLst/>
          <a:ahLst/>
          <a:cxnLst/>
          <a:rect l="0" t="0" r="0" b="0"/>
          <a:pathLst>
            <a:path>
              <a:moveTo>
                <a:pt x="45720" y="0"/>
              </a:moveTo>
              <a:lnTo>
                <a:pt x="45720" y="1435269"/>
              </a:lnTo>
              <a:lnTo>
                <a:pt x="128843" y="143526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D3BF474-777F-46AF-896E-4D5044FCFA4F}">
      <dsp:nvSpPr>
        <dsp:cNvPr id="0" name=""/>
        <dsp:cNvSpPr/>
      </dsp:nvSpPr>
      <dsp:spPr>
        <a:xfrm>
          <a:off x="1363934" y="670941"/>
          <a:ext cx="91440" cy="1041817"/>
        </a:xfrm>
        <a:custGeom>
          <a:avLst/>
          <a:gdLst/>
          <a:ahLst/>
          <a:cxnLst/>
          <a:rect l="0" t="0" r="0" b="0"/>
          <a:pathLst>
            <a:path>
              <a:moveTo>
                <a:pt x="45720" y="0"/>
              </a:moveTo>
              <a:lnTo>
                <a:pt x="45720" y="1041817"/>
              </a:lnTo>
              <a:lnTo>
                <a:pt x="128843" y="104181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B4AF830-6145-4C3E-A60E-B0E8540F65A8}">
      <dsp:nvSpPr>
        <dsp:cNvPr id="0" name=""/>
        <dsp:cNvSpPr/>
      </dsp:nvSpPr>
      <dsp:spPr>
        <a:xfrm>
          <a:off x="1363934" y="670941"/>
          <a:ext cx="91440" cy="648364"/>
        </a:xfrm>
        <a:custGeom>
          <a:avLst/>
          <a:gdLst/>
          <a:ahLst/>
          <a:cxnLst/>
          <a:rect l="0" t="0" r="0" b="0"/>
          <a:pathLst>
            <a:path>
              <a:moveTo>
                <a:pt x="45720" y="0"/>
              </a:moveTo>
              <a:lnTo>
                <a:pt x="45720" y="648364"/>
              </a:lnTo>
              <a:lnTo>
                <a:pt x="128843" y="64836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B696973-16F8-4F87-BDF8-1B428B76D614}">
      <dsp:nvSpPr>
        <dsp:cNvPr id="0" name=""/>
        <dsp:cNvSpPr/>
      </dsp:nvSpPr>
      <dsp:spPr>
        <a:xfrm>
          <a:off x="1363934" y="670941"/>
          <a:ext cx="91440" cy="254912"/>
        </a:xfrm>
        <a:custGeom>
          <a:avLst/>
          <a:gdLst/>
          <a:ahLst/>
          <a:cxnLst/>
          <a:rect l="0" t="0" r="0" b="0"/>
          <a:pathLst>
            <a:path>
              <a:moveTo>
                <a:pt x="45720" y="0"/>
              </a:moveTo>
              <a:lnTo>
                <a:pt x="45720" y="254912"/>
              </a:lnTo>
              <a:lnTo>
                <a:pt x="128843" y="25491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DDA4DCF-320B-4F91-90CC-DA1CC4E9D683}">
      <dsp:nvSpPr>
        <dsp:cNvPr id="0" name=""/>
        <dsp:cNvSpPr/>
      </dsp:nvSpPr>
      <dsp:spPr>
        <a:xfrm>
          <a:off x="1631317" y="277489"/>
          <a:ext cx="1341062" cy="116373"/>
        </a:xfrm>
        <a:custGeom>
          <a:avLst/>
          <a:gdLst/>
          <a:ahLst/>
          <a:cxnLst/>
          <a:rect l="0" t="0" r="0" b="0"/>
          <a:pathLst>
            <a:path>
              <a:moveTo>
                <a:pt x="1341062" y="0"/>
              </a:moveTo>
              <a:lnTo>
                <a:pt x="1341062" y="58186"/>
              </a:lnTo>
              <a:lnTo>
                <a:pt x="0" y="58186"/>
              </a:lnTo>
              <a:lnTo>
                <a:pt x="0" y="11637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3C6C949-564F-42DE-8D8E-964450C267AA}">
      <dsp:nvSpPr>
        <dsp:cNvPr id="0" name=""/>
        <dsp:cNvSpPr/>
      </dsp:nvSpPr>
      <dsp:spPr>
        <a:xfrm>
          <a:off x="693403" y="670941"/>
          <a:ext cx="91440" cy="1828721"/>
        </a:xfrm>
        <a:custGeom>
          <a:avLst/>
          <a:gdLst/>
          <a:ahLst/>
          <a:cxnLst/>
          <a:rect l="0" t="0" r="0" b="0"/>
          <a:pathLst>
            <a:path>
              <a:moveTo>
                <a:pt x="45720" y="0"/>
              </a:moveTo>
              <a:lnTo>
                <a:pt x="45720" y="1828721"/>
              </a:lnTo>
              <a:lnTo>
                <a:pt x="128843" y="182872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650C60E-B2E2-4447-A63D-AF95ED9AA605}">
      <dsp:nvSpPr>
        <dsp:cNvPr id="0" name=""/>
        <dsp:cNvSpPr/>
      </dsp:nvSpPr>
      <dsp:spPr>
        <a:xfrm>
          <a:off x="693403" y="670941"/>
          <a:ext cx="91440" cy="1435269"/>
        </a:xfrm>
        <a:custGeom>
          <a:avLst/>
          <a:gdLst/>
          <a:ahLst/>
          <a:cxnLst/>
          <a:rect l="0" t="0" r="0" b="0"/>
          <a:pathLst>
            <a:path>
              <a:moveTo>
                <a:pt x="45720" y="0"/>
              </a:moveTo>
              <a:lnTo>
                <a:pt x="45720" y="1435269"/>
              </a:lnTo>
              <a:lnTo>
                <a:pt x="128843" y="143526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F50B4-F648-49DA-B39D-A10792D5AE19}">
      <dsp:nvSpPr>
        <dsp:cNvPr id="0" name=""/>
        <dsp:cNvSpPr/>
      </dsp:nvSpPr>
      <dsp:spPr>
        <a:xfrm>
          <a:off x="693403" y="670941"/>
          <a:ext cx="91440" cy="1041817"/>
        </a:xfrm>
        <a:custGeom>
          <a:avLst/>
          <a:gdLst/>
          <a:ahLst/>
          <a:cxnLst/>
          <a:rect l="0" t="0" r="0" b="0"/>
          <a:pathLst>
            <a:path>
              <a:moveTo>
                <a:pt x="45720" y="0"/>
              </a:moveTo>
              <a:lnTo>
                <a:pt x="45720" y="1041817"/>
              </a:lnTo>
              <a:lnTo>
                <a:pt x="128843" y="104181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05B777D-6961-4374-8492-E0875573A8AD}">
      <dsp:nvSpPr>
        <dsp:cNvPr id="0" name=""/>
        <dsp:cNvSpPr/>
      </dsp:nvSpPr>
      <dsp:spPr>
        <a:xfrm>
          <a:off x="693403" y="670941"/>
          <a:ext cx="91440" cy="648364"/>
        </a:xfrm>
        <a:custGeom>
          <a:avLst/>
          <a:gdLst/>
          <a:ahLst/>
          <a:cxnLst/>
          <a:rect l="0" t="0" r="0" b="0"/>
          <a:pathLst>
            <a:path>
              <a:moveTo>
                <a:pt x="45720" y="0"/>
              </a:moveTo>
              <a:lnTo>
                <a:pt x="45720" y="648364"/>
              </a:lnTo>
              <a:lnTo>
                <a:pt x="128843" y="64836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D6562A-1593-49B5-A785-6FBCB354D6AD}">
      <dsp:nvSpPr>
        <dsp:cNvPr id="0" name=""/>
        <dsp:cNvSpPr/>
      </dsp:nvSpPr>
      <dsp:spPr>
        <a:xfrm>
          <a:off x="693403" y="670941"/>
          <a:ext cx="91440" cy="254912"/>
        </a:xfrm>
        <a:custGeom>
          <a:avLst/>
          <a:gdLst/>
          <a:ahLst/>
          <a:cxnLst/>
          <a:rect l="0" t="0" r="0" b="0"/>
          <a:pathLst>
            <a:path>
              <a:moveTo>
                <a:pt x="45720" y="0"/>
              </a:moveTo>
              <a:lnTo>
                <a:pt x="45720" y="254912"/>
              </a:lnTo>
              <a:lnTo>
                <a:pt x="128843" y="25491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A737517-50DC-4EAB-8253-C956EBDD836D}">
      <dsp:nvSpPr>
        <dsp:cNvPr id="0" name=""/>
        <dsp:cNvSpPr/>
      </dsp:nvSpPr>
      <dsp:spPr>
        <a:xfrm>
          <a:off x="960786" y="277489"/>
          <a:ext cx="2011593" cy="116373"/>
        </a:xfrm>
        <a:custGeom>
          <a:avLst/>
          <a:gdLst/>
          <a:ahLst/>
          <a:cxnLst/>
          <a:rect l="0" t="0" r="0" b="0"/>
          <a:pathLst>
            <a:path>
              <a:moveTo>
                <a:pt x="2011593" y="0"/>
              </a:moveTo>
              <a:lnTo>
                <a:pt x="2011593" y="58186"/>
              </a:lnTo>
              <a:lnTo>
                <a:pt x="0" y="58186"/>
              </a:lnTo>
              <a:lnTo>
                <a:pt x="0" y="11637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AC1E833-9116-4D49-88A0-E7C11A896892}">
      <dsp:nvSpPr>
        <dsp:cNvPr id="0" name=""/>
        <dsp:cNvSpPr/>
      </dsp:nvSpPr>
      <dsp:spPr>
        <a:xfrm>
          <a:off x="2695301" y="410"/>
          <a:ext cx="554158" cy="27707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Proyecto SITP</a:t>
          </a:r>
        </a:p>
      </dsp:txBody>
      <dsp:txXfrm>
        <a:off x="2695301" y="410"/>
        <a:ext cx="554158" cy="277079"/>
      </dsp:txXfrm>
    </dsp:sp>
    <dsp:sp modelId="{9597B260-CD02-4FB0-A9D3-B81D5DD80CA6}">
      <dsp:nvSpPr>
        <dsp:cNvPr id="0" name=""/>
        <dsp:cNvSpPr/>
      </dsp:nvSpPr>
      <dsp:spPr>
        <a:xfrm>
          <a:off x="683707" y="393862"/>
          <a:ext cx="554158" cy="27707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Planeación del proyecto</a:t>
          </a:r>
        </a:p>
      </dsp:txBody>
      <dsp:txXfrm>
        <a:off x="683707" y="393862"/>
        <a:ext cx="554158" cy="277079"/>
      </dsp:txXfrm>
    </dsp:sp>
    <dsp:sp modelId="{1A8AA857-23E3-4849-9BB4-F7C110F122FA}">
      <dsp:nvSpPr>
        <dsp:cNvPr id="0" name=""/>
        <dsp:cNvSpPr/>
      </dsp:nvSpPr>
      <dsp:spPr>
        <a:xfrm>
          <a:off x="822247" y="787314"/>
          <a:ext cx="554158" cy="27707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Definición del Alcance</a:t>
          </a:r>
        </a:p>
      </dsp:txBody>
      <dsp:txXfrm>
        <a:off x="822247" y="787314"/>
        <a:ext cx="554158" cy="277079"/>
      </dsp:txXfrm>
    </dsp:sp>
    <dsp:sp modelId="{054B2319-B6E4-40C5-B547-1BDC9A94E2B3}">
      <dsp:nvSpPr>
        <dsp:cNvPr id="0" name=""/>
        <dsp:cNvSpPr/>
      </dsp:nvSpPr>
      <dsp:spPr>
        <a:xfrm>
          <a:off x="822247" y="1180767"/>
          <a:ext cx="554158" cy="27707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Justificación</a:t>
          </a:r>
        </a:p>
      </dsp:txBody>
      <dsp:txXfrm>
        <a:off x="822247" y="1180767"/>
        <a:ext cx="554158" cy="277079"/>
      </dsp:txXfrm>
    </dsp:sp>
    <dsp:sp modelId="{2BB870EC-25A9-453A-88D3-51C62DC7CE45}">
      <dsp:nvSpPr>
        <dsp:cNvPr id="0" name=""/>
        <dsp:cNvSpPr/>
      </dsp:nvSpPr>
      <dsp:spPr>
        <a:xfrm>
          <a:off x="822247" y="1574219"/>
          <a:ext cx="554158" cy="27707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Objeto general y especificos del proyecto</a:t>
          </a:r>
        </a:p>
      </dsp:txBody>
      <dsp:txXfrm>
        <a:off x="822247" y="1574219"/>
        <a:ext cx="554158" cy="277079"/>
      </dsp:txXfrm>
    </dsp:sp>
    <dsp:sp modelId="{C8C50A10-974E-41F3-87F4-EDCE51022CD7}">
      <dsp:nvSpPr>
        <dsp:cNvPr id="0" name=""/>
        <dsp:cNvSpPr/>
      </dsp:nvSpPr>
      <dsp:spPr>
        <a:xfrm>
          <a:off x="822247" y="1967671"/>
          <a:ext cx="554158" cy="27707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Planteamiento del problema</a:t>
          </a:r>
        </a:p>
      </dsp:txBody>
      <dsp:txXfrm>
        <a:off x="822247" y="1967671"/>
        <a:ext cx="554158" cy="277079"/>
      </dsp:txXfrm>
    </dsp:sp>
    <dsp:sp modelId="{C0EECBAB-37DD-4BD7-9093-6A54FBFEF787}">
      <dsp:nvSpPr>
        <dsp:cNvPr id="0" name=""/>
        <dsp:cNvSpPr/>
      </dsp:nvSpPr>
      <dsp:spPr>
        <a:xfrm>
          <a:off x="822247" y="2361123"/>
          <a:ext cx="554158" cy="277079"/>
        </a:xfrm>
        <a:prstGeom prst="rect">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Definición de EDT</a:t>
          </a:r>
        </a:p>
      </dsp:txBody>
      <dsp:txXfrm>
        <a:off x="822247" y="2361123"/>
        <a:ext cx="554158" cy="277079"/>
      </dsp:txXfrm>
    </dsp:sp>
    <dsp:sp modelId="{3FFF4DCA-3529-4079-9B38-B1C1190E5A50}">
      <dsp:nvSpPr>
        <dsp:cNvPr id="0" name=""/>
        <dsp:cNvSpPr/>
      </dsp:nvSpPr>
      <dsp:spPr>
        <a:xfrm>
          <a:off x="1354238" y="393862"/>
          <a:ext cx="554158" cy="27707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Comprensión del Negocio</a:t>
          </a:r>
        </a:p>
      </dsp:txBody>
      <dsp:txXfrm>
        <a:off x="1354238" y="393862"/>
        <a:ext cx="554158" cy="277079"/>
      </dsp:txXfrm>
    </dsp:sp>
    <dsp:sp modelId="{050B82BC-04BB-41F1-924A-77EB66F5DDFF}">
      <dsp:nvSpPr>
        <dsp:cNvPr id="0" name=""/>
        <dsp:cNvSpPr/>
      </dsp:nvSpPr>
      <dsp:spPr>
        <a:xfrm>
          <a:off x="1492778" y="787314"/>
          <a:ext cx="554158" cy="27707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Determinar objetivos del negocio</a:t>
          </a:r>
        </a:p>
      </dsp:txBody>
      <dsp:txXfrm>
        <a:off x="1492778" y="787314"/>
        <a:ext cx="554158" cy="277079"/>
      </dsp:txXfrm>
    </dsp:sp>
    <dsp:sp modelId="{822944A7-BF01-4B52-921D-CFB4D1D5137B}">
      <dsp:nvSpPr>
        <dsp:cNvPr id="0" name=""/>
        <dsp:cNvSpPr/>
      </dsp:nvSpPr>
      <dsp:spPr>
        <a:xfrm>
          <a:off x="1492778" y="1180767"/>
          <a:ext cx="554158" cy="27707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Evaluar la situación</a:t>
          </a:r>
        </a:p>
      </dsp:txBody>
      <dsp:txXfrm>
        <a:off x="1492778" y="1180767"/>
        <a:ext cx="554158" cy="277079"/>
      </dsp:txXfrm>
    </dsp:sp>
    <dsp:sp modelId="{4ADDCF17-EAAD-455D-A94B-0B9959F3D818}">
      <dsp:nvSpPr>
        <dsp:cNvPr id="0" name=""/>
        <dsp:cNvSpPr/>
      </dsp:nvSpPr>
      <dsp:spPr>
        <a:xfrm>
          <a:off x="1492778" y="1574219"/>
          <a:ext cx="554158" cy="27707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Determinar Objetivos de mineria de Datos</a:t>
          </a:r>
        </a:p>
      </dsp:txBody>
      <dsp:txXfrm>
        <a:off x="1492778" y="1574219"/>
        <a:ext cx="554158" cy="277079"/>
      </dsp:txXfrm>
    </dsp:sp>
    <dsp:sp modelId="{FE8D4700-48C7-408C-99AA-96128C8E78EC}">
      <dsp:nvSpPr>
        <dsp:cNvPr id="0" name=""/>
        <dsp:cNvSpPr/>
      </dsp:nvSpPr>
      <dsp:spPr>
        <a:xfrm>
          <a:off x="1492778" y="1967671"/>
          <a:ext cx="554158" cy="27707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Producir el Plan de proyectos</a:t>
          </a:r>
        </a:p>
      </dsp:txBody>
      <dsp:txXfrm>
        <a:off x="1492778" y="1967671"/>
        <a:ext cx="554158" cy="277079"/>
      </dsp:txXfrm>
    </dsp:sp>
    <dsp:sp modelId="{A4C6D661-B8D9-4943-9BC9-48D1FA234513}">
      <dsp:nvSpPr>
        <dsp:cNvPr id="0" name=""/>
        <dsp:cNvSpPr/>
      </dsp:nvSpPr>
      <dsp:spPr>
        <a:xfrm>
          <a:off x="1492778" y="2361123"/>
          <a:ext cx="554158" cy="277079"/>
        </a:xfrm>
        <a:prstGeom prst="rect">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Cronograma del proyecto</a:t>
          </a:r>
        </a:p>
      </dsp:txBody>
      <dsp:txXfrm>
        <a:off x="1492778" y="2361123"/>
        <a:ext cx="554158" cy="277079"/>
      </dsp:txXfrm>
    </dsp:sp>
    <dsp:sp modelId="{73E1FA72-E4C3-460D-9D32-27CD56481DE5}">
      <dsp:nvSpPr>
        <dsp:cNvPr id="0" name=""/>
        <dsp:cNvSpPr/>
      </dsp:nvSpPr>
      <dsp:spPr>
        <a:xfrm>
          <a:off x="2024770" y="393862"/>
          <a:ext cx="554158" cy="27707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Compresión de los datos</a:t>
          </a:r>
        </a:p>
      </dsp:txBody>
      <dsp:txXfrm>
        <a:off x="2024770" y="393862"/>
        <a:ext cx="554158" cy="277079"/>
      </dsp:txXfrm>
    </dsp:sp>
    <dsp:sp modelId="{22C438F8-DC60-4071-9B11-6795F8D9D2C5}">
      <dsp:nvSpPr>
        <dsp:cNvPr id="0" name=""/>
        <dsp:cNvSpPr/>
      </dsp:nvSpPr>
      <dsp:spPr>
        <a:xfrm>
          <a:off x="2163309" y="787314"/>
          <a:ext cx="554158" cy="27707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Describir los datos</a:t>
          </a:r>
        </a:p>
      </dsp:txBody>
      <dsp:txXfrm>
        <a:off x="2163309" y="787314"/>
        <a:ext cx="554158" cy="277079"/>
      </dsp:txXfrm>
    </dsp:sp>
    <dsp:sp modelId="{A962AB39-6544-44A6-9F32-05D8A6392625}">
      <dsp:nvSpPr>
        <dsp:cNvPr id="0" name=""/>
        <dsp:cNvSpPr/>
      </dsp:nvSpPr>
      <dsp:spPr>
        <a:xfrm>
          <a:off x="2163309" y="1180767"/>
          <a:ext cx="554158" cy="27707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Explorar Datos</a:t>
          </a:r>
        </a:p>
      </dsp:txBody>
      <dsp:txXfrm>
        <a:off x="2163309" y="1180767"/>
        <a:ext cx="554158" cy="277079"/>
      </dsp:txXfrm>
    </dsp:sp>
    <dsp:sp modelId="{27A2735F-79CE-473F-9AA9-7CB29240DF64}">
      <dsp:nvSpPr>
        <dsp:cNvPr id="0" name=""/>
        <dsp:cNvSpPr/>
      </dsp:nvSpPr>
      <dsp:spPr>
        <a:xfrm>
          <a:off x="2163309" y="1574219"/>
          <a:ext cx="554158" cy="27707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Verificar calidad de datos</a:t>
          </a:r>
        </a:p>
      </dsp:txBody>
      <dsp:txXfrm>
        <a:off x="2163309" y="1574219"/>
        <a:ext cx="554158" cy="277079"/>
      </dsp:txXfrm>
    </dsp:sp>
    <dsp:sp modelId="{A56EFF6E-1A6D-4861-8F42-040A8F5FE57F}">
      <dsp:nvSpPr>
        <dsp:cNvPr id="0" name=""/>
        <dsp:cNvSpPr/>
      </dsp:nvSpPr>
      <dsp:spPr>
        <a:xfrm>
          <a:off x="2163309" y="1967671"/>
          <a:ext cx="554158" cy="277079"/>
        </a:xfrm>
        <a:prstGeom prst="rect">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Creación de Perfiles de los datos</a:t>
          </a:r>
        </a:p>
      </dsp:txBody>
      <dsp:txXfrm>
        <a:off x="2163309" y="1967671"/>
        <a:ext cx="554158" cy="277079"/>
      </dsp:txXfrm>
    </dsp:sp>
    <dsp:sp modelId="{E955E245-07EB-4912-BAA3-02D9E73BCE0D}">
      <dsp:nvSpPr>
        <dsp:cNvPr id="0" name=""/>
        <dsp:cNvSpPr/>
      </dsp:nvSpPr>
      <dsp:spPr>
        <a:xfrm>
          <a:off x="2163309" y="2361123"/>
          <a:ext cx="554158" cy="277079"/>
        </a:xfrm>
        <a:prstGeom prst="rect">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Creación del Modelo ER</a:t>
          </a:r>
        </a:p>
      </dsp:txBody>
      <dsp:txXfrm>
        <a:off x="2163309" y="2361123"/>
        <a:ext cx="554158" cy="277079"/>
      </dsp:txXfrm>
    </dsp:sp>
    <dsp:sp modelId="{190F6FBA-77ED-47D1-818A-CEFEDAEC9D39}">
      <dsp:nvSpPr>
        <dsp:cNvPr id="0" name=""/>
        <dsp:cNvSpPr/>
      </dsp:nvSpPr>
      <dsp:spPr>
        <a:xfrm>
          <a:off x="2695301" y="393862"/>
          <a:ext cx="554158" cy="27707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Preparación de los datos</a:t>
          </a:r>
        </a:p>
      </dsp:txBody>
      <dsp:txXfrm>
        <a:off x="2695301" y="393862"/>
        <a:ext cx="554158" cy="277079"/>
      </dsp:txXfrm>
    </dsp:sp>
    <dsp:sp modelId="{515B40CB-F879-45CE-B919-879F7BD856F6}">
      <dsp:nvSpPr>
        <dsp:cNvPr id="0" name=""/>
        <dsp:cNvSpPr/>
      </dsp:nvSpPr>
      <dsp:spPr>
        <a:xfrm>
          <a:off x="2833840" y="787314"/>
          <a:ext cx="554158" cy="27707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Seleccionar Datos</a:t>
          </a:r>
        </a:p>
      </dsp:txBody>
      <dsp:txXfrm>
        <a:off x="2833840" y="787314"/>
        <a:ext cx="554158" cy="277079"/>
      </dsp:txXfrm>
    </dsp:sp>
    <dsp:sp modelId="{913B98BF-500D-4B73-96E2-0A205637EB0C}">
      <dsp:nvSpPr>
        <dsp:cNvPr id="0" name=""/>
        <dsp:cNvSpPr/>
      </dsp:nvSpPr>
      <dsp:spPr>
        <a:xfrm>
          <a:off x="2833840" y="1180767"/>
          <a:ext cx="554158" cy="27707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Limpiar Datos</a:t>
          </a:r>
        </a:p>
      </dsp:txBody>
      <dsp:txXfrm>
        <a:off x="2833840" y="1180767"/>
        <a:ext cx="554158" cy="277079"/>
      </dsp:txXfrm>
    </dsp:sp>
    <dsp:sp modelId="{42677E1F-6A6C-4402-91E7-5A01F2A72338}">
      <dsp:nvSpPr>
        <dsp:cNvPr id="0" name=""/>
        <dsp:cNvSpPr/>
      </dsp:nvSpPr>
      <dsp:spPr>
        <a:xfrm>
          <a:off x="2833840" y="1574219"/>
          <a:ext cx="554158" cy="27707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Construir Datos</a:t>
          </a:r>
        </a:p>
      </dsp:txBody>
      <dsp:txXfrm>
        <a:off x="2833840" y="1574219"/>
        <a:ext cx="554158" cy="277079"/>
      </dsp:txXfrm>
    </dsp:sp>
    <dsp:sp modelId="{FF537A08-71BC-450B-A1C6-A0BABCCAA2D1}">
      <dsp:nvSpPr>
        <dsp:cNvPr id="0" name=""/>
        <dsp:cNvSpPr/>
      </dsp:nvSpPr>
      <dsp:spPr>
        <a:xfrm>
          <a:off x="2833840" y="1967671"/>
          <a:ext cx="554158" cy="27707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Integrar datos</a:t>
          </a:r>
        </a:p>
      </dsp:txBody>
      <dsp:txXfrm>
        <a:off x="2833840" y="1967671"/>
        <a:ext cx="554158" cy="277079"/>
      </dsp:txXfrm>
    </dsp:sp>
    <dsp:sp modelId="{01E7B47A-C40D-454A-8BE5-5273E9C83856}">
      <dsp:nvSpPr>
        <dsp:cNvPr id="0" name=""/>
        <dsp:cNvSpPr/>
      </dsp:nvSpPr>
      <dsp:spPr>
        <a:xfrm>
          <a:off x="2833840" y="2361123"/>
          <a:ext cx="554158" cy="27707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Formato de Datos</a:t>
          </a:r>
        </a:p>
      </dsp:txBody>
      <dsp:txXfrm>
        <a:off x="2833840" y="2361123"/>
        <a:ext cx="554158" cy="277079"/>
      </dsp:txXfrm>
    </dsp:sp>
    <dsp:sp modelId="{9F595B0B-874B-409E-B62A-8A7B35988BAA}">
      <dsp:nvSpPr>
        <dsp:cNvPr id="0" name=""/>
        <dsp:cNvSpPr/>
      </dsp:nvSpPr>
      <dsp:spPr>
        <a:xfrm>
          <a:off x="2833840" y="2754575"/>
          <a:ext cx="923432" cy="318413"/>
        </a:xfrm>
        <a:prstGeom prst="rect">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Informe de Estadistica Descriptiva del Proyecto</a:t>
          </a:r>
        </a:p>
      </dsp:txBody>
      <dsp:txXfrm>
        <a:off x="2833840" y="2754575"/>
        <a:ext cx="923432" cy="318413"/>
      </dsp:txXfrm>
    </dsp:sp>
    <dsp:sp modelId="{6BEBCC8B-FEAC-45F1-BD31-F0094B4683E5}">
      <dsp:nvSpPr>
        <dsp:cNvPr id="0" name=""/>
        <dsp:cNvSpPr/>
      </dsp:nvSpPr>
      <dsp:spPr>
        <a:xfrm>
          <a:off x="3365832" y="393862"/>
          <a:ext cx="554158" cy="277079"/>
        </a:xfrm>
        <a:prstGeom prst="rect">
          <a:avLst/>
        </a:prstGeom>
        <a:solidFill>
          <a:schemeClr val="accent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Modelado</a:t>
          </a:r>
        </a:p>
      </dsp:txBody>
      <dsp:txXfrm>
        <a:off x="3365832" y="393862"/>
        <a:ext cx="554158" cy="277079"/>
      </dsp:txXfrm>
    </dsp:sp>
    <dsp:sp modelId="{AD6F2384-3784-4595-811C-9C77808DD9DB}">
      <dsp:nvSpPr>
        <dsp:cNvPr id="0" name=""/>
        <dsp:cNvSpPr/>
      </dsp:nvSpPr>
      <dsp:spPr>
        <a:xfrm>
          <a:off x="3504371" y="787314"/>
          <a:ext cx="554158" cy="277079"/>
        </a:xfrm>
        <a:prstGeom prst="rect">
          <a:avLst/>
        </a:prstGeom>
        <a:solidFill>
          <a:schemeClr val="accent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Seleccionar técnica de Modelado</a:t>
          </a:r>
        </a:p>
      </dsp:txBody>
      <dsp:txXfrm>
        <a:off x="3504371" y="787314"/>
        <a:ext cx="554158" cy="277079"/>
      </dsp:txXfrm>
    </dsp:sp>
    <dsp:sp modelId="{112046CD-4823-4340-A88D-F63952CAD6B4}">
      <dsp:nvSpPr>
        <dsp:cNvPr id="0" name=""/>
        <dsp:cNvSpPr/>
      </dsp:nvSpPr>
      <dsp:spPr>
        <a:xfrm>
          <a:off x="3504371" y="1180767"/>
          <a:ext cx="554158" cy="277079"/>
        </a:xfrm>
        <a:prstGeom prst="rect">
          <a:avLst/>
        </a:prstGeom>
        <a:solidFill>
          <a:schemeClr val="accent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Generar diseño de prueba</a:t>
          </a:r>
        </a:p>
      </dsp:txBody>
      <dsp:txXfrm>
        <a:off x="3504371" y="1180767"/>
        <a:ext cx="554158" cy="277079"/>
      </dsp:txXfrm>
    </dsp:sp>
    <dsp:sp modelId="{DFAB9605-B67A-4450-A004-DBD0286276B9}">
      <dsp:nvSpPr>
        <dsp:cNvPr id="0" name=""/>
        <dsp:cNvSpPr/>
      </dsp:nvSpPr>
      <dsp:spPr>
        <a:xfrm>
          <a:off x="3504371" y="1574219"/>
          <a:ext cx="554158" cy="277079"/>
        </a:xfrm>
        <a:prstGeom prst="rect">
          <a:avLst/>
        </a:prstGeom>
        <a:solidFill>
          <a:schemeClr val="accent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Construir Modelo</a:t>
          </a:r>
        </a:p>
      </dsp:txBody>
      <dsp:txXfrm>
        <a:off x="3504371" y="1574219"/>
        <a:ext cx="554158" cy="277079"/>
      </dsp:txXfrm>
    </dsp:sp>
    <dsp:sp modelId="{006F36A7-5DA4-4649-87DF-FBF74196EC56}">
      <dsp:nvSpPr>
        <dsp:cNvPr id="0" name=""/>
        <dsp:cNvSpPr/>
      </dsp:nvSpPr>
      <dsp:spPr>
        <a:xfrm>
          <a:off x="3504371" y="1967671"/>
          <a:ext cx="554158" cy="277079"/>
        </a:xfrm>
        <a:prstGeom prst="rect">
          <a:avLst/>
        </a:prstGeom>
        <a:solidFill>
          <a:schemeClr val="accent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Evaluar Modelo</a:t>
          </a:r>
        </a:p>
      </dsp:txBody>
      <dsp:txXfrm>
        <a:off x="3504371" y="1967671"/>
        <a:ext cx="554158" cy="277079"/>
      </dsp:txXfrm>
    </dsp:sp>
    <dsp:sp modelId="{81712B02-ED9B-4B50-8DDC-CE2001BF0D43}">
      <dsp:nvSpPr>
        <dsp:cNvPr id="0" name=""/>
        <dsp:cNvSpPr/>
      </dsp:nvSpPr>
      <dsp:spPr>
        <a:xfrm>
          <a:off x="3504371" y="2361123"/>
          <a:ext cx="796801" cy="303584"/>
        </a:xfrm>
        <a:prstGeom prst="rect">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Entregable visualizacion Google Data Studio</a:t>
          </a:r>
        </a:p>
      </dsp:txBody>
      <dsp:txXfrm>
        <a:off x="3504371" y="2361123"/>
        <a:ext cx="796801" cy="303584"/>
      </dsp:txXfrm>
    </dsp:sp>
    <dsp:sp modelId="{DD6D6F6B-807E-4485-B9C4-BEB76086DB83}">
      <dsp:nvSpPr>
        <dsp:cNvPr id="0" name=""/>
        <dsp:cNvSpPr/>
      </dsp:nvSpPr>
      <dsp:spPr>
        <a:xfrm>
          <a:off x="4036363" y="393862"/>
          <a:ext cx="554158" cy="277079"/>
        </a:xfrm>
        <a:prstGeom prst="rect">
          <a:avLst/>
        </a:prstGeom>
        <a:solidFill>
          <a:schemeClr val="accent2">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Evaluacion</a:t>
          </a:r>
        </a:p>
      </dsp:txBody>
      <dsp:txXfrm>
        <a:off x="4036363" y="393862"/>
        <a:ext cx="554158" cy="277079"/>
      </dsp:txXfrm>
    </dsp:sp>
    <dsp:sp modelId="{3253A94B-55D5-4530-9B00-8817FDBAA249}">
      <dsp:nvSpPr>
        <dsp:cNvPr id="0" name=""/>
        <dsp:cNvSpPr/>
      </dsp:nvSpPr>
      <dsp:spPr>
        <a:xfrm>
          <a:off x="4174903" y="787314"/>
          <a:ext cx="554158" cy="277079"/>
        </a:xfrm>
        <a:prstGeom prst="rect">
          <a:avLst/>
        </a:prstGeom>
        <a:solidFill>
          <a:schemeClr val="accent2">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Evaluar resultados</a:t>
          </a:r>
        </a:p>
      </dsp:txBody>
      <dsp:txXfrm>
        <a:off x="4174903" y="787314"/>
        <a:ext cx="554158" cy="277079"/>
      </dsp:txXfrm>
    </dsp:sp>
    <dsp:sp modelId="{62EE7DC5-0F96-46FE-9197-37F47D531E1C}">
      <dsp:nvSpPr>
        <dsp:cNvPr id="0" name=""/>
        <dsp:cNvSpPr/>
      </dsp:nvSpPr>
      <dsp:spPr>
        <a:xfrm>
          <a:off x="4174903" y="1180767"/>
          <a:ext cx="554158" cy="277079"/>
        </a:xfrm>
        <a:prstGeom prst="rect">
          <a:avLst/>
        </a:prstGeom>
        <a:solidFill>
          <a:schemeClr val="accent2">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Revisar proceso</a:t>
          </a:r>
        </a:p>
      </dsp:txBody>
      <dsp:txXfrm>
        <a:off x="4174903" y="1180767"/>
        <a:ext cx="554158" cy="277079"/>
      </dsp:txXfrm>
    </dsp:sp>
    <dsp:sp modelId="{68D5A7A7-CD2B-405D-A847-D8A8C13B37A7}">
      <dsp:nvSpPr>
        <dsp:cNvPr id="0" name=""/>
        <dsp:cNvSpPr/>
      </dsp:nvSpPr>
      <dsp:spPr>
        <a:xfrm>
          <a:off x="4174903" y="1574219"/>
          <a:ext cx="554158" cy="277079"/>
        </a:xfrm>
        <a:prstGeom prst="rect">
          <a:avLst/>
        </a:prstGeom>
        <a:solidFill>
          <a:schemeClr val="accent2">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Determinar siguientes pasos</a:t>
          </a:r>
        </a:p>
      </dsp:txBody>
      <dsp:txXfrm>
        <a:off x="4174903" y="1574219"/>
        <a:ext cx="554158" cy="277079"/>
      </dsp:txXfrm>
    </dsp:sp>
    <dsp:sp modelId="{8DB3F626-4F33-4300-AD67-6B6833E92347}">
      <dsp:nvSpPr>
        <dsp:cNvPr id="0" name=""/>
        <dsp:cNvSpPr/>
      </dsp:nvSpPr>
      <dsp:spPr>
        <a:xfrm>
          <a:off x="4706894" y="393862"/>
          <a:ext cx="554158" cy="277079"/>
        </a:xfrm>
        <a:prstGeom prst="rect">
          <a:avLst/>
        </a:prstGeom>
        <a:solidFill>
          <a:schemeClr val="accent2">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Despliegue </a:t>
          </a:r>
        </a:p>
      </dsp:txBody>
      <dsp:txXfrm>
        <a:off x="4706894" y="393862"/>
        <a:ext cx="554158" cy="277079"/>
      </dsp:txXfrm>
    </dsp:sp>
    <dsp:sp modelId="{05DDE276-BE98-4AB8-B94F-07EC7153549B}">
      <dsp:nvSpPr>
        <dsp:cNvPr id="0" name=""/>
        <dsp:cNvSpPr/>
      </dsp:nvSpPr>
      <dsp:spPr>
        <a:xfrm>
          <a:off x="4845434" y="787314"/>
          <a:ext cx="554158" cy="277079"/>
        </a:xfrm>
        <a:prstGeom prst="rect">
          <a:avLst/>
        </a:prstGeom>
        <a:solidFill>
          <a:schemeClr val="accent2">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Despliegue del plan</a:t>
          </a:r>
        </a:p>
      </dsp:txBody>
      <dsp:txXfrm>
        <a:off x="4845434" y="787314"/>
        <a:ext cx="554158" cy="277079"/>
      </dsp:txXfrm>
    </dsp:sp>
    <dsp:sp modelId="{14A0298D-1C0E-4E59-991C-F2F4FCAB31A2}">
      <dsp:nvSpPr>
        <dsp:cNvPr id="0" name=""/>
        <dsp:cNvSpPr/>
      </dsp:nvSpPr>
      <dsp:spPr>
        <a:xfrm>
          <a:off x="4845434" y="1180767"/>
          <a:ext cx="554158" cy="277079"/>
        </a:xfrm>
        <a:prstGeom prst="rect">
          <a:avLst/>
        </a:prstGeom>
        <a:solidFill>
          <a:schemeClr val="accent2">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Planificar, monitorización y mantenimiento</a:t>
          </a:r>
        </a:p>
      </dsp:txBody>
      <dsp:txXfrm>
        <a:off x="4845434" y="1180767"/>
        <a:ext cx="554158" cy="277079"/>
      </dsp:txXfrm>
    </dsp:sp>
    <dsp:sp modelId="{E9F705CB-868E-4A7E-B9E2-937A05BD4ADC}">
      <dsp:nvSpPr>
        <dsp:cNvPr id="0" name=""/>
        <dsp:cNvSpPr/>
      </dsp:nvSpPr>
      <dsp:spPr>
        <a:xfrm>
          <a:off x="4845434" y="1574219"/>
          <a:ext cx="554158" cy="277079"/>
        </a:xfrm>
        <a:prstGeom prst="rect">
          <a:avLst/>
        </a:prstGeom>
        <a:solidFill>
          <a:schemeClr val="accent2">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Producir el informe final</a:t>
          </a:r>
        </a:p>
      </dsp:txBody>
      <dsp:txXfrm>
        <a:off x="4845434" y="1574219"/>
        <a:ext cx="554158" cy="277079"/>
      </dsp:txXfrm>
    </dsp:sp>
    <dsp:sp modelId="{D14C95C0-F05C-4D7B-8BC9-D825F6185499}">
      <dsp:nvSpPr>
        <dsp:cNvPr id="0" name=""/>
        <dsp:cNvSpPr/>
      </dsp:nvSpPr>
      <dsp:spPr>
        <a:xfrm>
          <a:off x="4845434" y="1967671"/>
          <a:ext cx="554158" cy="277079"/>
        </a:xfrm>
        <a:prstGeom prst="rect">
          <a:avLst/>
        </a:prstGeom>
        <a:solidFill>
          <a:schemeClr val="accent2">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s-CO" sz="600" kern="1200"/>
            <a:t>Revisar proyecto</a:t>
          </a:r>
        </a:p>
      </dsp:txBody>
      <dsp:txXfrm>
        <a:off x="4845434" y="1967671"/>
        <a:ext cx="554158" cy="27707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n el siguiente proyecto se analizarán las variables obtenidas de la base de datos de infracciones internas del SITP, con el fin de identificar como podemos disminuir la tasa de infracciones del Sistema de Transporte Masivo</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Sec</b:Tag>
    <b:SourceType>InternetSite</b:SourceType>
    <b:Guid>{D0C80A34-B456-455D-AC50-C976BC73D4B5}</b:Guid>
    <b:Title>Psicologia para América Latina</b:Title>
    <b:Author>
      <b:Author>
        <b:NameList>
          <b:Person>
            <b:Last>Secretaria Executiva da ULAPSI - Asociación Oaxaqueña de Psicología</b:Last>
            <b:First>A.</b:First>
            <b:Middle>C., Centro Regional de Investigación en Psicología - México</b:Middle>
          </b:Person>
        </b:NameList>
      </b:Author>
    </b:Author>
    <b:URL>http://pepsic.bvsalud.org/scielo.php?script=sci_arttext&amp;pid=S1870-350X2007000200008</b:URL>
    <b:RefOrder>1</b:RefOrder>
  </b:Source>
  <b:Source>
    <b:Tag>ENERGIES</b:Tag>
    <b:SourceType>JournalArticle</b:SourceType>
    <b:Guid>{106C86B0-39D5-4B6B-A223-6284835066E6}</b:Guid>
    <b:Author>
      <b:Author>
        <b:NameList>
          <b:Person>
            <b:Last>ENERGIES</b:Last>
          </b:Person>
        </b:NameList>
      </b:Author>
    </b:Author>
    <b:Title>https://biblioteca.konradlorenz.edu.co/</b:Title>
    <b:RefOrder>2</b:RefOrder>
  </b:Source>
  <b:Source>
    <b:Tag>UCC</b:Tag>
    <b:SourceType>DocumentFromInternetSite</b:SourceType>
    <b:Guid>{F4D0945E-B28A-40E2-BEE5-4F699FB3759B}</b:Guid>
    <b:Title>https://repository.ucc.edu.co/bitstream/20.500.12494/32584/1/2020_Pandemia_Transporte_Masivo.pdf</b:Title>
    <b:Author>
      <b:Author>
        <b:NameList>
          <b:Person>
            <b:Last>STEFANÍA</b:Last>
            <b:First>GUERRA</b:First>
            <b:Middle>CAMPO ANDREA</b:Middle>
          </b:Person>
        </b:NameList>
      </b:Author>
    </b:Author>
    <b:URL>https://repository.ucc.edu.co/bitstream/20.500.12494/32584/1/2020_Pandemia_Transporte_Masivo.pdf</b:URL>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43A5449-82BA-4793-856F-128CBD626B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TotalTime>
  <Pages>1</Pages>
  <Words>4431</Words>
  <Characters>25259</Characters>
  <Application>Microsoft Office Word</Application>
  <DocSecurity>4</DocSecurity>
  <Lines>210</Lines>
  <Paragraphs>59</Paragraphs>
  <ScaleCrop>false</ScaleCrop>
  <Company/>
  <LinksUpToDate>false</LinksUpToDate>
  <CharactersWithSpaces>29631</CharactersWithSpaces>
  <SharedDoc>false</SharedDoc>
  <HLinks>
    <vt:vector size="192" baseType="variant">
      <vt:variant>
        <vt:i4>3997802</vt:i4>
      </vt:variant>
      <vt:variant>
        <vt:i4>186</vt:i4>
      </vt:variant>
      <vt:variant>
        <vt:i4>0</vt:i4>
      </vt:variant>
      <vt:variant>
        <vt:i4>5</vt:i4>
      </vt:variant>
      <vt:variant>
        <vt:lpwstr>https://doi.org/10.7196/SAMJ.2020.v110i9.14934</vt:lpwstr>
      </vt:variant>
      <vt:variant>
        <vt:lpwstr/>
      </vt:variant>
      <vt:variant>
        <vt:i4>5570572</vt:i4>
      </vt:variant>
      <vt:variant>
        <vt:i4>183</vt:i4>
      </vt:variant>
      <vt:variant>
        <vt:i4>0</vt:i4>
      </vt:variant>
      <vt:variant>
        <vt:i4>5</vt:i4>
      </vt:variant>
      <vt:variant>
        <vt:lpwstr>https://doi.org/10.1016/j.trc.2021.103361</vt:lpwstr>
      </vt:variant>
      <vt:variant>
        <vt:lpwstr/>
      </vt:variant>
      <vt:variant>
        <vt:i4>2555964</vt:i4>
      </vt:variant>
      <vt:variant>
        <vt:i4>180</vt:i4>
      </vt:variant>
      <vt:variant>
        <vt:i4>0</vt:i4>
      </vt:variant>
      <vt:variant>
        <vt:i4>5</vt:i4>
      </vt:variant>
      <vt:variant>
        <vt:lpwstr>https://doi.org/10.1016/j.trip.2020.100186</vt:lpwstr>
      </vt:variant>
      <vt:variant>
        <vt:lpwstr/>
      </vt:variant>
      <vt:variant>
        <vt:i4>7077932</vt:i4>
      </vt:variant>
      <vt:variant>
        <vt:i4>177</vt:i4>
      </vt:variant>
      <vt:variant>
        <vt:i4>0</vt:i4>
      </vt:variant>
      <vt:variant>
        <vt:i4>5</vt:i4>
      </vt:variant>
      <vt:variant>
        <vt:lpwstr>https://doi.org/10.3390/su12177216</vt:lpwstr>
      </vt:variant>
      <vt:variant>
        <vt:lpwstr/>
      </vt:variant>
      <vt:variant>
        <vt:i4>7405625</vt:i4>
      </vt:variant>
      <vt:variant>
        <vt:i4>174</vt:i4>
      </vt:variant>
      <vt:variant>
        <vt:i4>0</vt:i4>
      </vt:variant>
      <vt:variant>
        <vt:i4>5</vt:i4>
      </vt:variant>
      <vt:variant>
        <vt:lpwstr>https://doi.org/10.3390/en14154513</vt:lpwstr>
      </vt:variant>
      <vt:variant>
        <vt:lpwstr/>
      </vt:variant>
      <vt:variant>
        <vt:i4>786460</vt:i4>
      </vt:variant>
      <vt:variant>
        <vt:i4>171</vt:i4>
      </vt:variant>
      <vt:variant>
        <vt:i4>0</vt:i4>
      </vt:variant>
      <vt:variant>
        <vt:i4>5</vt:i4>
      </vt:variant>
      <vt:variant>
        <vt:lpwstr>https://doi.org/10.1007/s12544-017-0257-5</vt:lpwstr>
      </vt:variant>
      <vt:variant>
        <vt:lpwstr/>
      </vt:variant>
      <vt:variant>
        <vt:i4>1703949</vt:i4>
      </vt:variant>
      <vt:variant>
        <vt:i4>168</vt:i4>
      </vt:variant>
      <vt:variant>
        <vt:i4>0</vt:i4>
      </vt:variant>
      <vt:variant>
        <vt:i4>5</vt:i4>
      </vt:variant>
      <vt:variant>
        <vt:lpwstr>https://github.com/juankmon/Proyecto_Infracciones_SITP</vt:lpwstr>
      </vt:variant>
      <vt:variant>
        <vt:lpwstr/>
      </vt:variant>
      <vt:variant>
        <vt:i4>8192078</vt:i4>
      </vt:variant>
      <vt:variant>
        <vt:i4>165</vt:i4>
      </vt:variant>
      <vt:variant>
        <vt:i4>0</vt:i4>
      </vt:variant>
      <vt:variant>
        <vt:i4>5</vt:i4>
      </vt:variant>
      <vt:variant>
        <vt:lpwstr>https://app.powerbi.com/links/hj1RNuENS-?ctid=299a2881-1380-4020-b42f-715a35e1bcaf&amp;pbi_source=linkShare</vt:lpwstr>
      </vt:variant>
      <vt:variant>
        <vt:lpwstr/>
      </vt:variant>
      <vt:variant>
        <vt:i4>5898278</vt:i4>
      </vt:variant>
      <vt:variant>
        <vt:i4>147</vt:i4>
      </vt:variant>
      <vt:variant>
        <vt:i4>0</vt:i4>
      </vt:variant>
      <vt:variant>
        <vt:i4>5</vt:i4>
      </vt:variant>
      <vt:variant>
        <vt:lpwstr>https://moovitapp.com/insights/es/Moovit_Insights_%C3%8Dndice_de_Transporte_P%C3%BAblico-countries</vt:lpwstr>
      </vt:variant>
      <vt:variant>
        <vt:lpwstr/>
      </vt:variant>
      <vt:variant>
        <vt:i4>2031678</vt:i4>
      </vt:variant>
      <vt:variant>
        <vt:i4>134</vt:i4>
      </vt:variant>
      <vt:variant>
        <vt:i4>0</vt:i4>
      </vt:variant>
      <vt:variant>
        <vt:i4>5</vt:i4>
      </vt:variant>
      <vt:variant>
        <vt:lpwstr/>
      </vt:variant>
      <vt:variant>
        <vt:lpwstr>_Toc88514170</vt:lpwstr>
      </vt:variant>
      <vt:variant>
        <vt:i4>1441855</vt:i4>
      </vt:variant>
      <vt:variant>
        <vt:i4>128</vt:i4>
      </vt:variant>
      <vt:variant>
        <vt:i4>0</vt:i4>
      </vt:variant>
      <vt:variant>
        <vt:i4>5</vt:i4>
      </vt:variant>
      <vt:variant>
        <vt:lpwstr/>
      </vt:variant>
      <vt:variant>
        <vt:lpwstr>_Toc88514169</vt:lpwstr>
      </vt:variant>
      <vt:variant>
        <vt:i4>1507391</vt:i4>
      </vt:variant>
      <vt:variant>
        <vt:i4>122</vt:i4>
      </vt:variant>
      <vt:variant>
        <vt:i4>0</vt:i4>
      </vt:variant>
      <vt:variant>
        <vt:i4>5</vt:i4>
      </vt:variant>
      <vt:variant>
        <vt:lpwstr/>
      </vt:variant>
      <vt:variant>
        <vt:lpwstr>_Toc88514168</vt:lpwstr>
      </vt:variant>
      <vt:variant>
        <vt:i4>1572927</vt:i4>
      </vt:variant>
      <vt:variant>
        <vt:i4>116</vt:i4>
      </vt:variant>
      <vt:variant>
        <vt:i4>0</vt:i4>
      </vt:variant>
      <vt:variant>
        <vt:i4>5</vt:i4>
      </vt:variant>
      <vt:variant>
        <vt:lpwstr/>
      </vt:variant>
      <vt:variant>
        <vt:lpwstr>_Toc88514167</vt:lpwstr>
      </vt:variant>
      <vt:variant>
        <vt:i4>1638463</vt:i4>
      </vt:variant>
      <vt:variant>
        <vt:i4>110</vt:i4>
      </vt:variant>
      <vt:variant>
        <vt:i4>0</vt:i4>
      </vt:variant>
      <vt:variant>
        <vt:i4>5</vt:i4>
      </vt:variant>
      <vt:variant>
        <vt:lpwstr/>
      </vt:variant>
      <vt:variant>
        <vt:lpwstr>_Toc88514166</vt:lpwstr>
      </vt:variant>
      <vt:variant>
        <vt:i4>1703999</vt:i4>
      </vt:variant>
      <vt:variant>
        <vt:i4>104</vt:i4>
      </vt:variant>
      <vt:variant>
        <vt:i4>0</vt:i4>
      </vt:variant>
      <vt:variant>
        <vt:i4>5</vt:i4>
      </vt:variant>
      <vt:variant>
        <vt:lpwstr/>
      </vt:variant>
      <vt:variant>
        <vt:lpwstr>_Toc88514165</vt:lpwstr>
      </vt:variant>
      <vt:variant>
        <vt:i4>1769535</vt:i4>
      </vt:variant>
      <vt:variant>
        <vt:i4>98</vt:i4>
      </vt:variant>
      <vt:variant>
        <vt:i4>0</vt:i4>
      </vt:variant>
      <vt:variant>
        <vt:i4>5</vt:i4>
      </vt:variant>
      <vt:variant>
        <vt:lpwstr/>
      </vt:variant>
      <vt:variant>
        <vt:lpwstr>_Toc88514164</vt:lpwstr>
      </vt:variant>
      <vt:variant>
        <vt:i4>1835071</vt:i4>
      </vt:variant>
      <vt:variant>
        <vt:i4>92</vt:i4>
      </vt:variant>
      <vt:variant>
        <vt:i4>0</vt:i4>
      </vt:variant>
      <vt:variant>
        <vt:i4>5</vt:i4>
      </vt:variant>
      <vt:variant>
        <vt:lpwstr/>
      </vt:variant>
      <vt:variant>
        <vt:lpwstr>_Toc88514163</vt:lpwstr>
      </vt:variant>
      <vt:variant>
        <vt:i4>1900607</vt:i4>
      </vt:variant>
      <vt:variant>
        <vt:i4>86</vt:i4>
      </vt:variant>
      <vt:variant>
        <vt:i4>0</vt:i4>
      </vt:variant>
      <vt:variant>
        <vt:i4>5</vt:i4>
      </vt:variant>
      <vt:variant>
        <vt:lpwstr/>
      </vt:variant>
      <vt:variant>
        <vt:lpwstr>_Toc88514162</vt:lpwstr>
      </vt:variant>
      <vt:variant>
        <vt:i4>1966143</vt:i4>
      </vt:variant>
      <vt:variant>
        <vt:i4>80</vt:i4>
      </vt:variant>
      <vt:variant>
        <vt:i4>0</vt:i4>
      </vt:variant>
      <vt:variant>
        <vt:i4>5</vt:i4>
      </vt:variant>
      <vt:variant>
        <vt:lpwstr/>
      </vt:variant>
      <vt:variant>
        <vt:lpwstr>_Toc88514161</vt:lpwstr>
      </vt:variant>
      <vt:variant>
        <vt:i4>2031679</vt:i4>
      </vt:variant>
      <vt:variant>
        <vt:i4>74</vt:i4>
      </vt:variant>
      <vt:variant>
        <vt:i4>0</vt:i4>
      </vt:variant>
      <vt:variant>
        <vt:i4>5</vt:i4>
      </vt:variant>
      <vt:variant>
        <vt:lpwstr/>
      </vt:variant>
      <vt:variant>
        <vt:lpwstr>_Toc88514160</vt:lpwstr>
      </vt:variant>
      <vt:variant>
        <vt:i4>1441852</vt:i4>
      </vt:variant>
      <vt:variant>
        <vt:i4>68</vt:i4>
      </vt:variant>
      <vt:variant>
        <vt:i4>0</vt:i4>
      </vt:variant>
      <vt:variant>
        <vt:i4>5</vt:i4>
      </vt:variant>
      <vt:variant>
        <vt:lpwstr/>
      </vt:variant>
      <vt:variant>
        <vt:lpwstr>_Toc88514159</vt:lpwstr>
      </vt:variant>
      <vt:variant>
        <vt:i4>1507388</vt:i4>
      </vt:variant>
      <vt:variant>
        <vt:i4>62</vt:i4>
      </vt:variant>
      <vt:variant>
        <vt:i4>0</vt:i4>
      </vt:variant>
      <vt:variant>
        <vt:i4>5</vt:i4>
      </vt:variant>
      <vt:variant>
        <vt:lpwstr/>
      </vt:variant>
      <vt:variant>
        <vt:lpwstr>_Toc88514158</vt:lpwstr>
      </vt:variant>
      <vt:variant>
        <vt:i4>1572924</vt:i4>
      </vt:variant>
      <vt:variant>
        <vt:i4>56</vt:i4>
      </vt:variant>
      <vt:variant>
        <vt:i4>0</vt:i4>
      </vt:variant>
      <vt:variant>
        <vt:i4>5</vt:i4>
      </vt:variant>
      <vt:variant>
        <vt:lpwstr/>
      </vt:variant>
      <vt:variant>
        <vt:lpwstr>_Toc88514157</vt:lpwstr>
      </vt:variant>
      <vt:variant>
        <vt:i4>1638460</vt:i4>
      </vt:variant>
      <vt:variant>
        <vt:i4>50</vt:i4>
      </vt:variant>
      <vt:variant>
        <vt:i4>0</vt:i4>
      </vt:variant>
      <vt:variant>
        <vt:i4>5</vt:i4>
      </vt:variant>
      <vt:variant>
        <vt:lpwstr/>
      </vt:variant>
      <vt:variant>
        <vt:lpwstr>_Toc88514156</vt:lpwstr>
      </vt:variant>
      <vt:variant>
        <vt:i4>1703996</vt:i4>
      </vt:variant>
      <vt:variant>
        <vt:i4>44</vt:i4>
      </vt:variant>
      <vt:variant>
        <vt:i4>0</vt:i4>
      </vt:variant>
      <vt:variant>
        <vt:i4>5</vt:i4>
      </vt:variant>
      <vt:variant>
        <vt:lpwstr/>
      </vt:variant>
      <vt:variant>
        <vt:lpwstr>_Toc88514155</vt:lpwstr>
      </vt:variant>
      <vt:variant>
        <vt:i4>1769532</vt:i4>
      </vt:variant>
      <vt:variant>
        <vt:i4>38</vt:i4>
      </vt:variant>
      <vt:variant>
        <vt:i4>0</vt:i4>
      </vt:variant>
      <vt:variant>
        <vt:i4>5</vt:i4>
      </vt:variant>
      <vt:variant>
        <vt:lpwstr/>
      </vt:variant>
      <vt:variant>
        <vt:lpwstr>_Toc88514154</vt:lpwstr>
      </vt:variant>
      <vt:variant>
        <vt:i4>1835068</vt:i4>
      </vt:variant>
      <vt:variant>
        <vt:i4>32</vt:i4>
      </vt:variant>
      <vt:variant>
        <vt:i4>0</vt:i4>
      </vt:variant>
      <vt:variant>
        <vt:i4>5</vt:i4>
      </vt:variant>
      <vt:variant>
        <vt:lpwstr/>
      </vt:variant>
      <vt:variant>
        <vt:lpwstr>_Toc88514153</vt:lpwstr>
      </vt:variant>
      <vt:variant>
        <vt:i4>1900604</vt:i4>
      </vt:variant>
      <vt:variant>
        <vt:i4>26</vt:i4>
      </vt:variant>
      <vt:variant>
        <vt:i4>0</vt:i4>
      </vt:variant>
      <vt:variant>
        <vt:i4>5</vt:i4>
      </vt:variant>
      <vt:variant>
        <vt:lpwstr/>
      </vt:variant>
      <vt:variant>
        <vt:lpwstr>_Toc88514152</vt:lpwstr>
      </vt:variant>
      <vt:variant>
        <vt:i4>1966140</vt:i4>
      </vt:variant>
      <vt:variant>
        <vt:i4>20</vt:i4>
      </vt:variant>
      <vt:variant>
        <vt:i4>0</vt:i4>
      </vt:variant>
      <vt:variant>
        <vt:i4>5</vt:i4>
      </vt:variant>
      <vt:variant>
        <vt:lpwstr/>
      </vt:variant>
      <vt:variant>
        <vt:lpwstr>_Toc88514151</vt:lpwstr>
      </vt:variant>
      <vt:variant>
        <vt:i4>2031676</vt:i4>
      </vt:variant>
      <vt:variant>
        <vt:i4>14</vt:i4>
      </vt:variant>
      <vt:variant>
        <vt:i4>0</vt:i4>
      </vt:variant>
      <vt:variant>
        <vt:i4>5</vt:i4>
      </vt:variant>
      <vt:variant>
        <vt:lpwstr/>
      </vt:variant>
      <vt:variant>
        <vt:lpwstr>_Toc88514150</vt:lpwstr>
      </vt:variant>
      <vt:variant>
        <vt:i4>1441853</vt:i4>
      </vt:variant>
      <vt:variant>
        <vt:i4>8</vt:i4>
      </vt:variant>
      <vt:variant>
        <vt:i4>0</vt:i4>
      </vt:variant>
      <vt:variant>
        <vt:i4>5</vt:i4>
      </vt:variant>
      <vt:variant>
        <vt:lpwstr/>
      </vt:variant>
      <vt:variant>
        <vt:lpwstr>_Toc88514149</vt:lpwstr>
      </vt:variant>
      <vt:variant>
        <vt:i4>1507389</vt:i4>
      </vt:variant>
      <vt:variant>
        <vt:i4>2</vt:i4>
      </vt:variant>
      <vt:variant>
        <vt:i4>0</vt:i4>
      </vt:variant>
      <vt:variant>
        <vt:i4>5</vt:i4>
      </vt:variant>
      <vt:variant>
        <vt:lpwstr/>
      </vt:variant>
      <vt:variant>
        <vt:lpwstr>_Toc885141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YECTO ITP</dc:title>
  <dc:subject>INFRACCIONES EN EL SITP</dc:subject>
  <dc:creator>Juan Carlos Morales Monguí                               Ingeniero Industrial, programador analítica                                                                    Paola Alejandra Cruz Verdugo                         Ingeniera Industrial, experta BI                                                              Nidian Andrea Abella Vergara               Administradora, experto SITP</dc:creator>
  <cp:keywords/>
  <dc:description/>
  <cp:lastModifiedBy>Alejandra Cruz</cp:lastModifiedBy>
  <cp:revision>497</cp:revision>
  <dcterms:created xsi:type="dcterms:W3CDTF">2021-11-22T02:22:00Z</dcterms:created>
  <dcterms:modified xsi:type="dcterms:W3CDTF">2021-11-23T06:55:00Z</dcterms:modified>
</cp:coreProperties>
</file>